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2) make it easy to make the cover and apply it</w:t>
      </w:r>
      <w:r w:rsidR="00FB042E">
        <w:rPr>
          <w:sz w:val="20"/>
        </w:rPr>
        <w:t xml:space="preserve"> (or in the case of LaTeX integrate it into the template)</w:t>
      </w:r>
      <w:r w:rsidR="00F03D7E">
        <w:rPr>
          <w:sz w:val="20"/>
        </w:rPr>
        <w:t xml:space="preserve">, and (3) </w:t>
      </w:r>
      <w:r w:rsidR="000C6A2A" w:rsidRPr="006F6BAF">
        <w:rPr>
          <w:sz w:val="20"/>
        </w:rPr>
        <w:t>facilitate entering the meta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9F2778">
        <w:rPr>
          <w:sz w:val="20"/>
        </w:rPr>
        <w:t>22</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C17995">
        <w:rPr>
          <w:sz w:val="20"/>
        </w:rPr>
        <w:t xml:space="preserve">A separate </w:t>
      </w:r>
      <w:r w:rsidRPr="006F6BAF">
        <w:rPr>
          <w:sz w:val="20"/>
        </w:rPr>
        <w:t>document examine</w:t>
      </w:r>
      <w:r w:rsidR="00CE0E27">
        <w:rPr>
          <w:sz w:val="20"/>
        </w:rPr>
        <w:t>s</w:t>
      </w:r>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r w:rsidR="00CE0E27">
        <w:rPr>
          <w:sz w:val="20"/>
        </w:rPr>
        <w:t xml:space="preserve"> There is also a separate document that addresses the quality of the data in DiVA and LADOK as the titles of theses as recorded in LADOK do not necessarily match those in either DiVA or the document itself (as a sample data point for the year 2020 and t</w:t>
      </w:r>
      <w:r w:rsidR="00FB042E">
        <w:rPr>
          <w:sz w:val="20"/>
        </w:rPr>
        <w:t>he EECS school, 9.4% of the ent</w:t>
      </w:r>
      <w:r w:rsidR="00CE0E27">
        <w:rPr>
          <w:sz w:val="20"/>
        </w:rPr>
        <w:t>r</w:t>
      </w:r>
      <w:r w:rsidR="00FB042E">
        <w:rPr>
          <w:sz w:val="20"/>
        </w:rPr>
        <w:t>i</w:t>
      </w:r>
      <w:r w:rsidR="00CE0E27">
        <w:rPr>
          <w:sz w:val="20"/>
        </w:rPr>
        <w:t>es for titles in LADOK are in error). Additionally, since only a small number of student’s KTHIDs are recorded in the DiVA entry for their thesis it is not easy to mechanically match the LADOK and DiVA records.</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9F2778">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9F2778">
        <w:rPr>
          <w:sz w:val="20"/>
        </w:rPr>
        <w:t>18</w:t>
      </w:r>
      <w:r>
        <w:rPr>
          <w:sz w:val="20"/>
        </w:rPr>
        <w:fldChar w:fldCharType="end"/>
      </w:r>
      <w:r>
        <w:rPr>
          <w:sz w:val="20"/>
        </w:rPr>
        <w:t xml:space="preserve">. The rest of the document should contain enough information to let someone else deal with the problems that remain. </w:t>
      </w:r>
      <w:r w:rsidR="00D75E68">
        <w:rPr>
          <w:sz w:val="20"/>
        </w:rPr>
        <w:t>A</w:t>
      </w:r>
      <w:r w:rsidR="002A0F5D">
        <w:rPr>
          <w:sz w:val="20"/>
        </w:rPr>
        <w:t>n</w:t>
      </w:r>
      <w:r>
        <w:rPr>
          <w:sz w:val="20"/>
        </w:rPr>
        <w:t xml:space="preserve"> easy to read user manual</w:t>
      </w:r>
      <w:r w:rsidR="00FB042E">
        <w:rPr>
          <w:sz w:val="20"/>
        </w:rPr>
        <w:t xml:space="preserve"> for the LaTeX template is now</w:t>
      </w:r>
      <w:r w:rsidR="00D75E68">
        <w:rPr>
          <w:sz w:val="20"/>
        </w:rPr>
        <w:t xml:space="preserve"> integrated as an appendix in the template.</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rsidP="004A36A4">
          <w:pPr>
            <w:pStyle w:val="TOCHeading"/>
            <w:tabs>
              <w:tab w:val="right" w:pos="8931"/>
            </w:tabs>
            <w:rPr>
              <w:sz w:val="24"/>
            </w:rPr>
          </w:pPr>
          <w:r w:rsidRPr="006F6BAF">
            <w:rPr>
              <w:sz w:val="24"/>
            </w:rPr>
            <w:t>Table of Contents</w:t>
          </w:r>
        </w:p>
        <w:p w:rsidR="009F2778" w:rsidRDefault="002D089A">
          <w:pPr>
            <w:pStyle w:val="TOC1"/>
            <w:tabs>
              <w:tab w:val="left" w:pos="1276"/>
              <w:tab w:val="right" w:leader="dot" w:pos="8071"/>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99295255" w:history="1">
            <w:r w:rsidR="009F2778" w:rsidRPr="00BB2AB1">
              <w:rPr>
                <w:rStyle w:val="Hyperlink"/>
                <w:noProof/>
              </w:rPr>
              <w:t>1</w:t>
            </w:r>
            <w:r w:rsidR="009F2778">
              <w:rPr>
                <w:rFonts w:eastAsiaTheme="minorEastAsia"/>
                <w:noProof/>
              </w:rPr>
              <w:tab/>
            </w:r>
            <w:r w:rsidR="009F2778" w:rsidRPr="00BB2AB1">
              <w:rPr>
                <w:rStyle w:val="Hyperlink"/>
                <w:noProof/>
              </w:rPr>
              <w:t>Accuracy and Economics</w:t>
            </w:r>
            <w:r w:rsidR="009F2778">
              <w:rPr>
                <w:noProof/>
                <w:webHidden/>
              </w:rPr>
              <w:tab/>
            </w:r>
            <w:r w:rsidR="009F2778">
              <w:rPr>
                <w:noProof/>
                <w:webHidden/>
              </w:rPr>
              <w:fldChar w:fldCharType="begin"/>
            </w:r>
            <w:r w:rsidR="009F2778">
              <w:rPr>
                <w:noProof/>
                <w:webHidden/>
              </w:rPr>
              <w:instrText xml:space="preserve"> PAGEREF _Toc99295255 \h </w:instrText>
            </w:r>
            <w:r w:rsidR="009F2778">
              <w:rPr>
                <w:noProof/>
                <w:webHidden/>
              </w:rPr>
            </w:r>
            <w:r w:rsidR="009F2778">
              <w:rPr>
                <w:noProof/>
                <w:webHidden/>
              </w:rPr>
              <w:fldChar w:fldCharType="separate"/>
            </w:r>
            <w:r w:rsidR="009F2778">
              <w:rPr>
                <w:noProof/>
                <w:webHidden/>
              </w:rPr>
              <w:t>7</w:t>
            </w:r>
            <w:r w:rsidR="009F2778">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56" w:history="1">
            <w:r w:rsidRPr="00BB2AB1">
              <w:rPr>
                <w:rStyle w:val="Hyperlink"/>
                <w:noProof/>
              </w:rPr>
              <w:t>2</w:t>
            </w:r>
            <w:r>
              <w:rPr>
                <w:rFonts w:eastAsiaTheme="minorEastAsia"/>
                <w:noProof/>
              </w:rPr>
              <w:tab/>
            </w:r>
            <w:r w:rsidRPr="00BB2AB1">
              <w:rPr>
                <w:rStyle w:val="Hyperlink"/>
                <w:noProof/>
              </w:rPr>
              <w:t>Make it simple from the start</w:t>
            </w:r>
            <w:r>
              <w:rPr>
                <w:noProof/>
                <w:webHidden/>
              </w:rPr>
              <w:tab/>
            </w:r>
            <w:r>
              <w:rPr>
                <w:noProof/>
                <w:webHidden/>
              </w:rPr>
              <w:fldChar w:fldCharType="begin"/>
            </w:r>
            <w:r>
              <w:rPr>
                <w:noProof/>
                <w:webHidden/>
              </w:rPr>
              <w:instrText xml:space="preserve"> PAGEREF _Toc99295256 \h </w:instrText>
            </w:r>
            <w:r>
              <w:rPr>
                <w:noProof/>
                <w:webHidden/>
              </w:rPr>
            </w:r>
            <w:r>
              <w:rPr>
                <w:noProof/>
                <w:webHidden/>
              </w:rPr>
              <w:fldChar w:fldCharType="separate"/>
            </w:r>
            <w:r>
              <w:rPr>
                <w:noProof/>
                <w:webHidden/>
              </w:rPr>
              <w:t>7</w:t>
            </w:r>
            <w:r>
              <w:rPr>
                <w:noProof/>
                <w:webHidden/>
              </w:rPr>
              <w:fldChar w:fldCharType="end"/>
            </w:r>
          </w:hyperlink>
        </w:p>
        <w:p w:rsidR="009F2778" w:rsidRDefault="009F2778">
          <w:pPr>
            <w:pStyle w:val="TOC2"/>
            <w:rPr>
              <w:rFonts w:eastAsiaTheme="minorEastAsia"/>
              <w:noProof/>
            </w:rPr>
          </w:pPr>
          <w:hyperlink w:anchor="_Toc99295257" w:history="1">
            <w:r w:rsidRPr="00BB2AB1">
              <w:rPr>
                <w:rStyle w:val="Hyperlink"/>
                <w:noProof/>
              </w:rPr>
              <w:t>2.1</w:t>
            </w:r>
            <w:r>
              <w:rPr>
                <w:rFonts w:eastAsiaTheme="minorEastAsia"/>
                <w:noProof/>
              </w:rPr>
              <w:tab/>
            </w:r>
            <w:r w:rsidRPr="00BB2AB1">
              <w:rPr>
                <w:rStyle w:val="Hyperlink"/>
                <w:noProof/>
              </w:rPr>
              <w:t>Using Information from Canvas and putting information into Canvas</w:t>
            </w:r>
            <w:r>
              <w:rPr>
                <w:noProof/>
                <w:webHidden/>
              </w:rPr>
              <w:tab/>
            </w:r>
            <w:r>
              <w:rPr>
                <w:noProof/>
                <w:webHidden/>
              </w:rPr>
              <w:fldChar w:fldCharType="begin"/>
            </w:r>
            <w:r>
              <w:rPr>
                <w:noProof/>
                <w:webHidden/>
              </w:rPr>
              <w:instrText xml:space="preserve"> PAGEREF _Toc99295257 \h </w:instrText>
            </w:r>
            <w:r>
              <w:rPr>
                <w:noProof/>
                <w:webHidden/>
              </w:rPr>
            </w:r>
            <w:r>
              <w:rPr>
                <w:noProof/>
                <w:webHidden/>
              </w:rPr>
              <w:fldChar w:fldCharType="separate"/>
            </w:r>
            <w:r>
              <w:rPr>
                <w:noProof/>
                <w:webHidden/>
              </w:rPr>
              <w:t>8</w:t>
            </w:r>
            <w:r>
              <w:rPr>
                <w:noProof/>
                <w:webHidden/>
              </w:rPr>
              <w:fldChar w:fldCharType="end"/>
            </w:r>
          </w:hyperlink>
        </w:p>
        <w:p w:rsidR="009F2778" w:rsidRDefault="009F2778">
          <w:pPr>
            <w:pStyle w:val="TOC2"/>
            <w:rPr>
              <w:rFonts w:eastAsiaTheme="minorEastAsia"/>
              <w:noProof/>
            </w:rPr>
          </w:pPr>
          <w:hyperlink w:anchor="_Toc99295258" w:history="1">
            <w:r w:rsidRPr="00BB2AB1">
              <w:rPr>
                <w:rStyle w:val="Hyperlink"/>
                <w:noProof/>
              </w:rPr>
              <w:t>2.2</w:t>
            </w:r>
            <w:r>
              <w:rPr>
                <w:rFonts w:eastAsiaTheme="minorEastAsia"/>
                <w:noProof/>
              </w:rPr>
              <w:tab/>
            </w:r>
            <w:r w:rsidRPr="00BB2AB1">
              <w:rPr>
                <w:rStyle w:val="Hyperlink"/>
                <w:noProof/>
              </w:rPr>
              <w:t>How can we associate students with examiners and supervisors?</w:t>
            </w:r>
            <w:r>
              <w:rPr>
                <w:noProof/>
                <w:webHidden/>
              </w:rPr>
              <w:tab/>
            </w:r>
            <w:r>
              <w:rPr>
                <w:noProof/>
                <w:webHidden/>
              </w:rPr>
              <w:fldChar w:fldCharType="begin"/>
            </w:r>
            <w:r>
              <w:rPr>
                <w:noProof/>
                <w:webHidden/>
              </w:rPr>
              <w:instrText xml:space="preserve"> PAGEREF _Toc99295258 \h </w:instrText>
            </w:r>
            <w:r>
              <w:rPr>
                <w:noProof/>
                <w:webHidden/>
              </w:rPr>
            </w:r>
            <w:r>
              <w:rPr>
                <w:noProof/>
                <w:webHidden/>
              </w:rPr>
              <w:fldChar w:fldCharType="separate"/>
            </w:r>
            <w:r>
              <w:rPr>
                <w:noProof/>
                <w:webHidden/>
              </w:rPr>
              <w:t>10</w:t>
            </w:r>
            <w:r>
              <w:rPr>
                <w:noProof/>
                <w:webHidden/>
              </w:rPr>
              <w:fldChar w:fldCharType="end"/>
            </w:r>
          </w:hyperlink>
        </w:p>
        <w:p w:rsidR="009F2778" w:rsidRDefault="009F2778">
          <w:pPr>
            <w:pStyle w:val="TOC2"/>
            <w:rPr>
              <w:rFonts w:eastAsiaTheme="minorEastAsia"/>
              <w:noProof/>
            </w:rPr>
          </w:pPr>
          <w:hyperlink w:anchor="_Toc99295259" w:history="1">
            <w:r w:rsidRPr="00BB2AB1">
              <w:rPr>
                <w:rStyle w:val="Hyperlink"/>
                <w:noProof/>
              </w:rPr>
              <w:t>2.3</w:t>
            </w:r>
            <w:r>
              <w:rPr>
                <w:rFonts w:eastAsiaTheme="minorEastAsia"/>
                <w:noProof/>
              </w:rPr>
              <w:tab/>
            </w:r>
            <w:r w:rsidRPr="00BB2AB1">
              <w:rPr>
                <w:rStyle w:val="Hyperlink"/>
                <w:noProof/>
              </w:rPr>
              <w:t>What happens if I do not have such a spreadsheet?</w:t>
            </w:r>
            <w:r>
              <w:rPr>
                <w:noProof/>
                <w:webHidden/>
              </w:rPr>
              <w:tab/>
            </w:r>
            <w:r>
              <w:rPr>
                <w:noProof/>
                <w:webHidden/>
              </w:rPr>
              <w:fldChar w:fldCharType="begin"/>
            </w:r>
            <w:r>
              <w:rPr>
                <w:noProof/>
                <w:webHidden/>
              </w:rPr>
              <w:instrText xml:space="preserve"> PAGEREF _Toc99295259 \h </w:instrText>
            </w:r>
            <w:r>
              <w:rPr>
                <w:noProof/>
                <w:webHidden/>
              </w:rPr>
            </w:r>
            <w:r>
              <w:rPr>
                <w:noProof/>
                <w:webHidden/>
              </w:rPr>
              <w:fldChar w:fldCharType="separate"/>
            </w:r>
            <w:r>
              <w:rPr>
                <w:noProof/>
                <w:webHidden/>
              </w:rPr>
              <w:t>11</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60" w:history="1">
            <w:r w:rsidRPr="00BB2AB1">
              <w:rPr>
                <w:rStyle w:val="Hyperlink"/>
                <w:noProof/>
              </w:rPr>
              <w:t>3</w:t>
            </w:r>
            <w:r>
              <w:rPr>
                <w:rFonts w:eastAsiaTheme="minorEastAsia"/>
                <w:noProof/>
              </w:rPr>
              <w:tab/>
            </w:r>
            <w:r w:rsidRPr="00BB2AB1">
              <w:rPr>
                <w:rStyle w:val="Hyperlink"/>
                <w:noProof/>
              </w:rPr>
              <w:t>Automating later steps in the degree project</w:t>
            </w:r>
            <w:r>
              <w:rPr>
                <w:noProof/>
                <w:webHidden/>
              </w:rPr>
              <w:tab/>
            </w:r>
            <w:r>
              <w:rPr>
                <w:noProof/>
                <w:webHidden/>
              </w:rPr>
              <w:fldChar w:fldCharType="begin"/>
            </w:r>
            <w:r>
              <w:rPr>
                <w:noProof/>
                <w:webHidden/>
              </w:rPr>
              <w:instrText xml:space="preserve"> PAGEREF _Toc99295260 \h </w:instrText>
            </w:r>
            <w:r>
              <w:rPr>
                <w:noProof/>
                <w:webHidden/>
              </w:rPr>
            </w:r>
            <w:r>
              <w:rPr>
                <w:noProof/>
                <w:webHidden/>
              </w:rPr>
              <w:fldChar w:fldCharType="separate"/>
            </w:r>
            <w:r>
              <w:rPr>
                <w:noProof/>
                <w:webHidden/>
              </w:rPr>
              <w:t>12</w:t>
            </w:r>
            <w:r>
              <w:rPr>
                <w:noProof/>
                <w:webHidden/>
              </w:rPr>
              <w:fldChar w:fldCharType="end"/>
            </w:r>
          </w:hyperlink>
        </w:p>
        <w:p w:rsidR="009F2778" w:rsidRDefault="009F2778">
          <w:pPr>
            <w:pStyle w:val="TOC2"/>
            <w:rPr>
              <w:rFonts w:eastAsiaTheme="minorEastAsia"/>
              <w:noProof/>
            </w:rPr>
          </w:pPr>
          <w:hyperlink w:anchor="_Toc99295261" w:history="1">
            <w:r w:rsidRPr="00BB2AB1">
              <w:rPr>
                <w:rStyle w:val="Hyperlink"/>
                <w:noProof/>
              </w:rPr>
              <w:t>3.1</w:t>
            </w:r>
            <w:r>
              <w:rPr>
                <w:rFonts w:eastAsiaTheme="minorEastAsia"/>
                <w:noProof/>
              </w:rPr>
              <w:tab/>
            </w:r>
            <w:r w:rsidRPr="00BB2AB1">
              <w:rPr>
                <w:rStyle w:val="Hyperlink"/>
                <w:noProof/>
              </w:rPr>
              <w:t>Making an announcement</w:t>
            </w:r>
            <w:r>
              <w:rPr>
                <w:noProof/>
                <w:webHidden/>
              </w:rPr>
              <w:tab/>
            </w:r>
            <w:r>
              <w:rPr>
                <w:noProof/>
                <w:webHidden/>
              </w:rPr>
              <w:fldChar w:fldCharType="begin"/>
            </w:r>
            <w:r>
              <w:rPr>
                <w:noProof/>
                <w:webHidden/>
              </w:rPr>
              <w:instrText xml:space="preserve"> PAGEREF _Toc99295261 \h </w:instrText>
            </w:r>
            <w:r>
              <w:rPr>
                <w:noProof/>
                <w:webHidden/>
              </w:rPr>
            </w:r>
            <w:r>
              <w:rPr>
                <w:noProof/>
                <w:webHidden/>
              </w:rPr>
              <w:fldChar w:fldCharType="separate"/>
            </w:r>
            <w:r>
              <w:rPr>
                <w:noProof/>
                <w:webHidden/>
              </w:rPr>
              <w:t>12</w:t>
            </w:r>
            <w:r>
              <w:rPr>
                <w:noProof/>
                <w:webHidden/>
              </w:rPr>
              <w:fldChar w:fldCharType="end"/>
            </w:r>
          </w:hyperlink>
        </w:p>
        <w:p w:rsidR="009F2778" w:rsidRDefault="009F2778">
          <w:pPr>
            <w:pStyle w:val="TOC2"/>
            <w:rPr>
              <w:rFonts w:eastAsiaTheme="minorEastAsia"/>
              <w:noProof/>
            </w:rPr>
          </w:pPr>
          <w:hyperlink w:anchor="_Toc99295262" w:history="1">
            <w:r w:rsidRPr="00BB2AB1">
              <w:rPr>
                <w:rStyle w:val="Hyperlink"/>
                <w:noProof/>
              </w:rPr>
              <w:t>3.2</w:t>
            </w:r>
            <w:r>
              <w:rPr>
                <w:rFonts w:eastAsiaTheme="minorEastAsia"/>
                <w:noProof/>
              </w:rPr>
              <w:tab/>
            </w:r>
            <w:r w:rsidRPr="00BB2AB1">
              <w:rPr>
                <w:rStyle w:val="Hyperlink"/>
                <w:noProof/>
              </w:rPr>
              <w:t>Making a cover and applying –new model (the new cover as of December 2021)</w:t>
            </w:r>
            <w:r>
              <w:rPr>
                <w:noProof/>
                <w:webHidden/>
              </w:rPr>
              <w:tab/>
            </w:r>
            <w:r>
              <w:rPr>
                <w:noProof/>
                <w:webHidden/>
              </w:rPr>
              <w:fldChar w:fldCharType="begin"/>
            </w:r>
            <w:r>
              <w:rPr>
                <w:noProof/>
                <w:webHidden/>
              </w:rPr>
              <w:instrText xml:space="preserve"> PAGEREF _Toc99295262 \h </w:instrText>
            </w:r>
            <w:r>
              <w:rPr>
                <w:noProof/>
                <w:webHidden/>
              </w:rPr>
            </w:r>
            <w:r>
              <w:rPr>
                <w:noProof/>
                <w:webHidden/>
              </w:rPr>
              <w:fldChar w:fldCharType="separate"/>
            </w:r>
            <w:r>
              <w:rPr>
                <w:noProof/>
                <w:webHidden/>
              </w:rPr>
              <w:t>13</w:t>
            </w:r>
            <w:r>
              <w:rPr>
                <w:noProof/>
                <w:webHidden/>
              </w:rPr>
              <w:fldChar w:fldCharType="end"/>
            </w:r>
          </w:hyperlink>
        </w:p>
        <w:p w:rsidR="009F2778" w:rsidRDefault="009F2778">
          <w:pPr>
            <w:pStyle w:val="TOC2"/>
            <w:rPr>
              <w:rFonts w:eastAsiaTheme="minorEastAsia"/>
              <w:noProof/>
            </w:rPr>
          </w:pPr>
          <w:hyperlink w:anchor="_Toc99295263" w:history="1">
            <w:r w:rsidRPr="00BB2AB1">
              <w:rPr>
                <w:rStyle w:val="Hyperlink"/>
                <w:noProof/>
              </w:rPr>
              <w:t>3.3</w:t>
            </w:r>
            <w:r>
              <w:rPr>
                <w:rFonts w:eastAsiaTheme="minorEastAsia"/>
                <w:noProof/>
              </w:rPr>
              <w:tab/>
            </w:r>
            <w:r w:rsidRPr="00BB2AB1">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99295263 \h </w:instrText>
            </w:r>
            <w:r>
              <w:rPr>
                <w:noProof/>
                <w:webHidden/>
              </w:rPr>
            </w:r>
            <w:r>
              <w:rPr>
                <w:noProof/>
                <w:webHidden/>
              </w:rPr>
              <w:fldChar w:fldCharType="separate"/>
            </w:r>
            <w:r>
              <w:rPr>
                <w:noProof/>
                <w:webHidden/>
              </w:rPr>
              <w:t>13</w:t>
            </w:r>
            <w:r>
              <w:rPr>
                <w:noProof/>
                <w:webHidden/>
              </w:rPr>
              <w:fldChar w:fldCharType="end"/>
            </w:r>
          </w:hyperlink>
        </w:p>
        <w:p w:rsidR="009F2778" w:rsidRDefault="009F2778">
          <w:pPr>
            <w:pStyle w:val="TOC2"/>
            <w:rPr>
              <w:rFonts w:eastAsiaTheme="minorEastAsia"/>
              <w:noProof/>
            </w:rPr>
          </w:pPr>
          <w:hyperlink w:anchor="_Toc99295264" w:history="1">
            <w:r w:rsidRPr="00BB2AB1">
              <w:rPr>
                <w:rStyle w:val="Hyperlink"/>
                <w:noProof/>
              </w:rPr>
              <w:t>3.4</w:t>
            </w:r>
            <w:r>
              <w:rPr>
                <w:rFonts w:eastAsiaTheme="minorEastAsia"/>
                <w:noProof/>
              </w:rPr>
              <w:tab/>
            </w:r>
            <w:r w:rsidRPr="00BB2AB1">
              <w:rPr>
                <w:rStyle w:val="Hyperlink"/>
                <w:noProof/>
              </w:rPr>
              <w:t>Requirements</w:t>
            </w:r>
            <w:r>
              <w:rPr>
                <w:noProof/>
                <w:webHidden/>
              </w:rPr>
              <w:tab/>
            </w:r>
            <w:r>
              <w:rPr>
                <w:noProof/>
                <w:webHidden/>
              </w:rPr>
              <w:fldChar w:fldCharType="begin"/>
            </w:r>
            <w:r>
              <w:rPr>
                <w:noProof/>
                <w:webHidden/>
              </w:rPr>
              <w:instrText xml:space="preserve"> PAGEREF _Toc99295264 \h </w:instrText>
            </w:r>
            <w:r>
              <w:rPr>
                <w:noProof/>
                <w:webHidden/>
              </w:rPr>
            </w:r>
            <w:r>
              <w:rPr>
                <w:noProof/>
                <w:webHidden/>
              </w:rPr>
              <w:fldChar w:fldCharType="separate"/>
            </w:r>
            <w:r>
              <w:rPr>
                <w:noProof/>
                <w:webHidden/>
              </w:rPr>
              <w:t>13</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65" w:history="1">
            <w:r w:rsidRPr="00BB2AB1">
              <w:rPr>
                <w:rStyle w:val="Hyperlink"/>
                <w:noProof/>
              </w:rPr>
              <w:t>4</w:t>
            </w:r>
            <w:r>
              <w:rPr>
                <w:rFonts w:eastAsiaTheme="minorEastAsia"/>
                <w:noProof/>
              </w:rPr>
              <w:tab/>
            </w:r>
            <w:r w:rsidRPr="00BB2AB1">
              <w:rPr>
                <w:rStyle w:val="Hyperlink"/>
                <w:noProof/>
              </w:rPr>
              <w:t>Can someone else use these programs?</w:t>
            </w:r>
            <w:r>
              <w:rPr>
                <w:noProof/>
                <w:webHidden/>
              </w:rPr>
              <w:tab/>
            </w:r>
            <w:r>
              <w:rPr>
                <w:noProof/>
                <w:webHidden/>
              </w:rPr>
              <w:fldChar w:fldCharType="begin"/>
            </w:r>
            <w:r>
              <w:rPr>
                <w:noProof/>
                <w:webHidden/>
              </w:rPr>
              <w:instrText xml:space="preserve"> PAGEREF _Toc99295265 \h </w:instrText>
            </w:r>
            <w:r>
              <w:rPr>
                <w:noProof/>
                <w:webHidden/>
              </w:rPr>
            </w:r>
            <w:r>
              <w:rPr>
                <w:noProof/>
                <w:webHidden/>
              </w:rPr>
              <w:fldChar w:fldCharType="separate"/>
            </w:r>
            <w:r>
              <w:rPr>
                <w:noProof/>
                <w:webHidden/>
              </w:rPr>
              <w:t>14</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66" w:history="1">
            <w:r w:rsidRPr="00BB2AB1">
              <w:rPr>
                <w:rStyle w:val="Hyperlink"/>
                <w:noProof/>
              </w:rPr>
              <w:t>5</w:t>
            </w:r>
            <w:r>
              <w:rPr>
                <w:rFonts w:eastAsiaTheme="minorEastAsia"/>
                <w:noProof/>
              </w:rPr>
              <w:tab/>
            </w:r>
            <w:r w:rsidRPr="00BB2AB1">
              <w:rPr>
                <w:rStyle w:val="Hyperlink"/>
                <w:noProof/>
              </w:rPr>
              <w:t>LaTeX template in Overleaf</w:t>
            </w:r>
            <w:r>
              <w:rPr>
                <w:noProof/>
                <w:webHidden/>
              </w:rPr>
              <w:tab/>
            </w:r>
            <w:r>
              <w:rPr>
                <w:noProof/>
                <w:webHidden/>
              </w:rPr>
              <w:fldChar w:fldCharType="begin"/>
            </w:r>
            <w:r>
              <w:rPr>
                <w:noProof/>
                <w:webHidden/>
              </w:rPr>
              <w:instrText xml:space="preserve"> PAGEREF _Toc99295266 \h </w:instrText>
            </w:r>
            <w:r>
              <w:rPr>
                <w:noProof/>
                <w:webHidden/>
              </w:rPr>
            </w:r>
            <w:r>
              <w:rPr>
                <w:noProof/>
                <w:webHidden/>
              </w:rPr>
              <w:fldChar w:fldCharType="separate"/>
            </w:r>
            <w:r>
              <w:rPr>
                <w:noProof/>
                <w:webHidden/>
              </w:rPr>
              <w:t>14</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67" w:history="1">
            <w:r w:rsidRPr="00BB2AB1">
              <w:rPr>
                <w:rStyle w:val="Hyperlink"/>
                <w:noProof/>
              </w:rPr>
              <w:t>6</w:t>
            </w:r>
            <w:r>
              <w:rPr>
                <w:rFonts w:eastAsiaTheme="minorEastAsia"/>
                <w:noProof/>
              </w:rPr>
              <w:tab/>
            </w:r>
            <w:r w:rsidRPr="00BB2AB1">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99295267 \h </w:instrText>
            </w:r>
            <w:r>
              <w:rPr>
                <w:noProof/>
                <w:webHidden/>
              </w:rPr>
            </w:r>
            <w:r>
              <w:rPr>
                <w:noProof/>
                <w:webHidden/>
              </w:rPr>
              <w:fldChar w:fldCharType="separate"/>
            </w:r>
            <w:r>
              <w:rPr>
                <w:noProof/>
                <w:webHidden/>
              </w:rPr>
              <w:t>15</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68" w:history="1">
            <w:r w:rsidRPr="00BB2AB1">
              <w:rPr>
                <w:rStyle w:val="Hyperlink"/>
                <w:noProof/>
              </w:rPr>
              <w:t>7</w:t>
            </w:r>
            <w:r>
              <w:rPr>
                <w:rFonts w:eastAsiaTheme="minorEastAsia"/>
                <w:noProof/>
              </w:rPr>
              <w:tab/>
            </w:r>
            <w:r w:rsidRPr="00BB2AB1">
              <w:rPr>
                <w:rStyle w:val="Hyperlink"/>
                <w:noProof/>
              </w:rPr>
              <w:t>Now that data is in the template, what happens?</w:t>
            </w:r>
            <w:r>
              <w:rPr>
                <w:noProof/>
                <w:webHidden/>
              </w:rPr>
              <w:tab/>
            </w:r>
            <w:r>
              <w:rPr>
                <w:noProof/>
                <w:webHidden/>
              </w:rPr>
              <w:fldChar w:fldCharType="begin"/>
            </w:r>
            <w:r>
              <w:rPr>
                <w:noProof/>
                <w:webHidden/>
              </w:rPr>
              <w:instrText xml:space="preserve"> PAGEREF _Toc99295268 \h </w:instrText>
            </w:r>
            <w:r>
              <w:rPr>
                <w:noProof/>
                <w:webHidden/>
              </w:rPr>
            </w:r>
            <w:r>
              <w:rPr>
                <w:noProof/>
                <w:webHidden/>
              </w:rPr>
              <w:fldChar w:fldCharType="separate"/>
            </w:r>
            <w:r>
              <w:rPr>
                <w:noProof/>
                <w:webHidden/>
              </w:rPr>
              <w:t>21</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69" w:history="1">
            <w:r w:rsidRPr="00BB2AB1">
              <w:rPr>
                <w:rStyle w:val="Hyperlink"/>
                <w:noProof/>
              </w:rPr>
              <w:t>8</w:t>
            </w:r>
            <w:r>
              <w:rPr>
                <w:rFonts w:eastAsiaTheme="minorEastAsia"/>
                <w:noProof/>
              </w:rPr>
              <w:tab/>
            </w:r>
            <w:r w:rsidRPr="00BB2AB1">
              <w:rPr>
                <w:rStyle w:val="Hyperlink"/>
                <w:noProof/>
              </w:rPr>
              <w:t>How did the abstracts and the keywords appear?</w:t>
            </w:r>
            <w:r>
              <w:rPr>
                <w:noProof/>
                <w:webHidden/>
              </w:rPr>
              <w:tab/>
            </w:r>
            <w:r>
              <w:rPr>
                <w:noProof/>
                <w:webHidden/>
              </w:rPr>
              <w:fldChar w:fldCharType="begin"/>
            </w:r>
            <w:r>
              <w:rPr>
                <w:noProof/>
                <w:webHidden/>
              </w:rPr>
              <w:instrText xml:space="preserve"> PAGEREF _Toc99295269 \h </w:instrText>
            </w:r>
            <w:r>
              <w:rPr>
                <w:noProof/>
                <w:webHidden/>
              </w:rPr>
            </w:r>
            <w:r>
              <w:rPr>
                <w:noProof/>
                <w:webHidden/>
              </w:rPr>
              <w:fldChar w:fldCharType="separate"/>
            </w:r>
            <w:r>
              <w:rPr>
                <w:noProof/>
                <w:webHidden/>
              </w:rPr>
              <w:t>24</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0" w:history="1">
            <w:r w:rsidRPr="00BB2AB1">
              <w:rPr>
                <w:rStyle w:val="Hyperlink"/>
                <w:noProof/>
              </w:rPr>
              <w:t>9</w:t>
            </w:r>
            <w:r>
              <w:rPr>
                <w:rFonts w:eastAsiaTheme="minorEastAsia"/>
                <w:noProof/>
              </w:rPr>
              <w:tab/>
            </w:r>
            <w:r w:rsidRPr="00BB2AB1">
              <w:rPr>
                <w:rStyle w:val="Hyperlink"/>
                <w:noProof/>
              </w:rPr>
              <w:t>Extracting the information from the PDF file</w:t>
            </w:r>
            <w:r>
              <w:rPr>
                <w:noProof/>
                <w:webHidden/>
              </w:rPr>
              <w:tab/>
            </w:r>
            <w:r>
              <w:rPr>
                <w:noProof/>
                <w:webHidden/>
              </w:rPr>
              <w:fldChar w:fldCharType="begin"/>
            </w:r>
            <w:r>
              <w:rPr>
                <w:noProof/>
                <w:webHidden/>
              </w:rPr>
              <w:instrText xml:space="preserve"> PAGEREF _Toc99295270 \h </w:instrText>
            </w:r>
            <w:r>
              <w:rPr>
                <w:noProof/>
                <w:webHidden/>
              </w:rPr>
            </w:r>
            <w:r>
              <w:rPr>
                <w:noProof/>
                <w:webHidden/>
              </w:rPr>
              <w:fldChar w:fldCharType="separate"/>
            </w:r>
            <w:r>
              <w:rPr>
                <w:noProof/>
                <w:webHidden/>
              </w:rPr>
              <w:t>25</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1" w:history="1">
            <w:r w:rsidRPr="00BB2AB1">
              <w:rPr>
                <w:rStyle w:val="Hyperlink"/>
                <w:noProof/>
              </w:rPr>
              <w:t>10</w:t>
            </w:r>
            <w:r>
              <w:rPr>
                <w:rFonts w:eastAsiaTheme="minorEastAsia"/>
                <w:noProof/>
              </w:rPr>
              <w:tab/>
            </w:r>
            <w:r w:rsidRPr="00BB2AB1">
              <w:rPr>
                <w:rStyle w:val="Hyperlink"/>
                <w:noProof/>
              </w:rPr>
              <w:t>Optimized extraction from an Overleaf LaTeX project</w:t>
            </w:r>
            <w:r>
              <w:rPr>
                <w:noProof/>
                <w:webHidden/>
              </w:rPr>
              <w:tab/>
            </w:r>
            <w:r>
              <w:rPr>
                <w:noProof/>
                <w:webHidden/>
              </w:rPr>
              <w:fldChar w:fldCharType="begin"/>
            </w:r>
            <w:r>
              <w:rPr>
                <w:noProof/>
                <w:webHidden/>
              </w:rPr>
              <w:instrText xml:space="preserve"> PAGEREF _Toc99295271 \h </w:instrText>
            </w:r>
            <w:r>
              <w:rPr>
                <w:noProof/>
                <w:webHidden/>
              </w:rPr>
            </w:r>
            <w:r>
              <w:rPr>
                <w:noProof/>
                <w:webHidden/>
              </w:rPr>
              <w:fldChar w:fldCharType="separate"/>
            </w:r>
            <w:r>
              <w:rPr>
                <w:noProof/>
                <w:webHidden/>
              </w:rPr>
              <w:t>26</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2" w:history="1">
            <w:r w:rsidRPr="00BB2AB1">
              <w:rPr>
                <w:rStyle w:val="Hyperlink"/>
                <w:noProof/>
              </w:rPr>
              <w:t>11</w:t>
            </w:r>
            <w:r>
              <w:rPr>
                <w:rFonts w:eastAsiaTheme="minorEastAsia"/>
                <w:noProof/>
              </w:rPr>
              <w:tab/>
            </w:r>
            <w:r w:rsidRPr="00BB2AB1">
              <w:rPr>
                <w:rStyle w:val="Hyperlink"/>
                <w:noProof/>
              </w:rPr>
              <w:t>What can we do with the JSON file?</w:t>
            </w:r>
            <w:r>
              <w:rPr>
                <w:noProof/>
                <w:webHidden/>
              </w:rPr>
              <w:tab/>
            </w:r>
            <w:r>
              <w:rPr>
                <w:noProof/>
                <w:webHidden/>
              </w:rPr>
              <w:fldChar w:fldCharType="begin"/>
            </w:r>
            <w:r>
              <w:rPr>
                <w:noProof/>
                <w:webHidden/>
              </w:rPr>
              <w:instrText xml:space="preserve"> PAGEREF _Toc99295272 \h </w:instrText>
            </w:r>
            <w:r>
              <w:rPr>
                <w:noProof/>
                <w:webHidden/>
              </w:rPr>
            </w:r>
            <w:r>
              <w:rPr>
                <w:noProof/>
                <w:webHidden/>
              </w:rPr>
              <w:fldChar w:fldCharType="separate"/>
            </w:r>
            <w:r>
              <w:rPr>
                <w:noProof/>
                <w:webHidden/>
              </w:rPr>
              <w:t>28</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3" w:history="1">
            <w:r w:rsidRPr="00BB2AB1">
              <w:rPr>
                <w:rStyle w:val="Hyperlink"/>
                <w:noProof/>
              </w:rPr>
              <w:t>12</w:t>
            </w:r>
            <w:r>
              <w:rPr>
                <w:rFonts w:eastAsiaTheme="minorEastAsia"/>
                <w:noProof/>
              </w:rPr>
              <w:tab/>
            </w:r>
            <w:r w:rsidRPr="00BB2AB1">
              <w:rPr>
                <w:rStyle w:val="Hyperlink"/>
                <w:noProof/>
              </w:rPr>
              <w:t>Actual example</w:t>
            </w:r>
            <w:r>
              <w:rPr>
                <w:noProof/>
                <w:webHidden/>
              </w:rPr>
              <w:tab/>
            </w:r>
            <w:r>
              <w:rPr>
                <w:noProof/>
                <w:webHidden/>
              </w:rPr>
              <w:fldChar w:fldCharType="begin"/>
            </w:r>
            <w:r>
              <w:rPr>
                <w:noProof/>
                <w:webHidden/>
              </w:rPr>
              <w:instrText xml:space="preserve"> PAGEREF _Toc99295273 \h </w:instrText>
            </w:r>
            <w:r>
              <w:rPr>
                <w:noProof/>
                <w:webHidden/>
              </w:rPr>
            </w:r>
            <w:r>
              <w:rPr>
                <w:noProof/>
                <w:webHidden/>
              </w:rPr>
              <w:fldChar w:fldCharType="separate"/>
            </w:r>
            <w:r>
              <w:rPr>
                <w:noProof/>
                <w:webHidden/>
              </w:rPr>
              <w:t>34</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4" w:history="1">
            <w:r w:rsidRPr="00BB2AB1">
              <w:rPr>
                <w:rStyle w:val="Hyperlink"/>
                <w:noProof/>
              </w:rPr>
              <w:t>13</w:t>
            </w:r>
            <w:r>
              <w:rPr>
                <w:rFonts w:eastAsiaTheme="minorEastAsia"/>
                <w:noProof/>
              </w:rPr>
              <w:tab/>
            </w:r>
            <w:r w:rsidRPr="00BB2AB1">
              <w:rPr>
                <w:rStyle w:val="Hyperlink"/>
                <w:noProof/>
              </w:rPr>
              <w:t>Change in how to enter the abstracts in LaTeX</w:t>
            </w:r>
            <w:r>
              <w:rPr>
                <w:noProof/>
                <w:webHidden/>
              </w:rPr>
              <w:tab/>
            </w:r>
            <w:r>
              <w:rPr>
                <w:noProof/>
                <w:webHidden/>
              </w:rPr>
              <w:fldChar w:fldCharType="begin"/>
            </w:r>
            <w:r>
              <w:rPr>
                <w:noProof/>
                <w:webHidden/>
              </w:rPr>
              <w:instrText xml:space="preserve"> PAGEREF _Toc99295274 \h </w:instrText>
            </w:r>
            <w:r>
              <w:rPr>
                <w:noProof/>
                <w:webHidden/>
              </w:rPr>
            </w:r>
            <w:r>
              <w:rPr>
                <w:noProof/>
                <w:webHidden/>
              </w:rPr>
              <w:fldChar w:fldCharType="separate"/>
            </w:r>
            <w:r>
              <w:rPr>
                <w:noProof/>
                <w:webHidden/>
              </w:rPr>
              <w:t>37</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5" w:history="1">
            <w:r w:rsidRPr="00BB2AB1">
              <w:rPr>
                <w:rStyle w:val="Hyperlink"/>
                <w:noProof/>
              </w:rPr>
              <w:t>14</w:t>
            </w:r>
            <w:r>
              <w:rPr>
                <w:rFonts w:eastAsiaTheme="minorEastAsia"/>
                <w:noProof/>
              </w:rPr>
              <w:tab/>
            </w:r>
            <w:r w:rsidRPr="00BB2AB1">
              <w:rPr>
                <w:rStyle w:val="Hyperlink"/>
                <w:noProof/>
              </w:rPr>
              <w:t>Adding keywords and PDF meta data</w:t>
            </w:r>
            <w:r>
              <w:rPr>
                <w:noProof/>
                <w:webHidden/>
              </w:rPr>
              <w:tab/>
            </w:r>
            <w:r>
              <w:rPr>
                <w:noProof/>
                <w:webHidden/>
              </w:rPr>
              <w:fldChar w:fldCharType="begin"/>
            </w:r>
            <w:r>
              <w:rPr>
                <w:noProof/>
                <w:webHidden/>
              </w:rPr>
              <w:instrText xml:space="preserve"> PAGEREF _Toc99295275 \h </w:instrText>
            </w:r>
            <w:r>
              <w:rPr>
                <w:noProof/>
                <w:webHidden/>
              </w:rPr>
            </w:r>
            <w:r>
              <w:rPr>
                <w:noProof/>
                <w:webHidden/>
              </w:rPr>
              <w:fldChar w:fldCharType="separate"/>
            </w:r>
            <w:r>
              <w:rPr>
                <w:noProof/>
                <w:webHidden/>
              </w:rPr>
              <w:t>38</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6" w:history="1">
            <w:r w:rsidRPr="00BB2AB1">
              <w:rPr>
                <w:rStyle w:val="Hyperlink"/>
                <w:noProof/>
              </w:rPr>
              <w:t>15</w:t>
            </w:r>
            <w:r>
              <w:rPr>
                <w:rFonts w:eastAsiaTheme="minorEastAsia"/>
                <w:noProof/>
              </w:rPr>
              <w:tab/>
            </w:r>
            <w:r w:rsidRPr="00BB2AB1">
              <w:rPr>
                <w:rStyle w:val="Hyperlink"/>
                <w:noProof/>
              </w:rPr>
              <w:t>Other variants of the JSON_to_calendar.py</w:t>
            </w:r>
            <w:r>
              <w:rPr>
                <w:noProof/>
                <w:webHidden/>
              </w:rPr>
              <w:tab/>
            </w:r>
            <w:r>
              <w:rPr>
                <w:noProof/>
                <w:webHidden/>
              </w:rPr>
              <w:fldChar w:fldCharType="begin"/>
            </w:r>
            <w:r>
              <w:rPr>
                <w:noProof/>
                <w:webHidden/>
              </w:rPr>
              <w:instrText xml:space="preserve"> PAGEREF _Toc99295276 \h </w:instrText>
            </w:r>
            <w:r>
              <w:rPr>
                <w:noProof/>
                <w:webHidden/>
              </w:rPr>
            </w:r>
            <w:r>
              <w:rPr>
                <w:noProof/>
                <w:webHidden/>
              </w:rPr>
              <w:fldChar w:fldCharType="separate"/>
            </w:r>
            <w:r>
              <w:rPr>
                <w:noProof/>
                <w:webHidden/>
              </w:rPr>
              <w:t>43</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77" w:history="1">
            <w:r w:rsidRPr="00BB2AB1">
              <w:rPr>
                <w:rStyle w:val="Hyperlink"/>
                <w:noProof/>
              </w:rPr>
              <w:t>16</w:t>
            </w:r>
            <w:r>
              <w:rPr>
                <w:rFonts w:eastAsiaTheme="minorEastAsia"/>
                <w:noProof/>
              </w:rPr>
              <w:tab/>
            </w:r>
            <w:r w:rsidRPr="00BB2AB1">
              <w:rPr>
                <w:rStyle w:val="Hyperlink"/>
                <w:noProof/>
              </w:rPr>
              <w:t>JSON to MODS file</w:t>
            </w:r>
            <w:r>
              <w:rPr>
                <w:noProof/>
                <w:webHidden/>
              </w:rPr>
              <w:tab/>
            </w:r>
            <w:r>
              <w:rPr>
                <w:noProof/>
                <w:webHidden/>
              </w:rPr>
              <w:fldChar w:fldCharType="begin"/>
            </w:r>
            <w:r>
              <w:rPr>
                <w:noProof/>
                <w:webHidden/>
              </w:rPr>
              <w:instrText xml:space="preserve"> PAGEREF _Toc99295277 \h </w:instrText>
            </w:r>
            <w:r>
              <w:rPr>
                <w:noProof/>
                <w:webHidden/>
              </w:rPr>
            </w:r>
            <w:r>
              <w:rPr>
                <w:noProof/>
                <w:webHidden/>
              </w:rPr>
              <w:fldChar w:fldCharType="separate"/>
            </w:r>
            <w:r>
              <w:rPr>
                <w:noProof/>
                <w:webHidden/>
              </w:rPr>
              <w:t>43</w:t>
            </w:r>
            <w:r>
              <w:rPr>
                <w:noProof/>
                <w:webHidden/>
              </w:rPr>
              <w:fldChar w:fldCharType="end"/>
            </w:r>
          </w:hyperlink>
        </w:p>
        <w:p w:rsidR="009F2778" w:rsidRDefault="009F2778">
          <w:pPr>
            <w:pStyle w:val="TOC2"/>
            <w:rPr>
              <w:rFonts w:eastAsiaTheme="minorEastAsia"/>
              <w:noProof/>
            </w:rPr>
          </w:pPr>
          <w:hyperlink w:anchor="_Toc99295278" w:history="1">
            <w:r w:rsidRPr="00BB2AB1">
              <w:rPr>
                <w:rStyle w:val="Hyperlink"/>
                <w:noProof/>
              </w:rPr>
              <w:t>16.1</w:t>
            </w:r>
            <w:r>
              <w:rPr>
                <w:rFonts w:eastAsiaTheme="minorEastAsia"/>
                <w:noProof/>
              </w:rPr>
              <w:tab/>
            </w:r>
            <w:r w:rsidRPr="00BB2AB1">
              <w:rPr>
                <w:rStyle w:val="Hyperlink"/>
                <w:noProof/>
              </w:rPr>
              <w:t>Example</w:t>
            </w:r>
            <w:r>
              <w:rPr>
                <w:noProof/>
                <w:webHidden/>
              </w:rPr>
              <w:tab/>
            </w:r>
            <w:r>
              <w:rPr>
                <w:noProof/>
                <w:webHidden/>
              </w:rPr>
              <w:fldChar w:fldCharType="begin"/>
            </w:r>
            <w:r>
              <w:rPr>
                <w:noProof/>
                <w:webHidden/>
              </w:rPr>
              <w:instrText xml:space="preserve"> PAGEREF _Toc99295278 \h </w:instrText>
            </w:r>
            <w:r>
              <w:rPr>
                <w:noProof/>
                <w:webHidden/>
              </w:rPr>
            </w:r>
            <w:r>
              <w:rPr>
                <w:noProof/>
                <w:webHidden/>
              </w:rPr>
              <w:fldChar w:fldCharType="separate"/>
            </w:r>
            <w:r>
              <w:rPr>
                <w:noProof/>
                <w:webHidden/>
              </w:rPr>
              <w:t>43</w:t>
            </w:r>
            <w:r>
              <w:rPr>
                <w:noProof/>
                <w:webHidden/>
              </w:rPr>
              <w:fldChar w:fldCharType="end"/>
            </w:r>
          </w:hyperlink>
        </w:p>
        <w:p w:rsidR="009F2778" w:rsidRDefault="009F2778">
          <w:pPr>
            <w:pStyle w:val="TOC2"/>
            <w:rPr>
              <w:rFonts w:eastAsiaTheme="minorEastAsia"/>
              <w:noProof/>
            </w:rPr>
          </w:pPr>
          <w:hyperlink w:anchor="_Toc99295279" w:history="1">
            <w:r w:rsidRPr="00BB2AB1">
              <w:rPr>
                <w:rStyle w:val="Hyperlink"/>
                <w:noProof/>
              </w:rPr>
              <w:t>16.2</w:t>
            </w:r>
            <w:r>
              <w:rPr>
                <w:rFonts w:eastAsiaTheme="minorEastAsia"/>
                <w:noProof/>
              </w:rPr>
              <w:tab/>
            </w:r>
            <w:r w:rsidRPr="00BB2AB1">
              <w:rPr>
                <w:rStyle w:val="Hyperlink"/>
                <w:noProof/>
              </w:rPr>
              <w:t>Limitations</w:t>
            </w:r>
            <w:r>
              <w:rPr>
                <w:noProof/>
                <w:webHidden/>
              </w:rPr>
              <w:tab/>
            </w:r>
            <w:r>
              <w:rPr>
                <w:noProof/>
                <w:webHidden/>
              </w:rPr>
              <w:fldChar w:fldCharType="begin"/>
            </w:r>
            <w:r>
              <w:rPr>
                <w:noProof/>
                <w:webHidden/>
              </w:rPr>
              <w:instrText xml:space="preserve"> PAGEREF _Toc99295279 \h </w:instrText>
            </w:r>
            <w:r>
              <w:rPr>
                <w:noProof/>
                <w:webHidden/>
              </w:rPr>
            </w:r>
            <w:r>
              <w:rPr>
                <w:noProof/>
                <w:webHidden/>
              </w:rPr>
              <w:fldChar w:fldCharType="separate"/>
            </w:r>
            <w:r>
              <w:rPr>
                <w:noProof/>
                <w:webHidden/>
              </w:rPr>
              <w:t>56</w:t>
            </w:r>
            <w:r>
              <w:rPr>
                <w:noProof/>
                <w:webHidden/>
              </w:rPr>
              <w:fldChar w:fldCharType="end"/>
            </w:r>
          </w:hyperlink>
        </w:p>
        <w:p w:rsidR="009F2778" w:rsidRDefault="009F2778">
          <w:pPr>
            <w:pStyle w:val="TOC2"/>
            <w:rPr>
              <w:rFonts w:eastAsiaTheme="minorEastAsia"/>
              <w:noProof/>
            </w:rPr>
          </w:pPr>
          <w:hyperlink w:anchor="_Toc99295280" w:history="1">
            <w:r w:rsidRPr="00BB2AB1">
              <w:rPr>
                <w:rStyle w:val="Hyperlink"/>
                <w:noProof/>
              </w:rPr>
              <w:t>16.3</w:t>
            </w:r>
            <w:r>
              <w:rPr>
                <w:rFonts w:eastAsiaTheme="minorEastAsia"/>
                <w:noProof/>
              </w:rPr>
              <w:tab/>
            </w:r>
            <w:r w:rsidRPr="00BB2AB1">
              <w:rPr>
                <w:rStyle w:val="Hyperlink"/>
                <w:noProof/>
              </w:rPr>
              <w:t>Limitations overcome</w:t>
            </w:r>
            <w:r>
              <w:rPr>
                <w:noProof/>
                <w:webHidden/>
              </w:rPr>
              <w:tab/>
            </w:r>
            <w:r>
              <w:rPr>
                <w:noProof/>
                <w:webHidden/>
              </w:rPr>
              <w:fldChar w:fldCharType="begin"/>
            </w:r>
            <w:r>
              <w:rPr>
                <w:noProof/>
                <w:webHidden/>
              </w:rPr>
              <w:instrText xml:space="preserve"> PAGEREF _Toc99295280 \h </w:instrText>
            </w:r>
            <w:r>
              <w:rPr>
                <w:noProof/>
                <w:webHidden/>
              </w:rPr>
            </w:r>
            <w:r>
              <w:rPr>
                <w:noProof/>
                <w:webHidden/>
              </w:rPr>
              <w:fldChar w:fldCharType="separate"/>
            </w:r>
            <w:r>
              <w:rPr>
                <w:noProof/>
                <w:webHidden/>
              </w:rPr>
              <w:t>57</w:t>
            </w:r>
            <w:r>
              <w:rPr>
                <w:noProof/>
                <w:webHidden/>
              </w:rPr>
              <w:fldChar w:fldCharType="end"/>
            </w:r>
          </w:hyperlink>
        </w:p>
        <w:p w:rsidR="009F2778" w:rsidRDefault="009F2778">
          <w:pPr>
            <w:pStyle w:val="TOC3"/>
            <w:rPr>
              <w:rFonts w:eastAsiaTheme="minorEastAsia"/>
            </w:rPr>
          </w:pPr>
          <w:hyperlink w:anchor="_Toc99295281" w:history="1">
            <w:r w:rsidRPr="00BB2AB1">
              <w:rPr>
                <w:rStyle w:val="Hyperlink"/>
              </w:rPr>
              <w:t>16.3.1</w:t>
            </w:r>
            <w:r>
              <w:rPr>
                <w:rFonts w:eastAsiaTheme="minorEastAsia"/>
              </w:rPr>
              <w:tab/>
            </w:r>
            <w:r w:rsidRPr="00BB2AB1">
              <w:rPr>
                <w:rStyle w:val="Hyperlink"/>
              </w:rPr>
              <w:t>Entering number in series</w:t>
            </w:r>
            <w:r>
              <w:rPr>
                <w:webHidden/>
              </w:rPr>
              <w:tab/>
            </w:r>
            <w:r>
              <w:rPr>
                <w:webHidden/>
              </w:rPr>
              <w:fldChar w:fldCharType="begin"/>
            </w:r>
            <w:r>
              <w:rPr>
                <w:webHidden/>
              </w:rPr>
              <w:instrText xml:space="preserve"> PAGEREF _Toc99295281 \h </w:instrText>
            </w:r>
            <w:r>
              <w:rPr>
                <w:webHidden/>
              </w:rPr>
            </w:r>
            <w:r>
              <w:rPr>
                <w:webHidden/>
              </w:rPr>
              <w:fldChar w:fldCharType="separate"/>
            </w:r>
            <w:r>
              <w:rPr>
                <w:webHidden/>
              </w:rPr>
              <w:t>57</w:t>
            </w:r>
            <w:r>
              <w:rPr>
                <w:webHidden/>
              </w:rPr>
              <w:fldChar w:fldCharType="end"/>
            </w:r>
          </w:hyperlink>
        </w:p>
        <w:p w:rsidR="009F2778" w:rsidRDefault="009F2778">
          <w:pPr>
            <w:pStyle w:val="TOC3"/>
            <w:rPr>
              <w:rFonts w:eastAsiaTheme="minorEastAsia"/>
            </w:rPr>
          </w:pPr>
          <w:hyperlink w:anchor="_Toc99295282" w:history="1">
            <w:r w:rsidRPr="00BB2AB1">
              <w:rPr>
                <w:rStyle w:val="Hyperlink"/>
              </w:rPr>
              <w:t>16.3.2</w:t>
            </w:r>
            <w:r>
              <w:rPr>
                <w:rFonts w:eastAsiaTheme="minorEastAsia"/>
              </w:rPr>
              <w:tab/>
            </w:r>
            <w:r w:rsidRPr="00BB2AB1">
              <w:rPr>
                <w:rStyle w:val="Hyperlink"/>
              </w:rPr>
              <w:t>Including KTH affiliations</w:t>
            </w:r>
            <w:r>
              <w:rPr>
                <w:webHidden/>
              </w:rPr>
              <w:tab/>
            </w:r>
            <w:r>
              <w:rPr>
                <w:webHidden/>
              </w:rPr>
              <w:fldChar w:fldCharType="begin"/>
            </w:r>
            <w:r>
              <w:rPr>
                <w:webHidden/>
              </w:rPr>
              <w:instrText xml:space="preserve"> PAGEREF _Toc99295282 \h </w:instrText>
            </w:r>
            <w:r>
              <w:rPr>
                <w:webHidden/>
              </w:rPr>
            </w:r>
            <w:r>
              <w:rPr>
                <w:webHidden/>
              </w:rPr>
              <w:fldChar w:fldCharType="separate"/>
            </w:r>
            <w:r>
              <w:rPr>
                <w:webHidden/>
              </w:rPr>
              <w:t>57</w:t>
            </w:r>
            <w:r>
              <w:rPr>
                <w:webHidden/>
              </w:rPr>
              <w:fldChar w:fldCharType="end"/>
            </w:r>
          </w:hyperlink>
        </w:p>
        <w:p w:rsidR="009F2778" w:rsidRDefault="009F2778">
          <w:pPr>
            <w:pStyle w:val="TOC1"/>
            <w:tabs>
              <w:tab w:val="left" w:pos="1276"/>
              <w:tab w:val="right" w:leader="dot" w:pos="8071"/>
            </w:tabs>
            <w:rPr>
              <w:rFonts w:eastAsiaTheme="minorEastAsia"/>
              <w:noProof/>
            </w:rPr>
          </w:pPr>
          <w:hyperlink w:anchor="_Toc99295283" w:history="1">
            <w:r w:rsidRPr="00BB2AB1">
              <w:rPr>
                <w:rStyle w:val="Hyperlink"/>
                <w:noProof/>
              </w:rPr>
              <w:t>17</w:t>
            </w:r>
            <w:r>
              <w:rPr>
                <w:rFonts w:eastAsiaTheme="minorEastAsia"/>
                <w:noProof/>
              </w:rPr>
              <w:tab/>
            </w:r>
            <w:r w:rsidRPr="00BB2AB1">
              <w:rPr>
                <w:rStyle w:val="Hyperlink"/>
                <w:noProof/>
              </w:rPr>
              <w:t>Some enhancements</w:t>
            </w:r>
            <w:r>
              <w:rPr>
                <w:noProof/>
                <w:webHidden/>
              </w:rPr>
              <w:tab/>
            </w:r>
            <w:r>
              <w:rPr>
                <w:noProof/>
                <w:webHidden/>
              </w:rPr>
              <w:fldChar w:fldCharType="begin"/>
            </w:r>
            <w:r>
              <w:rPr>
                <w:noProof/>
                <w:webHidden/>
              </w:rPr>
              <w:instrText xml:space="preserve"> PAGEREF _Toc99295283 \h </w:instrText>
            </w:r>
            <w:r>
              <w:rPr>
                <w:noProof/>
                <w:webHidden/>
              </w:rPr>
            </w:r>
            <w:r>
              <w:rPr>
                <w:noProof/>
                <w:webHidden/>
              </w:rPr>
              <w:fldChar w:fldCharType="separate"/>
            </w:r>
            <w:r>
              <w:rPr>
                <w:noProof/>
                <w:webHidden/>
              </w:rPr>
              <w:t>63</w:t>
            </w:r>
            <w:r>
              <w:rPr>
                <w:noProof/>
                <w:webHidden/>
              </w:rPr>
              <w:fldChar w:fldCharType="end"/>
            </w:r>
          </w:hyperlink>
        </w:p>
        <w:p w:rsidR="009F2778" w:rsidRDefault="009F2778">
          <w:pPr>
            <w:pStyle w:val="TOC2"/>
            <w:rPr>
              <w:rFonts w:eastAsiaTheme="minorEastAsia"/>
              <w:noProof/>
            </w:rPr>
          </w:pPr>
          <w:hyperlink w:anchor="_Toc99295284" w:history="1">
            <w:r w:rsidRPr="00BB2AB1">
              <w:rPr>
                <w:rStyle w:val="Hyperlink"/>
                <w:noProof/>
              </w:rPr>
              <w:t>17.1</w:t>
            </w:r>
            <w:r>
              <w:rPr>
                <w:rFonts w:eastAsiaTheme="minorEastAsia"/>
                <w:noProof/>
              </w:rPr>
              <w:tab/>
            </w:r>
            <w:r w:rsidRPr="00BB2AB1">
              <w:rPr>
                <w:rStyle w:val="Hyperlink"/>
                <w:noProof/>
              </w:rPr>
              <w:t>Enhancements to template and supporting programs</w:t>
            </w:r>
            <w:r>
              <w:rPr>
                <w:noProof/>
                <w:webHidden/>
              </w:rPr>
              <w:tab/>
            </w:r>
            <w:r>
              <w:rPr>
                <w:noProof/>
                <w:webHidden/>
              </w:rPr>
              <w:fldChar w:fldCharType="begin"/>
            </w:r>
            <w:r>
              <w:rPr>
                <w:noProof/>
                <w:webHidden/>
              </w:rPr>
              <w:instrText xml:space="preserve"> PAGEREF _Toc99295284 \h </w:instrText>
            </w:r>
            <w:r>
              <w:rPr>
                <w:noProof/>
                <w:webHidden/>
              </w:rPr>
            </w:r>
            <w:r>
              <w:rPr>
                <w:noProof/>
                <w:webHidden/>
              </w:rPr>
              <w:fldChar w:fldCharType="separate"/>
            </w:r>
            <w:r>
              <w:rPr>
                <w:noProof/>
                <w:webHidden/>
              </w:rPr>
              <w:t>63</w:t>
            </w:r>
            <w:r>
              <w:rPr>
                <w:noProof/>
                <w:webHidden/>
              </w:rPr>
              <w:fldChar w:fldCharType="end"/>
            </w:r>
          </w:hyperlink>
        </w:p>
        <w:p w:rsidR="009F2778" w:rsidRDefault="009F2778">
          <w:pPr>
            <w:pStyle w:val="TOC2"/>
            <w:rPr>
              <w:rFonts w:eastAsiaTheme="minorEastAsia"/>
              <w:noProof/>
            </w:rPr>
          </w:pPr>
          <w:hyperlink w:anchor="_Toc99295285" w:history="1">
            <w:r w:rsidRPr="00BB2AB1">
              <w:rPr>
                <w:rStyle w:val="Hyperlink"/>
                <w:noProof/>
              </w:rPr>
              <w:t>17.2</w:t>
            </w:r>
            <w:r>
              <w:rPr>
                <w:rFonts w:eastAsiaTheme="minorEastAsia"/>
                <w:noProof/>
              </w:rPr>
              <w:tab/>
            </w:r>
            <w:r w:rsidRPr="00BB2AB1">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99295285 \h </w:instrText>
            </w:r>
            <w:r>
              <w:rPr>
                <w:noProof/>
                <w:webHidden/>
              </w:rPr>
            </w:r>
            <w:r>
              <w:rPr>
                <w:noProof/>
                <w:webHidden/>
              </w:rPr>
              <w:fldChar w:fldCharType="separate"/>
            </w:r>
            <w:r>
              <w:rPr>
                <w:noProof/>
                <w:webHidden/>
              </w:rPr>
              <w:t>63</w:t>
            </w:r>
            <w:r>
              <w:rPr>
                <w:noProof/>
                <w:webHidden/>
              </w:rPr>
              <w:fldChar w:fldCharType="end"/>
            </w:r>
          </w:hyperlink>
        </w:p>
        <w:p w:rsidR="009F2778" w:rsidRDefault="009F2778">
          <w:pPr>
            <w:pStyle w:val="TOC3"/>
            <w:rPr>
              <w:rFonts w:eastAsiaTheme="minorEastAsia"/>
            </w:rPr>
          </w:pPr>
          <w:hyperlink w:anchor="_Toc99295286" w:history="1">
            <w:r w:rsidRPr="00BB2AB1">
              <w:rPr>
                <w:rStyle w:val="Hyperlink"/>
              </w:rPr>
              <w:t>17.2.1</w:t>
            </w:r>
            <w:r>
              <w:rPr>
                <w:rFonts w:eastAsiaTheme="minorEastAsia"/>
              </w:rPr>
              <w:tab/>
            </w:r>
            <w:r w:rsidRPr="00BB2AB1">
              <w:rPr>
                <w:rStyle w:val="Hyperlink"/>
              </w:rPr>
              <w:t>Better support for mathematics in Canvas course announcement and course calendar</w:t>
            </w:r>
            <w:r>
              <w:rPr>
                <w:webHidden/>
              </w:rPr>
              <w:tab/>
            </w:r>
            <w:r>
              <w:rPr>
                <w:webHidden/>
              </w:rPr>
              <w:fldChar w:fldCharType="begin"/>
            </w:r>
            <w:r>
              <w:rPr>
                <w:webHidden/>
              </w:rPr>
              <w:instrText xml:space="preserve"> PAGEREF _Toc99295286 \h </w:instrText>
            </w:r>
            <w:r>
              <w:rPr>
                <w:webHidden/>
              </w:rPr>
            </w:r>
            <w:r>
              <w:rPr>
                <w:webHidden/>
              </w:rPr>
              <w:fldChar w:fldCharType="separate"/>
            </w:r>
            <w:r>
              <w:rPr>
                <w:webHidden/>
              </w:rPr>
              <w:t>63</w:t>
            </w:r>
            <w:r>
              <w:rPr>
                <w:webHidden/>
              </w:rPr>
              <w:fldChar w:fldCharType="end"/>
            </w:r>
          </w:hyperlink>
        </w:p>
        <w:p w:rsidR="009F2778" w:rsidRDefault="009F2778">
          <w:pPr>
            <w:pStyle w:val="TOC3"/>
            <w:rPr>
              <w:rFonts w:eastAsiaTheme="minorEastAsia"/>
            </w:rPr>
          </w:pPr>
          <w:hyperlink w:anchor="_Toc99295287" w:history="1">
            <w:r w:rsidRPr="00BB2AB1">
              <w:rPr>
                <w:rStyle w:val="Hyperlink"/>
              </w:rPr>
              <w:t>17.2.2</w:t>
            </w:r>
            <w:r>
              <w:rPr>
                <w:rFonts w:eastAsiaTheme="minorEastAsia"/>
              </w:rPr>
              <w:tab/>
            </w:r>
            <w:r w:rsidRPr="00BB2AB1">
              <w:rPr>
                <w:rStyle w:val="Hyperlink"/>
              </w:rPr>
              <w:t>Better support for mathematics in Cortina</w:t>
            </w:r>
            <w:r>
              <w:rPr>
                <w:webHidden/>
              </w:rPr>
              <w:tab/>
            </w:r>
            <w:r>
              <w:rPr>
                <w:webHidden/>
              </w:rPr>
              <w:fldChar w:fldCharType="begin"/>
            </w:r>
            <w:r>
              <w:rPr>
                <w:webHidden/>
              </w:rPr>
              <w:instrText xml:space="preserve"> PAGEREF _Toc99295287 \h </w:instrText>
            </w:r>
            <w:r>
              <w:rPr>
                <w:webHidden/>
              </w:rPr>
            </w:r>
            <w:r>
              <w:rPr>
                <w:webHidden/>
              </w:rPr>
              <w:fldChar w:fldCharType="separate"/>
            </w:r>
            <w:r>
              <w:rPr>
                <w:webHidden/>
              </w:rPr>
              <w:t>67</w:t>
            </w:r>
            <w:r>
              <w:rPr>
                <w:webHidden/>
              </w:rPr>
              <w:fldChar w:fldCharType="end"/>
            </w:r>
          </w:hyperlink>
        </w:p>
        <w:p w:rsidR="009F2778" w:rsidRDefault="009F2778">
          <w:pPr>
            <w:pStyle w:val="TOC3"/>
            <w:rPr>
              <w:rFonts w:eastAsiaTheme="minorEastAsia"/>
            </w:rPr>
          </w:pPr>
          <w:hyperlink w:anchor="_Toc99295288" w:history="1">
            <w:r w:rsidRPr="00BB2AB1">
              <w:rPr>
                <w:rStyle w:val="Hyperlink"/>
              </w:rPr>
              <w:t>17.2.3</w:t>
            </w:r>
            <w:r>
              <w:rPr>
                <w:rFonts w:eastAsiaTheme="minorEastAsia"/>
              </w:rPr>
              <w:tab/>
            </w:r>
            <w:r w:rsidRPr="00BB2AB1">
              <w:rPr>
                <w:rStyle w:val="Hyperlink"/>
              </w:rPr>
              <w:t>Support for mathematics in DiVA</w:t>
            </w:r>
            <w:r>
              <w:rPr>
                <w:webHidden/>
              </w:rPr>
              <w:tab/>
            </w:r>
            <w:r>
              <w:rPr>
                <w:webHidden/>
              </w:rPr>
              <w:fldChar w:fldCharType="begin"/>
            </w:r>
            <w:r>
              <w:rPr>
                <w:webHidden/>
              </w:rPr>
              <w:instrText xml:space="preserve"> PAGEREF _Toc99295288 \h </w:instrText>
            </w:r>
            <w:r>
              <w:rPr>
                <w:webHidden/>
              </w:rPr>
            </w:r>
            <w:r>
              <w:rPr>
                <w:webHidden/>
              </w:rPr>
              <w:fldChar w:fldCharType="separate"/>
            </w:r>
            <w:r>
              <w:rPr>
                <w:webHidden/>
              </w:rPr>
              <w:t>70</w:t>
            </w:r>
            <w:r>
              <w:rPr>
                <w:webHidden/>
              </w:rPr>
              <w:fldChar w:fldCharType="end"/>
            </w:r>
          </w:hyperlink>
        </w:p>
        <w:p w:rsidR="009F2778" w:rsidRDefault="009F2778">
          <w:pPr>
            <w:pStyle w:val="TOC2"/>
            <w:rPr>
              <w:rFonts w:eastAsiaTheme="minorEastAsia"/>
              <w:noProof/>
            </w:rPr>
          </w:pPr>
          <w:hyperlink w:anchor="_Toc99295289" w:history="1">
            <w:r w:rsidRPr="00BB2AB1">
              <w:rPr>
                <w:rStyle w:val="Hyperlink"/>
                <w:noProof/>
              </w:rPr>
              <w:t>17.3</w:t>
            </w:r>
            <w:r>
              <w:rPr>
                <w:rFonts w:eastAsiaTheme="minorEastAsia"/>
                <w:noProof/>
              </w:rPr>
              <w:tab/>
            </w:r>
            <w:r w:rsidRPr="00BB2AB1">
              <w:rPr>
                <w:rStyle w:val="Hyperlink"/>
                <w:noProof/>
              </w:rPr>
              <w:t>Acronyms in abstracts</w:t>
            </w:r>
            <w:r>
              <w:rPr>
                <w:noProof/>
                <w:webHidden/>
              </w:rPr>
              <w:tab/>
            </w:r>
            <w:r>
              <w:rPr>
                <w:noProof/>
                <w:webHidden/>
              </w:rPr>
              <w:fldChar w:fldCharType="begin"/>
            </w:r>
            <w:r>
              <w:rPr>
                <w:noProof/>
                <w:webHidden/>
              </w:rPr>
              <w:instrText xml:space="preserve"> PAGEREF _Toc99295289 \h </w:instrText>
            </w:r>
            <w:r>
              <w:rPr>
                <w:noProof/>
                <w:webHidden/>
              </w:rPr>
            </w:r>
            <w:r>
              <w:rPr>
                <w:noProof/>
                <w:webHidden/>
              </w:rPr>
              <w:fldChar w:fldCharType="separate"/>
            </w:r>
            <w:r>
              <w:rPr>
                <w:noProof/>
                <w:webHidden/>
              </w:rPr>
              <w:t>70</w:t>
            </w:r>
            <w:r>
              <w:rPr>
                <w:noProof/>
                <w:webHidden/>
              </w:rPr>
              <w:fldChar w:fldCharType="end"/>
            </w:r>
          </w:hyperlink>
        </w:p>
        <w:p w:rsidR="009F2778" w:rsidRDefault="009F2778">
          <w:pPr>
            <w:pStyle w:val="TOC2"/>
            <w:rPr>
              <w:rFonts w:eastAsiaTheme="minorEastAsia"/>
              <w:noProof/>
            </w:rPr>
          </w:pPr>
          <w:hyperlink w:anchor="_Toc99295290" w:history="1">
            <w:r w:rsidRPr="00BB2AB1">
              <w:rPr>
                <w:rStyle w:val="Hyperlink"/>
                <w:noProof/>
              </w:rPr>
              <w:t>17.4</w:t>
            </w:r>
            <w:r>
              <w:rPr>
                <w:rFonts w:eastAsiaTheme="minorEastAsia"/>
                <w:noProof/>
              </w:rPr>
              <w:tab/>
            </w:r>
            <w:r w:rsidRPr="00BB2AB1">
              <w:rPr>
                <w:rStyle w:val="Hyperlink"/>
                <w:noProof/>
              </w:rPr>
              <w:t>URLs in abstracts</w:t>
            </w:r>
            <w:r>
              <w:rPr>
                <w:noProof/>
                <w:webHidden/>
              </w:rPr>
              <w:tab/>
            </w:r>
            <w:r>
              <w:rPr>
                <w:noProof/>
                <w:webHidden/>
              </w:rPr>
              <w:fldChar w:fldCharType="begin"/>
            </w:r>
            <w:r>
              <w:rPr>
                <w:noProof/>
                <w:webHidden/>
              </w:rPr>
              <w:instrText xml:space="preserve"> PAGEREF _Toc99295290 \h </w:instrText>
            </w:r>
            <w:r>
              <w:rPr>
                <w:noProof/>
                <w:webHidden/>
              </w:rPr>
            </w:r>
            <w:r>
              <w:rPr>
                <w:noProof/>
                <w:webHidden/>
              </w:rPr>
              <w:fldChar w:fldCharType="separate"/>
            </w:r>
            <w:r>
              <w:rPr>
                <w:noProof/>
                <w:webHidden/>
              </w:rPr>
              <w:t>71</w:t>
            </w:r>
            <w:r>
              <w:rPr>
                <w:noProof/>
                <w:webHidden/>
              </w:rPr>
              <w:fldChar w:fldCharType="end"/>
            </w:r>
          </w:hyperlink>
        </w:p>
        <w:p w:rsidR="009F2778" w:rsidRDefault="009F2778">
          <w:pPr>
            <w:pStyle w:val="TOC2"/>
            <w:rPr>
              <w:rFonts w:eastAsiaTheme="minorEastAsia"/>
              <w:noProof/>
            </w:rPr>
          </w:pPr>
          <w:hyperlink w:anchor="_Toc99295291" w:history="1">
            <w:r w:rsidRPr="00BB2AB1">
              <w:rPr>
                <w:rStyle w:val="Hyperlink"/>
                <w:noProof/>
              </w:rPr>
              <w:t>17.5</w:t>
            </w:r>
            <w:r>
              <w:rPr>
                <w:rFonts w:eastAsiaTheme="minorEastAsia"/>
                <w:noProof/>
              </w:rPr>
              <w:tab/>
            </w:r>
            <w:r w:rsidRPr="00BB2AB1">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99295291 \h </w:instrText>
            </w:r>
            <w:r>
              <w:rPr>
                <w:noProof/>
                <w:webHidden/>
              </w:rPr>
            </w:r>
            <w:r>
              <w:rPr>
                <w:noProof/>
                <w:webHidden/>
              </w:rPr>
              <w:fldChar w:fldCharType="separate"/>
            </w:r>
            <w:r>
              <w:rPr>
                <w:noProof/>
                <w:webHidden/>
              </w:rPr>
              <w:t>71</w:t>
            </w:r>
            <w:r>
              <w:rPr>
                <w:noProof/>
                <w:webHidden/>
              </w:rPr>
              <w:fldChar w:fldCharType="end"/>
            </w:r>
          </w:hyperlink>
        </w:p>
        <w:p w:rsidR="009F2778" w:rsidRDefault="009F2778">
          <w:pPr>
            <w:pStyle w:val="TOC2"/>
            <w:rPr>
              <w:rFonts w:eastAsiaTheme="minorEastAsia"/>
              <w:noProof/>
            </w:rPr>
          </w:pPr>
          <w:hyperlink w:anchor="_Toc99295292" w:history="1">
            <w:r w:rsidRPr="00BB2AB1">
              <w:rPr>
                <w:rStyle w:val="Hyperlink"/>
                <w:noProof/>
              </w:rPr>
              <w:t>17.6</w:t>
            </w:r>
            <w:r>
              <w:rPr>
                <w:rFonts w:eastAsiaTheme="minorEastAsia"/>
                <w:noProof/>
              </w:rPr>
              <w:tab/>
            </w:r>
            <w:r w:rsidRPr="00BB2AB1">
              <w:rPr>
                <w:rStyle w:val="Hyperlink"/>
                <w:noProof/>
              </w:rPr>
              <w:t>Support for new cover</w:t>
            </w:r>
            <w:r>
              <w:rPr>
                <w:noProof/>
                <w:webHidden/>
              </w:rPr>
              <w:tab/>
            </w:r>
            <w:r>
              <w:rPr>
                <w:noProof/>
                <w:webHidden/>
              </w:rPr>
              <w:fldChar w:fldCharType="begin"/>
            </w:r>
            <w:r>
              <w:rPr>
                <w:noProof/>
                <w:webHidden/>
              </w:rPr>
              <w:instrText xml:space="preserve"> PAGEREF _Toc99295292 \h </w:instrText>
            </w:r>
            <w:r>
              <w:rPr>
                <w:noProof/>
                <w:webHidden/>
              </w:rPr>
            </w:r>
            <w:r>
              <w:rPr>
                <w:noProof/>
                <w:webHidden/>
              </w:rPr>
              <w:fldChar w:fldCharType="separate"/>
            </w:r>
            <w:r>
              <w:rPr>
                <w:noProof/>
                <w:webHidden/>
              </w:rPr>
              <w:t>71</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93" w:history="1">
            <w:r w:rsidRPr="00BB2AB1">
              <w:rPr>
                <w:rStyle w:val="Hyperlink"/>
                <w:noProof/>
              </w:rPr>
              <w:t>18</w:t>
            </w:r>
            <w:r>
              <w:rPr>
                <w:rFonts w:eastAsiaTheme="minorEastAsia"/>
                <w:noProof/>
              </w:rPr>
              <w:tab/>
            </w:r>
            <w:r w:rsidRPr="00BB2AB1">
              <w:rPr>
                <w:rStyle w:val="Hyperlink"/>
                <w:noProof/>
              </w:rPr>
              <w:t>Accessibility</w:t>
            </w:r>
            <w:r>
              <w:rPr>
                <w:noProof/>
                <w:webHidden/>
              </w:rPr>
              <w:tab/>
            </w:r>
            <w:r>
              <w:rPr>
                <w:noProof/>
                <w:webHidden/>
              </w:rPr>
              <w:fldChar w:fldCharType="begin"/>
            </w:r>
            <w:r>
              <w:rPr>
                <w:noProof/>
                <w:webHidden/>
              </w:rPr>
              <w:instrText xml:space="preserve"> PAGEREF _Toc99295293 \h </w:instrText>
            </w:r>
            <w:r>
              <w:rPr>
                <w:noProof/>
                <w:webHidden/>
              </w:rPr>
            </w:r>
            <w:r>
              <w:rPr>
                <w:noProof/>
                <w:webHidden/>
              </w:rPr>
              <w:fldChar w:fldCharType="separate"/>
            </w:r>
            <w:r>
              <w:rPr>
                <w:noProof/>
                <w:webHidden/>
              </w:rPr>
              <w:t>72</w:t>
            </w:r>
            <w:r>
              <w:rPr>
                <w:noProof/>
                <w:webHidden/>
              </w:rPr>
              <w:fldChar w:fldCharType="end"/>
            </w:r>
          </w:hyperlink>
        </w:p>
        <w:p w:rsidR="009F2778" w:rsidRDefault="009F2778">
          <w:pPr>
            <w:pStyle w:val="TOC2"/>
            <w:rPr>
              <w:rFonts w:eastAsiaTheme="minorEastAsia"/>
              <w:noProof/>
            </w:rPr>
          </w:pPr>
          <w:hyperlink w:anchor="_Toc99295294" w:history="1">
            <w:r w:rsidRPr="00BB2AB1">
              <w:rPr>
                <w:rStyle w:val="Hyperlink"/>
                <w:noProof/>
              </w:rPr>
              <w:t>18.1</w:t>
            </w:r>
            <w:r>
              <w:rPr>
                <w:rFonts w:eastAsiaTheme="minorEastAsia"/>
                <w:noProof/>
              </w:rPr>
              <w:tab/>
            </w:r>
            <w:r w:rsidRPr="00BB2AB1">
              <w:rPr>
                <w:rStyle w:val="Hyperlink"/>
                <w:noProof/>
              </w:rPr>
              <w:t>Calendar entries</w:t>
            </w:r>
            <w:r>
              <w:rPr>
                <w:noProof/>
                <w:webHidden/>
              </w:rPr>
              <w:tab/>
            </w:r>
            <w:r>
              <w:rPr>
                <w:noProof/>
                <w:webHidden/>
              </w:rPr>
              <w:fldChar w:fldCharType="begin"/>
            </w:r>
            <w:r>
              <w:rPr>
                <w:noProof/>
                <w:webHidden/>
              </w:rPr>
              <w:instrText xml:space="preserve"> PAGEREF _Toc99295294 \h </w:instrText>
            </w:r>
            <w:r>
              <w:rPr>
                <w:noProof/>
                <w:webHidden/>
              </w:rPr>
            </w:r>
            <w:r>
              <w:rPr>
                <w:noProof/>
                <w:webHidden/>
              </w:rPr>
              <w:fldChar w:fldCharType="separate"/>
            </w:r>
            <w:r>
              <w:rPr>
                <w:noProof/>
                <w:webHidden/>
              </w:rPr>
              <w:t>72</w:t>
            </w:r>
            <w:r>
              <w:rPr>
                <w:noProof/>
                <w:webHidden/>
              </w:rPr>
              <w:fldChar w:fldCharType="end"/>
            </w:r>
          </w:hyperlink>
        </w:p>
        <w:p w:rsidR="009F2778" w:rsidRDefault="009F2778">
          <w:pPr>
            <w:pStyle w:val="TOC2"/>
            <w:rPr>
              <w:rFonts w:eastAsiaTheme="minorEastAsia"/>
              <w:noProof/>
            </w:rPr>
          </w:pPr>
          <w:hyperlink w:anchor="_Toc99295295" w:history="1">
            <w:r w:rsidRPr="00BB2AB1">
              <w:rPr>
                <w:rStyle w:val="Hyperlink"/>
                <w:noProof/>
              </w:rPr>
              <w:t>18.2</w:t>
            </w:r>
            <w:r>
              <w:rPr>
                <w:rFonts w:eastAsiaTheme="minorEastAsia"/>
                <w:noProof/>
              </w:rPr>
              <w:tab/>
            </w:r>
            <w:r w:rsidRPr="00BB2AB1">
              <w:rPr>
                <w:rStyle w:val="Hyperlink"/>
                <w:noProof/>
              </w:rPr>
              <w:t>Cover and PDF file</w:t>
            </w:r>
            <w:r>
              <w:rPr>
                <w:noProof/>
                <w:webHidden/>
              </w:rPr>
              <w:tab/>
            </w:r>
            <w:r>
              <w:rPr>
                <w:noProof/>
                <w:webHidden/>
              </w:rPr>
              <w:fldChar w:fldCharType="begin"/>
            </w:r>
            <w:r>
              <w:rPr>
                <w:noProof/>
                <w:webHidden/>
              </w:rPr>
              <w:instrText xml:space="preserve"> PAGEREF _Toc99295295 \h </w:instrText>
            </w:r>
            <w:r>
              <w:rPr>
                <w:noProof/>
                <w:webHidden/>
              </w:rPr>
            </w:r>
            <w:r>
              <w:rPr>
                <w:noProof/>
                <w:webHidden/>
              </w:rPr>
              <w:fldChar w:fldCharType="separate"/>
            </w:r>
            <w:r>
              <w:rPr>
                <w:noProof/>
                <w:webHidden/>
              </w:rPr>
              <w:t>72</w:t>
            </w:r>
            <w:r>
              <w:rPr>
                <w:noProof/>
                <w:webHidden/>
              </w:rPr>
              <w:fldChar w:fldCharType="end"/>
            </w:r>
          </w:hyperlink>
        </w:p>
        <w:p w:rsidR="009F2778" w:rsidRDefault="009F2778">
          <w:pPr>
            <w:pStyle w:val="TOC2"/>
            <w:rPr>
              <w:rFonts w:eastAsiaTheme="minorEastAsia"/>
              <w:noProof/>
            </w:rPr>
          </w:pPr>
          <w:hyperlink w:anchor="_Toc99295296" w:history="1">
            <w:r w:rsidRPr="00BB2AB1">
              <w:rPr>
                <w:rStyle w:val="Hyperlink"/>
                <w:noProof/>
              </w:rPr>
              <w:t>18.3</w:t>
            </w:r>
            <w:r>
              <w:rPr>
                <w:rFonts w:eastAsiaTheme="minorEastAsia"/>
                <w:noProof/>
              </w:rPr>
              <w:tab/>
            </w:r>
            <w:r w:rsidRPr="00BB2AB1">
              <w:rPr>
                <w:rStyle w:val="Hyperlink"/>
                <w:noProof/>
              </w:rPr>
              <w:t>Template itself</w:t>
            </w:r>
            <w:r>
              <w:rPr>
                <w:noProof/>
                <w:webHidden/>
              </w:rPr>
              <w:tab/>
            </w:r>
            <w:r>
              <w:rPr>
                <w:noProof/>
                <w:webHidden/>
              </w:rPr>
              <w:fldChar w:fldCharType="begin"/>
            </w:r>
            <w:r>
              <w:rPr>
                <w:noProof/>
                <w:webHidden/>
              </w:rPr>
              <w:instrText xml:space="preserve"> PAGEREF _Toc99295296 \h </w:instrText>
            </w:r>
            <w:r>
              <w:rPr>
                <w:noProof/>
                <w:webHidden/>
              </w:rPr>
            </w:r>
            <w:r>
              <w:rPr>
                <w:noProof/>
                <w:webHidden/>
              </w:rPr>
              <w:fldChar w:fldCharType="separate"/>
            </w:r>
            <w:r>
              <w:rPr>
                <w:noProof/>
                <w:webHidden/>
              </w:rPr>
              <w:t>73</w:t>
            </w:r>
            <w:r>
              <w:rPr>
                <w:noProof/>
                <w:webHidden/>
              </w:rPr>
              <w:fldChar w:fldCharType="end"/>
            </w:r>
          </w:hyperlink>
        </w:p>
        <w:p w:rsidR="009F2778" w:rsidRDefault="009F2778">
          <w:pPr>
            <w:pStyle w:val="TOC2"/>
            <w:rPr>
              <w:rFonts w:eastAsiaTheme="minorEastAsia"/>
              <w:noProof/>
            </w:rPr>
          </w:pPr>
          <w:hyperlink w:anchor="_Toc99295297" w:history="1">
            <w:r w:rsidRPr="00BB2AB1">
              <w:rPr>
                <w:rStyle w:val="Hyperlink"/>
                <w:noProof/>
              </w:rPr>
              <w:t>18.4</w:t>
            </w:r>
            <w:r>
              <w:rPr>
                <w:rFonts w:eastAsiaTheme="minorEastAsia"/>
                <w:noProof/>
              </w:rPr>
              <w:tab/>
            </w:r>
            <w:r w:rsidRPr="00BB2AB1">
              <w:rPr>
                <w:rStyle w:val="Hyperlink"/>
                <w:noProof/>
              </w:rPr>
              <w:t>Improving accessibility</w:t>
            </w:r>
            <w:r>
              <w:rPr>
                <w:noProof/>
                <w:webHidden/>
              </w:rPr>
              <w:tab/>
            </w:r>
            <w:r>
              <w:rPr>
                <w:noProof/>
                <w:webHidden/>
              </w:rPr>
              <w:fldChar w:fldCharType="begin"/>
            </w:r>
            <w:r>
              <w:rPr>
                <w:noProof/>
                <w:webHidden/>
              </w:rPr>
              <w:instrText xml:space="preserve"> PAGEREF _Toc99295297 \h </w:instrText>
            </w:r>
            <w:r>
              <w:rPr>
                <w:noProof/>
                <w:webHidden/>
              </w:rPr>
            </w:r>
            <w:r>
              <w:rPr>
                <w:noProof/>
                <w:webHidden/>
              </w:rPr>
              <w:fldChar w:fldCharType="separate"/>
            </w:r>
            <w:r>
              <w:rPr>
                <w:noProof/>
                <w:webHidden/>
              </w:rPr>
              <w:t>73</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98" w:history="1">
            <w:r w:rsidRPr="00BB2AB1">
              <w:rPr>
                <w:rStyle w:val="Hyperlink"/>
                <w:noProof/>
              </w:rPr>
              <w:t>19</w:t>
            </w:r>
            <w:r>
              <w:rPr>
                <w:rFonts w:eastAsiaTheme="minorEastAsia"/>
                <w:noProof/>
              </w:rPr>
              <w:tab/>
            </w:r>
            <w:r w:rsidRPr="00BB2AB1">
              <w:rPr>
                <w:rStyle w:val="Hyperlink"/>
                <w:noProof/>
              </w:rPr>
              <w:t>The structure of the template and the report</w:t>
            </w:r>
            <w:r>
              <w:rPr>
                <w:noProof/>
                <w:webHidden/>
              </w:rPr>
              <w:tab/>
            </w:r>
            <w:r>
              <w:rPr>
                <w:noProof/>
                <w:webHidden/>
              </w:rPr>
              <w:fldChar w:fldCharType="begin"/>
            </w:r>
            <w:r>
              <w:rPr>
                <w:noProof/>
                <w:webHidden/>
              </w:rPr>
              <w:instrText xml:space="preserve"> PAGEREF _Toc99295298 \h </w:instrText>
            </w:r>
            <w:r>
              <w:rPr>
                <w:noProof/>
                <w:webHidden/>
              </w:rPr>
            </w:r>
            <w:r>
              <w:rPr>
                <w:noProof/>
                <w:webHidden/>
              </w:rPr>
              <w:fldChar w:fldCharType="separate"/>
            </w:r>
            <w:r>
              <w:rPr>
                <w:noProof/>
                <w:webHidden/>
              </w:rPr>
              <w:t>73</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299" w:history="1">
            <w:r w:rsidRPr="00BB2AB1">
              <w:rPr>
                <w:rStyle w:val="Hyperlink"/>
                <w:noProof/>
              </w:rPr>
              <w:t>20</w:t>
            </w:r>
            <w:r>
              <w:rPr>
                <w:rFonts w:eastAsiaTheme="minorEastAsia"/>
                <w:noProof/>
              </w:rPr>
              <w:tab/>
            </w:r>
            <w:r w:rsidRPr="00BB2AB1">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99295299 \h </w:instrText>
            </w:r>
            <w:r>
              <w:rPr>
                <w:noProof/>
                <w:webHidden/>
              </w:rPr>
            </w:r>
            <w:r>
              <w:rPr>
                <w:noProof/>
                <w:webHidden/>
              </w:rPr>
              <w:fldChar w:fldCharType="separate"/>
            </w:r>
            <w:r>
              <w:rPr>
                <w:noProof/>
                <w:webHidden/>
              </w:rPr>
              <w:t>74</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300" w:history="1">
            <w:r w:rsidRPr="00BB2AB1">
              <w:rPr>
                <w:rStyle w:val="Hyperlink"/>
                <w:noProof/>
              </w:rPr>
              <w:t>21</w:t>
            </w:r>
            <w:r>
              <w:rPr>
                <w:rFonts w:eastAsiaTheme="minorEastAsia"/>
                <w:noProof/>
              </w:rPr>
              <w:tab/>
            </w:r>
            <w:r w:rsidRPr="00BB2AB1">
              <w:rPr>
                <w:rStyle w:val="Hyperlink"/>
                <w:noProof/>
              </w:rPr>
              <w:t>Alternative way of inserting the covers</w:t>
            </w:r>
            <w:r>
              <w:rPr>
                <w:noProof/>
                <w:webHidden/>
              </w:rPr>
              <w:tab/>
            </w:r>
            <w:r>
              <w:rPr>
                <w:noProof/>
                <w:webHidden/>
              </w:rPr>
              <w:fldChar w:fldCharType="begin"/>
            </w:r>
            <w:r>
              <w:rPr>
                <w:noProof/>
                <w:webHidden/>
              </w:rPr>
              <w:instrText xml:space="preserve"> PAGEREF _Toc99295300 \h </w:instrText>
            </w:r>
            <w:r>
              <w:rPr>
                <w:noProof/>
                <w:webHidden/>
              </w:rPr>
            </w:r>
            <w:r>
              <w:rPr>
                <w:noProof/>
                <w:webHidden/>
              </w:rPr>
              <w:fldChar w:fldCharType="separate"/>
            </w:r>
            <w:r>
              <w:rPr>
                <w:noProof/>
                <w:webHidden/>
              </w:rPr>
              <w:t>77</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301" w:history="1">
            <w:r w:rsidRPr="00BB2AB1">
              <w:rPr>
                <w:rStyle w:val="Hyperlink"/>
                <w:noProof/>
              </w:rPr>
              <w:t>22</w:t>
            </w:r>
            <w:r>
              <w:rPr>
                <w:rFonts w:eastAsiaTheme="minorEastAsia"/>
                <w:noProof/>
              </w:rPr>
              <w:tab/>
            </w:r>
            <w:r w:rsidRPr="00BB2AB1">
              <w:rPr>
                <w:rStyle w:val="Hyperlink"/>
                <w:noProof/>
              </w:rPr>
              <w:t>JSON_to_ladok.py</w:t>
            </w:r>
            <w:r>
              <w:rPr>
                <w:noProof/>
                <w:webHidden/>
              </w:rPr>
              <w:tab/>
            </w:r>
            <w:r>
              <w:rPr>
                <w:noProof/>
                <w:webHidden/>
              </w:rPr>
              <w:fldChar w:fldCharType="begin"/>
            </w:r>
            <w:r>
              <w:rPr>
                <w:noProof/>
                <w:webHidden/>
              </w:rPr>
              <w:instrText xml:space="preserve"> PAGEREF _Toc99295301 \h </w:instrText>
            </w:r>
            <w:r>
              <w:rPr>
                <w:noProof/>
                <w:webHidden/>
              </w:rPr>
            </w:r>
            <w:r>
              <w:rPr>
                <w:noProof/>
                <w:webHidden/>
              </w:rPr>
              <w:fldChar w:fldCharType="separate"/>
            </w:r>
            <w:r>
              <w:rPr>
                <w:noProof/>
                <w:webHidden/>
              </w:rPr>
              <w:t>78</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302" w:history="1">
            <w:r w:rsidRPr="00BB2AB1">
              <w:rPr>
                <w:rStyle w:val="Hyperlink"/>
                <w:noProof/>
              </w:rPr>
              <w:t>23</w:t>
            </w:r>
            <w:r>
              <w:rPr>
                <w:rFonts w:eastAsiaTheme="minorEastAsia"/>
                <w:noProof/>
              </w:rPr>
              <w:tab/>
            </w:r>
            <w:r w:rsidRPr="00BB2AB1">
              <w:rPr>
                <w:rStyle w:val="Hyperlink"/>
                <w:noProof/>
              </w:rPr>
              <w:t>The big picture</w:t>
            </w:r>
            <w:r>
              <w:rPr>
                <w:noProof/>
                <w:webHidden/>
              </w:rPr>
              <w:tab/>
            </w:r>
            <w:r>
              <w:rPr>
                <w:noProof/>
                <w:webHidden/>
              </w:rPr>
              <w:fldChar w:fldCharType="begin"/>
            </w:r>
            <w:r>
              <w:rPr>
                <w:noProof/>
                <w:webHidden/>
              </w:rPr>
              <w:instrText xml:space="preserve"> PAGEREF _Toc99295302 \h </w:instrText>
            </w:r>
            <w:r>
              <w:rPr>
                <w:noProof/>
                <w:webHidden/>
              </w:rPr>
            </w:r>
            <w:r>
              <w:rPr>
                <w:noProof/>
                <w:webHidden/>
              </w:rPr>
              <w:fldChar w:fldCharType="separate"/>
            </w:r>
            <w:r>
              <w:rPr>
                <w:noProof/>
                <w:webHidden/>
              </w:rPr>
              <w:t>80</w:t>
            </w:r>
            <w:r>
              <w:rPr>
                <w:noProof/>
                <w:webHidden/>
              </w:rPr>
              <w:fldChar w:fldCharType="end"/>
            </w:r>
          </w:hyperlink>
        </w:p>
        <w:p w:rsidR="009F2778" w:rsidRDefault="009F2778">
          <w:pPr>
            <w:pStyle w:val="TOC1"/>
            <w:tabs>
              <w:tab w:val="left" w:pos="1276"/>
              <w:tab w:val="right" w:leader="dot" w:pos="8071"/>
            </w:tabs>
            <w:rPr>
              <w:rFonts w:eastAsiaTheme="minorEastAsia"/>
              <w:noProof/>
            </w:rPr>
          </w:pPr>
          <w:hyperlink w:anchor="_Toc99295303" w:history="1">
            <w:r w:rsidRPr="00BB2AB1">
              <w:rPr>
                <w:rStyle w:val="Hyperlink"/>
                <w:noProof/>
              </w:rPr>
              <w:t>24</w:t>
            </w:r>
            <w:r>
              <w:rPr>
                <w:rFonts w:eastAsiaTheme="minorEastAsia"/>
                <w:noProof/>
              </w:rPr>
              <w:tab/>
            </w:r>
            <w:r w:rsidRPr="00BB2AB1">
              <w:rPr>
                <w:rStyle w:val="Hyperlink"/>
                <w:noProof/>
              </w:rPr>
              <w:t>Alternative way of generating JSON for a LaTeX template</w:t>
            </w:r>
            <w:r>
              <w:rPr>
                <w:noProof/>
                <w:webHidden/>
              </w:rPr>
              <w:tab/>
            </w:r>
            <w:r>
              <w:rPr>
                <w:noProof/>
                <w:webHidden/>
              </w:rPr>
              <w:fldChar w:fldCharType="begin"/>
            </w:r>
            <w:r>
              <w:rPr>
                <w:noProof/>
                <w:webHidden/>
              </w:rPr>
              <w:instrText xml:space="preserve"> PAGEREF _Toc99295303 \h </w:instrText>
            </w:r>
            <w:r>
              <w:rPr>
                <w:noProof/>
                <w:webHidden/>
              </w:rPr>
            </w:r>
            <w:r>
              <w:rPr>
                <w:noProof/>
                <w:webHidden/>
              </w:rPr>
              <w:fldChar w:fldCharType="separate"/>
            </w:r>
            <w:r>
              <w:rPr>
                <w:noProof/>
                <w:webHidden/>
              </w:rPr>
              <w:t>84</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E0605B">
          <w:footnotePr>
            <w:numFmt w:val="chicago"/>
            <w:numRestart w:val="eachPage"/>
          </w:footnotePr>
          <w:pgSz w:w="11907" w:h="16839" w:code="9"/>
          <w:pgMar w:top="1417" w:right="2409"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9F2778" w:rsidRDefault="002D089A">
      <w:pPr>
        <w:pStyle w:val="TableofFigures"/>
        <w:rPr>
          <w:rFonts w:eastAsiaTheme="minorEastAsia"/>
        </w:rPr>
      </w:pPr>
      <w:r w:rsidRPr="006F6BAF">
        <w:rPr>
          <w:sz w:val="20"/>
        </w:rPr>
        <w:fldChar w:fldCharType="begin"/>
      </w:r>
      <w:r w:rsidRPr="006F6BAF">
        <w:rPr>
          <w:sz w:val="20"/>
        </w:rPr>
        <w:instrText xml:space="preserve"> TOC \h \z \c "Figure" </w:instrText>
      </w:r>
      <w:r w:rsidRPr="006F6BAF">
        <w:rPr>
          <w:sz w:val="20"/>
        </w:rPr>
        <w:fldChar w:fldCharType="separate"/>
      </w:r>
      <w:hyperlink w:anchor="_Toc99295304" w:history="1">
        <w:r w:rsidR="009F2778" w:rsidRPr="0056479E">
          <w:rPr>
            <w:rStyle w:val="Hyperlink"/>
          </w:rPr>
          <w:t>Figure 1:</w:t>
        </w:r>
        <w:r w:rsidR="009F2778">
          <w:rPr>
            <w:rFonts w:eastAsiaTheme="minorEastAsia"/>
          </w:rPr>
          <w:tab/>
        </w:r>
        <w:r w:rsidR="009F2778" w:rsidRPr="0056479E">
          <w:rPr>
            <w:rStyle w:val="Hyperlink"/>
          </w:rPr>
          <w:t>A student in multiple sections – one for the course, one for the supervisor, and one for the examiner</w:t>
        </w:r>
        <w:r w:rsidR="009F2778">
          <w:rPr>
            <w:webHidden/>
          </w:rPr>
          <w:tab/>
        </w:r>
        <w:r w:rsidR="009F2778">
          <w:rPr>
            <w:webHidden/>
          </w:rPr>
          <w:fldChar w:fldCharType="begin"/>
        </w:r>
        <w:r w:rsidR="009F2778">
          <w:rPr>
            <w:webHidden/>
          </w:rPr>
          <w:instrText xml:space="preserve"> PAGEREF _Toc99295304 \h </w:instrText>
        </w:r>
        <w:r w:rsidR="009F2778">
          <w:rPr>
            <w:webHidden/>
          </w:rPr>
        </w:r>
        <w:r w:rsidR="009F2778">
          <w:rPr>
            <w:webHidden/>
          </w:rPr>
          <w:fldChar w:fldCharType="separate"/>
        </w:r>
        <w:r w:rsidR="009F2778">
          <w:rPr>
            <w:webHidden/>
          </w:rPr>
          <w:t>8</w:t>
        </w:r>
        <w:r w:rsidR="009F2778">
          <w:rPr>
            <w:webHidden/>
          </w:rPr>
          <w:fldChar w:fldCharType="end"/>
        </w:r>
      </w:hyperlink>
    </w:p>
    <w:p w:rsidR="009F2778" w:rsidRDefault="009F2778">
      <w:pPr>
        <w:pStyle w:val="TableofFigures"/>
        <w:rPr>
          <w:rFonts w:eastAsiaTheme="minorEastAsia"/>
        </w:rPr>
      </w:pPr>
      <w:hyperlink w:anchor="_Toc99295305" w:history="1">
        <w:r w:rsidRPr="0056479E">
          <w:rPr>
            <w:rStyle w:val="Hyperlink"/>
          </w:rPr>
          <w:t>Figure 2:</w:t>
        </w:r>
        <w:r>
          <w:rPr>
            <w:rFonts w:eastAsiaTheme="minorEastAsia"/>
          </w:rPr>
          <w:tab/>
        </w:r>
        <w:r w:rsidRPr="0056479E">
          <w:rPr>
            <w:rStyle w:val="Hyperlink"/>
          </w:rPr>
          <w:t>Examiner's view of the gradebook</w:t>
        </w:r>
        <w:r>
          <w:rPr>
            <w:webHidden/>
          </w:rPr>
          <w:tab/>
        </w:r>
        <w:r>
          <w:rPr>
            <w:webHidden/>
          </w:rPr>
          <w:fldChar w:fldCharType="begin"/>
        </w:r>
        <w:r>
          <w:rPr>
            <w:webHidden/>
          </w:rPr>
          <w:instrText xml:space="preserve"> PAGEREF _Toc99295305 \h </w:instrText>
        </w:r>
        <w:r>
          <w:rPr>
            <w:webHidden/>
          </w:rPr>
        </w:r>
        <w:r>
          <w:rPr>
            <w:webHidden/>
          </w:rPr>
          <w:fldChar w:fldCharType="separate"/>
        </w:r>
        <w:r>
          <w:rPr>
            <w:webHidden/>
          </w:rPr>
          <w:t>8</w:t>
        </w:r>
        <w:r>
          <w:rPr>
            <w:webHidden/>
          </w:rPr>
          <w:fldChar w:fldCharType="end"/>
        </w:r>
      </w:hyperlink>
    </w:p>
    <w:p w:rsidR="009F2778" w:rsidRDefault="009F2778">
      <w:pPr>
        <w:pStyle w:val="TableofFigures"/>
        <w:rPr>
          <w:rFonts w:eastAsiaTheme="minorEastAsia"/>
        </w:rPr>
      </w:pPr>
      <w:hyperlink w:anchor="_Toc99295306" w:history="1">
        <w:r w:rsidRPr="0056479E">
          <w:rPr>
            <w:rStyle w:val="Hyperlink"/>
          </w:rPr>
          <w:t>Figure 3:</w:t>
        </w:r>
        <w:r>
          <w:rPr>
            <w:rFonts w:eastAsiaTheme="minorEastAsia"/>
          </w:rPr>
          <w:tab/>
        </w:r>
        <w:r w:rsidRPr="0056479E">
          <w:rPr>
            <w:rStyle w:val="Hyperlink"/>
          </w:rPr>
          <w:t>List of examiners</w:t>
        </w:r>
        <w:r>
          <w:rPr>
            <w:webHidden/>
          </w:rPr>
          <w:tab/>
        </w:r>
        <w:r>
          <w:rPr>
            <w:webHidden/>
          </w:rPr>
          <w:fldChar w:fldCharType="begin"/>
        </w:r>
        <w:r>
          <w:rPr>
            <w:webHidden/>
          </w:rPr>
          <w:instrText xml:space="preserve"> PAGEREF _Toc99295306 \h </w:instrText>
        </w:r>
        <w:r>
          <w:rPr>
            <w:webHidden/>
          </w:rPr>
        </w:r>
        <w:r>
          <w:rPr>
            <w:webHidden/>
          </w:rPr>
          <w:fldChar w:fldCharType="separate"/>
        </w:r>
        <w:r>
          <w:rPr>
            <w:webHidden/>
          </w:rPr>
          <w:t>9</w:t>
        </w:r>
        <w:r>
          <w:rPr>
            <w:webHidden/>
          </w:rPr>
          <w:fldChar w:fldCharType="end"/>
        </w:r>
      </w:hyperlink>
    </w:p>
    <w:p w:rsidR="009F2778" w:rsidRDefault="009F2778">
      <w:pPr>
        <w:pStyle w:val="TableofFigures"/>
        <w:rPr>
          <w:rFonts w:eastAsiaTheme="minorEastAsia"/>
        </w:rPr>
      </w:pPr>
      <w:hyperlink w:anchor="_Toc99295307" w:history="1">
        <w:r w:rsidRPr="0056479E">
          <w:rPr>
            <w:rStyle w:val="Hyperlink"/>
          </w:rPr>
          <w:t>Figure 4:</w:t>
        </w:r>
        <w:r>
          <w:rPr>
            <w:rFonts w:eastAsiaTheme="minorEastAsia"/>
          </w:rPr>
          <w:tab/>
        </w:r>
        <w:r w:rsidRPr="0056479E">
          <w:rPr>
            <w:rStyle w:val="Hyperlink"/>
          </w:rPr>
          <w:t>Spreadsheet of CS students</w:t>
        </w:r>
        <w:r>
          <w:rPr>
            <w:webHidden/>
          </w:rPr>
          <w:tab/>
        </w:r>
        <w:r>
          <w:rPr>
            <w:webHidden/>
          </w:rPr>
          <w:fldChar w:fldCharType="begin"/>
        </w:r>
        <w:r>
          <w:rPr>
            <w:webHidden/>
          </w:rPr>
          <w:instrText xml:space="preserve"> PAGEREF _Toc99295307 \h </w:instrText>
        </w:r>
        <w:r>
          <w:rPr>
            <w:webHidden/>
          </w:rPr>
        </w:r>
        <w:r>
          <w:rPr>
            <w:webHidden/>
          </w:rPr>
          <w:fldChar w:fldCharType="separate"/>
        </w:r>
        <w:r>
          <w:rPr>
            <w:webHidden/>
          </w:rPr>
          <w:t>10</w:t>
        </w:r>
        <w:r>
          <w:rPr>
            <w:webHidden/>
          </w:rPr>
          <w:fldChar w:fldCharType="end"/>
        </w:r>
      </w:hyperlink>
    </w:p>
    <w:p w:rsidR="009F2778" w:rsidRDefault="009F2778">
      <w:pPr>
        <w:pStyle w:val="TableofFigures"/>
        <w:rPr>
          <w:rFonts w:eastAsiaTheme="minorEastAsia"/>
        </w:rPr>
      </w:pPr>
      <w:hyperlink w:anchor="_Toc99295308" w:history="1">
        <w:r w:rsidRPr="0056479E">
          <w:rPr>
            <w:rStyle w:val="Hyperlink"/>
          </w:rPr>
          <w:t>Figure 5:</w:t>
        </w:r>
        <w:r>
          <w:rPr>
            <w:rFonts w:eastAsiaTheme="minorEastAsia"/>
          </w:rPr>
          <w:tab/>
        </w:r>
        <w:r w:rsidRPr="0056479E">
          <w:rPr>
            <w:rStyle w:val="Hyperlink"/>
          </w:rPr>
          <w:t>Some of the contents of an alias file for a course</w:t>
        </w:r>
        <w:r>
          <w:rPr>
            <w:webHidden/>
          </w:rPr>
          <w:tab/>
        </w:r>
        <w:r>
          <w:rPr>
            <w:webHidden/>
          </w:rPr>
          <w:fldChar w:fldCharType="begin"/>
        </w:r>
        <w:r>
          <w:rPr>
            <w:webHidden/>
          </w:rPr>
          <w:instrText xml:space="preserve"> PAGEREF _Toc99295308 \h </w:instrText>
        </w:r>
        <w:r>
          <w:rPr>
            <w:webHidden/>
          </w:rPr>
        </w:r>
        <w:r>
          <w:rPr>
            <w:webHidden/>
          </w:rPr>
          <w:fldChar w:fldCharType="separate"/>
        </w:r>
        <w:r>
          <w:rPr>
            <w:webHidden/>
          </w:rPr>
          <w:t>10</w:t>
        </w:r>
        <w:r>
          <w:rPr>
            <w:webHidden/>
          </w:rPr>
          <w:fldChar w:fldCharType="end"/>
        </w:r>
      </w:hyperlink>
    </w:p>
    <w:p w:rsidR="009F2778" w:rsidRDefault="009F2778">
      <w:pPr>
        <w:pStyle w:val="TableofFigures"/>
        <w:rPr>
          <w:rFonts w:eastAsiaTheme="minorEastAsia"/>
        </w:rPr>
      </w:pPr>
      <w:hyperlink w:anchor="_Toc99295309" w:history="1">
        <w:r w:rsidRPr="0056479E">
          <w:rPr>
            <w:rStyle w:val="Hyperlink"/>
          </w:rPr>
          <w:t>Figure 6:</w:t>
        </w:r>
        <w:r>
          <w:rPr>
            <w:rFonts w:eastAsiaTheme="minorEastAsia"/>
          </w:rPr>
          <w:tab/>
        </w:r>
        <w:r w:rsidRPr="0056479E">
          <w:rPr>
            <w:rStyle w:val="Hyperlink"/>
          </w:rPr>
          <w:t>Section enrollments</w:t>
        </w:r>
        <w:r>
          <w:rPr>
            <w:webHidden/>
          </w:rPr>
          <w:tab/>
        </w:r>
        <w:r>
          <w:rPr>
            <w:webHidden/>
          </w:rPr>
          <w:fldChar w:fldCharType="begin"/>
        </w:r>
        <w:r>
          <w:rPr>
            <w:webHidden/>
          </w:rPr>
          <w:instrText xml:space="preserve"> PAGEREF _Toc99295309 \h </w:instrText>
        </w:r>
        <w:r>
          <w:rPr>
            <w:webHidden/>
          </w:rPr>
        </w:r>
        <w:r>
          <w:rPr>
            <w:webHidden/>
          </w:rPr>
          <w:fldChar w:fldCharType="separate"/>
        </w:r>
        <w:r>
          <w:rPr>
            <w:webHidden/>
          </w:rPr>
          <w:t>11</w:t>
        </w:r>
        <w:r>
          <w:rPr>
            <w:webHidden/>
          </w:rPr>
          <w:fldChar w:fldCharType="end"/>
        </w:r>
      </w:hyperlink>
    </w:p>
    <w:p w:rsidR="009F2778" w:rsidRDefault="009F2778">
      <w:pPr>
        <w:pStyle w:val="TableofFigures"/>
        <w:rPr>
          <w:rFonts w:eastAsiaTheme="minorEastAsia"/>
        </w:rPr>
      </w:pPr>
      <w:hyperlink w:anchor="_Toc99295310" w:history="1">
        <w:r w:rsidRPr="0056479E">
          <w:rPr>
            <w:rStyle w:val="Hyperlink"/>
          </w:rPr>
          <w:t>Figure 7:</w:t>
        </w:r>
        <w:r>
          <w:rPr>
            <w:rFonts w:eastAsiaTheme="minorEastAsia"/>
          </w:rPr>
          <w:tab/>
        </w:r>
        <w:r w:rsidRPr="0056479E">
          <w:rPr>
            <w:rStyle w:val="Hyperlink"/>
          </w:rPr>
          <w:t>Search people box on People page</w:t>
        </w:r>
        <w:r>
          <w:rPr>
            <w:webHidden/>
          </w:rPr>
          <w:tab/>
        </w:r>
        <w:r>
          <w:rPr>
            <w:webHidden/>
          </w:rPr>
          <w:fldChar w:fldCharType="begin"/>
        </w:r>
        <w:r>
          <w:rPr>
            <w:webHidden/>
          </w:rPr>
          <w:instrText xml:space="preserve"> PAGEREF _Toc99295310 \h </w:instrText>
        </w:r>
        <w:r>
          <w:rPr>
            <w:webHidden/>
          </w:rPr>
        </w:r>
        <w:r>
          <w:rPr>
            <w:webHidden/>
          </w:rPr>
          <w:fldChar w:fldCharType="separate"/>
        </w:r>
        <w:r>
          <w:rPr>
            <w:webHidden/>
          </w:rPr>
          <w:t>12</w:t>
        </w:r>
        <w:r>
          <w:rPr>
            <w:webHidden/>
          </w:rPr>
          <w:fldChar w:fldCharType="end"/>
        </w:r>
      </w:hyperlink>
    </w:p>
    <w:p w:rsidR="009F2778" w:rsidRDefault="009F2778">
      <w:pPr>
        <w:pStyle w:val="TableofFigures"/>
        <w:rPr>
          <w:rFonts w:eastAsiaTheme="minorEastAsia"/>
        </w:rPr>
      </w:pPr>
      <w:hyperlink w:anchor="_Toc99295311" w:history="1">
        <w:r w:rsidRPr="0056479E">
          <w:rPr>
            <w:rStyle w:val="Hyperlink"/>
          </w:rPr>
          <w:t>Figure 8:</w:t>
        </w:r>
        <w:r>
          <w:rPr>
            <w:rFonts w:eastAsiaTheme="minorEastAsia"/>
          </w:rPr>
          <w:tab/>
        </w:r>
        <w:r w:rsidRPr="0056479E">
          <w:rPr>
            <w:rStyle w:val="Hyperlink"/>
          </w:rPr>
          <w:t>Three vertical dots and Edit Sections button</w:t>
        </w:r>
        <w:r>
          <w:rPr>
            <w:webHidden/>
          </w:rPr>
          <w:tab/>
        </w:r>
        <w:r>
          <w:rPr>
            <w:webHidden/>
          </w:rPr>
          <w:fldChar w:fldCharType="begin"/>
        </w:r>
        <w:r>
          <w:rPr>
            <w:webHidden/>
          </w:rPr>
          <w:instrText xml:space="preserve"> PAGEREF _Toc99295311 \h </w:instrText>
        </w:r>
        <w:r>
          <w:rPr>
            <w:webHidden/>
          </w:rPr>
        </w:r>
        <w:r>
          <w:rPr>
            <w:webHidden/>
          </w:rPr>
          <w:fldChar w:fldCharType="separate"/>
        </w:r>
        <w:r>
          <w:rPr>
            <w:webHidden/>
          </w:rPr>
          <w:t>12</w:t>
        </w:r>
        <w:r>
          <w:rPr>
            <w:webHidden/>
          </w:rPr>
          <w:fldChar w:fldCharType="end"/>
        </w:r>
      </w:hyperlink>
    </w:p>
    <w:p w:rsidR="009F2778" w:rsidRDefault="009F2778">
      <w:pPr>
        <w:pStyle w:val="TableofFigures"/>
        <w:rPr>
          <w:rFonts w:eastAsiaTheme="minorEastAsia"/>
        </w:rPr>
      </w:pPr>
      <w:hyperlink w:anchor="_Toc99295312" w:history="1">
        <w:r w:rsidRPr="0056479E">
          <w:rPr>
            <w:rStyle w:val="Hyperlink"/>
          </w:rPr>
          <w:t>Figure 9:</w:t>
        </w:r>
        <w:r>
          <w:rPr>
            <w:rFonts w:eastAsiaTheme="minorEastAsia"/>
          </w:rPr>
          <w:tab/>
        </w:r>
        <w:r w:rsidRPr="0056479E">
          <w:rPr>
            <w:rStyle w:val="Hyperlink"/>
          </w:rPr>
          <w:t>Title, subtitle, etc.</w:t>
        </w:r>
        <w:r>
          <w:rPr>
            <w:webHidden/>
          </w:rPr>
          <w:tab/>
        </w:r>
        <w:r>
          <w:rPr>
            <w:webHidden/>
          </w:rPr>
          <w:fldChar w:fldCharType="begin"/>
        </w:r>
        <w:r>
          <w:rPr>
            <w:webHidden/>
          </w:rPr>
          <w:instrText xml:space="preserve"> PAGEREF _Toc99295312 \h </w:instrText>
        </w:r>
        <w:r>
          <w:rPr>
            <w:webHidden/>
          </w:rPr>
        </w:r>
        <w:r>
          <w:rPr>
            <w:webHidden/>
          </w:rPr>
          <w:fldChar w:fldCharType="separate"/>
        </w:r>
        <w:r>
          <w:rPr>
            <w:webHidden/>
          </w:rPr>
          <w:t>13</w:t>
        </w:r>
        <w:r>
          <w:rPr>
            <w:webHidden/>
          </w:rPr>
          <w:fldChar w:fldCharType="end"/>
        </w:r>
      </w:hyperlink>
    </w:p>
    <w:p w:rsidR="009F2778" w:rsidRDefault="009F2778">
      <w:pPr>
        <w:pStyle w:val="TableofFigures"/>
        <w:rPr>
          <w:rFonts w:eastAsiaTheme="minorEastAsia"/>
        </w:rPr>
      </w:pPr>
      <w:hyperlink w:anchor="_Toc99295313" w:history="1">
        <w:r w:rsidRPr="0056479E">
          <w:rPr>
            <w:rStyle w:val="Hyperlink"/>
          </w:rPr>
          <w:t>Figure 10</w:t>
        </w:r>
        <w:r>
          <w:rPr>
            <w:rFonts w:eastAsiaTheme="minorEastAsia"/>
          </w:rPr>
          <w:tab/>
        </w:r>
        <w:r w:rsidRPr="0056479E">
          <w:rPr>
            <w:rStyle w:val="Hyperlink"/>
          </w:rPr>
          <w:t>Example of title page of a thesis</w:t>
        </w:r>
        <w:r>
          <w:rPr>
            <w:webHidden/>
          </w:rPr>
          <w:tab/>
        </w:r>
        <w:r>
          <w:rPr>
            <w:webHidden/>
          </w:rPr>
          <w:fldChar w:fldCharType="begin"/>
        </w:r>
        <w:r>
          <w:rPr>
            <w:webHidden/>
          </w:rPr>
          <w:instrText xml:space="preserve"> PAGEREF _Toc99295313 \h </w:instrText>
        </w:r>
        <w:r>
          <w:rPr>
            <w:webHidden/>
          </w:rPr>
        </w:r>
        <w:r>
          <w:rPr>
            <w:webHidden/>
          </w:rPr>
          <w:fldChar w:fldCharType="separate"/>
        </w:r>
        <w:r>
          <w:rPr>
            <w:webHidden/>
          </w:rPr>
          <w:t>16</w:t>
        </w:r>
        <w:r>
          <w:rPr>
            <w:webHidden/>
          </w:rPr>
          <w:fldChar w:fldCharType="end"/>
        </w:r>
      </w:hyperlink>
    </w:p>
    <w:p w:rsidR="009F2778" w:rsidRDefault="009F2778">
      <w:pPr>
        <w:pStyle w:val="TableofFigures"/>
        <w:rPr>
          <w:rFonts w:eastAsiaTheme="minorEastAsia"/>
        </w:rPr>
      </w:pPr>
      <w:hyperlink w:anchor="_Toc99295314" w:history="1">
        <w:r w:rsidRPr="0056479E">
          <w:rPr>
            <w:rStyle w:val="Hyperlink"/>
          </w:rPr>
          <w:t>Figure 11</w:t>
        </w:r>
        <w:r>
          <w:rPr>
            <w:rFonts w:eastAsiaTheme="minorEastAsia"/>
          </w:rPr>
          <w:tab/>
        </w:r>
        <w:r w:rsidRPr="0056479E">
          <w:rPr>
            <w:rStyle w:val="Hyperlink"/>
          </w:rPr>
          <w:t>Information about the title and the student authors of the thesis</w:t>
        </w:r>
        <w:r>
          <w:rPr>
            <w:webHidden/>
          </w:rPr>
          <w:tab/>
        </w:r>
        <w:r>
          <w:rPr>
            <w:webHidden/>
          </w:rPr>
          <w:fldChar w:fldCharType="begin"/>
        </w:r>
        <w:r>
          <w:rPr>
            <w:webHidden/>
          </w:rPr>
          <w:instrText xml:space="preserve"> PAGEREF _Toc99295314 \h </w:instrText>
        </w:r>
        <w:r>
          <w:rPr>
            <w:webHidden/>
          </w:rPr>
        </w:r>
        <w:r>
          <w:rPr>
            <w:webHidden/>
          </w:rPr>
          <w:fldChar w:fldCharType="separate"/>
        </w:r>
        <w:r>
          <w:rPr>
            <w:webHidden/>
          </w:rPr>
          <w:t>17</w:t>
        </w:r>
        <w:r>
          <w:rPr>
            <w:webHidden/>
          </w:rPr>
          <w:fldChar w:fldCharType="end"/>
        </w:r>
      </w:hyperlink>
    </w:p>
    <w:p w:rsidR="009F2778" w:rsidRDefault="009F2778">
      <w:pPr>
        <w:pStyle w:val="TableofFigures"/>
        <w:rPr>
          <w:rFonts w:eastAsiaTheme="minorEastAsia"/>
        </w:rPr>
      </w:pPr>
      <w:hyperlink w:anchor="_Toc99295315" w:history="1">
        <w:r w:rsidRPr="0056479E">
          <w:rPr>
            <w:rStyle w:val="Hyperlink"/>
          </w:rPr>
          <w:t>Figure 12</w:t>
        </w:r>
        <w:r>
          <w:rPr>
            <w:rFonts w:eastAsiaTheme="minorEastAsia"/>
          </w:rPr>
          <w:tab/>
        </w:r>
        <w:r w:rsidRPr="0056479E">
          <w:rPr>
            <w:rStyle w:val="Hyperlink"/>
          </w:rPr>
          <w:t xml:space="preserve"> Supervisors and examiner information</w:t>
        </w:r>
        <w:r>
          <w:rPr>
            <w:webHidden/>
          </w:rPr>
          <w:tab/>
        </w:r>
        <w:r>
          <w:rPr>
            <w:webHidden/>
          </w:rPr>
          <w:fldChar w:fldCharType="begin"/>
        </w:r>
        <w:r>
          <w:rPr>
            <w:webHidden/>
          </w:rPr>
          <w:instrText xml:space="preserve"> PAGEREF _Toc99295315 \h </w:instrText>
        </w:r>
        <w:r>
          <w:rPr>
            <w:webHidden/>
          </w:rPr>
        </w:r>
        <w:r>
          <w:rPr>
            <w:webHidden/>
          </w:rPr>
          <w:fldChar w:fldCharType="separate"/>
        </w:r>
        <w:r>
          <w:rPr>
            <w:webHidden/>
          </w:rPr>
          <w:t>18</w:t>
        </w:r>
        <w:r>
          <w:rPr>
            <w:webHidden/>
          </w:rPr>
          <w:fldChar w:fldCharType="end"/>
        </w:r>
      </w:hyperlink>
    </w:p>
    <w:p w:rsidR="009F2778" w:rsidRDefault="009F2778">
      <w:pPr>
        <w:pStyle w:val="TableofFigures"/>
        <w:rPr>
          <w:rFonts w:eastAsiaTheme="minorEastAsia"/>
        </w:rPr>
      </w:pPr>
      <w:hyperlink w:anchor="_Toc99295316" w:history="1">
        <w:r w:rsidRPr="0056479E">
          <w:rPr>
            <w:rStyle w:val="Hyperlink"/>
          </w:rPr>
          <w:t xml:space="preserve">Figure 13: </w:t>
        </w:r>
        <w:r>
          <w:rPr>
            <w:rFonts w:eastAsiaTheme="minorEastAsia"/>
          </w:rPr>
          <w:tab/>
        </w:r>
        <w:r w:rsidRPr="0056479E">
          <w:rPr>
            <w:rStyle w:val="Hyperlink"/>
          </w:rPr>
          <w:t>Information about where the thesis is taking place</w:t>
        </w:r>
        <w:r>
          <w:rPr>
            <w:webHidden/>
          </w:rPr>
          <w:tab/>
        </w:r>
        <w:r>
          <w:rPr>
            <w:webHidden/>
          </w:rPr>
          <w:fldChar w:fldCharType="begin"/>
        </w:r>
        <w:r>
          <w:rPr>
            <w:webHidden/>
          </w:rPr>
          <w:instrText xml:space="preserve"> PAGEREF _Toc99295316 \h </w:instrText>
        </w:r>
        <w:r>
          <w:rPr>
            <w:webHidden/>
          </w:rPr>
        </w:r>
        <w:r>
          <w:rPr>
            <w:webHidden/>
          </w:rPr>
          <w:fldChar w:fldCharType="separate"/>
        </w:r>
        <w:r>
          <w:rPr>
            <w:webHidden/>
          </w:rPr>
          <w:t>19</w:t>
        </w:r>
        <w:r>
          <w:rPr>
            <w:webHidden/>
          </w:rPr>
          <w:fldChar w:fldCharType="end"/>
        </w:r>
      </w:hyperlink>
    </w:p>
    <w:p w:rsidR="009F2778" w:rsidRDefault="009F2778">
      <w:pPr>
        <w:pStyle w:val="TableofFigures"/>
        <w:rPr>
          <w:rFonts w:eastAsiaTheme="minorEastAsia"/>
        </w:rPr>
      </w:pPr>
      <w:hyperlink w:anchor="_Toc99295317" w:history="1">
        <w:r w:rsidRPr="0056479E">
          <w:rPr>
            <w:rStyle w:val="Hyperlink"/>
          </w:rPr>
          <w:t xml:space="preserve">Figure 14: </w:t>
        </w:r>
        <w:r>
          <w:rPr>
            <w:rFonts w:eastAsiaTheme="minorEastAsia"/>
          </w:rPr>
          <w:tab/>
        </w:r>
        <w:r w:rsidRPr="0056479E">
          <w:rPr>
            <w:rStyle w:val="Hyperlink"/>
          </w:rPr>
          <w:t>Information relevant to the oral presentation (both the location and the opponent or opponents)</w:t>
        </w:r>
        <w:r>
          <w:rPr>
            <w:webHidden/>
          </w:rPr>
          <w:tab/>
        </w:r>
        <w:r>
          <w:rPr>
            <w:webHidden/>
          </w:rPr>
          <w:fldChar w:fldCharType="begin"/>
        </w:r>
        <w:r>
          <w:rPr>
            <w:webHidden/>
          </w:rPr>
          <w:instrText xml:space="preserve"> PAGEREF _Toc99295317 \h </w:instrText>
        </w:r>
        <w:r>
          <w:rPr>
            <w:webHidden/>
          </w:rPr>
        </w:r>
        <w:r>
          <w:rPr>
            <w:webHidden/>
          </w:rPr>
          <w:fldChar w:fldCharType="separate"/>
        </w:r>
        <w:r>
          <w:rPr>
            <w:webHidden/>
          </w:rPr>
          <w:t>19</w:t>
        </w:r>
        <w:r>
          <w:rPr>
            <w:webHidden/>
          </w:rPr>
          <w:fldChar w:fldCharType="end"/>
        </w:r>
      </w:hyperlink>
    </w:p>
    <w:p w:rsidR="009F2778" w:rsidRDefault="009F2778">
      <w:pPr>
        <w:pStyle w:val="TableofFigures"/>
        <w:rPr>
          <w:rFonts w:eastAsiaTheme="minorEastAsia"/>
        </w:rPr>
      </w:pPr>
      <w:hyperlink w:anchor="_Toc99295318" w:history="1">
        <w:r w:rsidRPr="0056479E">
          <w:rPr>
            <w:rStyle w:val="Hyperlink"/>
          </w:rPr>
          <w:t xml:space="preserve">Figure 15: </w:t>
        </w:r>
        <w:r>
          <w:rPr>
            <w:rFonts w:eastAsiaTheme="minorEastAsia"/>
          </w:rPr>
          <w:tab/>
        </w:r>
        <w:r w:rsidRPr="0056479E">
          <w:rPr>
            <w:rStyle w:val="Hyperlink"/>
          </w:rPr>
          <w:t>Information relevant to the oral presentation (both the location and the opponent or opponents)</w:t>
        </w:r>
        <w:r>
          <w:rPr>
            <w:webHidden/>
          </w:rPr>
          <w:tab/>
        </w:r>
        <w:r>
          <w:rPr>
            <w:webHidden/>
          </w:rPr>
          <w:fldChar w:fldCharType="begin"/>
        </w:r>
        <w:r>
          <w:rPr>
            <w:webHidden/>
          </w:rPr>
          <w:instrText xml:space="preserve"> PAGEREF _Toc99295318 \h </w:instrText>
        </w:r>
        <w:r>
          <w:rPr>
            <w:webHidden/>
          </w:rPr>
        </w:r>
        <w:r>
          <w:rPr>
            <w:webHidden/>
          </w:rPr>
          <w:fldChar w:fldCharType="separate"/>
        </w:r>
        <w:r>
          <w:rPr>
            <w:webHidden/>
          </w:rPr>
          <w:t>19</w:t>
        </w:r>
        <w:r>
          <w:rPr>
            <w:webHidden/>
          </w:rPr>
          <w:fldChar w:fldCharType="end"/>
        </w:r>
      </w:hyperlink>
    </w:p>
    <w:p w:rsidR="009F2778" w:rsidRDefault="009F2778">
      <w:pPr>
        <w:pStyle w:val="TableofFigures"/>
        <w:rPr>
          <w:rFonts w:eastAsiaTheme="minorEastAsia"/>
        </w:rPr>
      </w:pPr>
      <w:hyperlink w:anchor="_Toc99295319" w:history="1">
        <w:r w:rsidRPr="0056479E">
          <w:rPr>
            <w:rStyle w:val="Hyperlink"/>
          </w:rPr>
          <w:t xml:space="preserve">Figure 16: </w:t>
        </w:r>
        <w:r>
          <w:rPr>
            <w:rFonts w:eastAsiaTheme="minorEastAsia"/>
          </w:rPr>
          <w:tab/>
        </w:r>
        <w:r w:rsidRPr="0056479E">
          <w:rPr>
            <w:rStyle w:val="Hyperlink"/>
          </w:rPr>
          <w:t>Storing the language in a scontents buffer named "lang"</w:t>
        </w:r>
        <w:r>
          <w:rPr>
            <w:webHidden/>
          </w:rPr>
          <w:tab/>
        </w:r>
        <w:r>
          <w:rPr>
            <w:webHidden/>
          </w:rPr>
          <w:fldChar w:fldCharType="begin"/>
        </w:r>
        <w:r>
          <w:rPr>
            <w:webHidden/>
          </w:rPr>
          <w:instrText xml:space="preserve"> PAGEREF _Toc99295319 \h </w:instrText>
        </w:r>
        <w:r>
          <w:rPr>
            <w:webHidden/>
          </w:rPr>
        </w:r>
        <w:r>
          <w:rPr>
            <w:webHidden/>
          </w:rPr>
          <w:fldChar w:fldCharType="separate"/>
        </w:r>
        <w:r>
          <w:rPr>
            <w:webHidden/>
          </w:rPr>
          <w:t>20</w:t>
        </w:r>
        <w:r>
          <w:rPr>
            <w:webHidden/>
          </w:rPr>
          <w:fldChar w:fldCharType="end"/>
        </w:r>
      </w:hyperlink>
    </w:p>
    <w:p w:rsidR="009F2778" w:rsidRDefault="009F2778">
      <w:pPr>
        <w:pStyle w:val="TableofFigures"/>
        <w:rPr>
          <w:rFonts w:eastAsiaTheme="minorEastAsia"/>
        </w:rPr>
      </w:pPr>
      <w:hyperlink w:anchor="_Toc99295320" w:history="1">
        <w:r w:rsidRPr="0056479E">
          <w:rPr>
            <w:rStyle w:val="Hyperlink"/>
          </w:rPr>
          <w:t xml:space="preserve">Figure 17: </w:t>
        </w:r>
        <w:r>
          <w:rPr>
            <w:rFonts w:eastAsiaTheme="minorEastAsia"/>
          </w:rPr>
          <w:tab/>
        </w:r>
        <w:r w:rsidRPr="0056479E">
          <w:rPr>
            <w:rStyle w:val="Hyperlink"/>
          </w:rPr>
          <w:t>LaTeX to produce the English abstract (edited for formatting)</w:t>
        </w:r>
        <w:r>
          <w:rPr>
            <w:webHidden/>
          </w:rPr>
          <w:tab/>
        </w:r>
        <w:r>
          <w:rPr>
            <w:webHidden/>
          </w:rPr>
          <w:fldChar w:fldCharType="begin"/>
        </w:r>
        <w:r>
          <w:rPr>
            <w:webHidden/>
          </w:rPr>
          <w:instrText xml:space="preserve"> PAGEREF _Toc99295320 \h </w:instrText>
        </w:r>
        <w:r>
          <w:rPr>
            <w:webHidden/>
          </w:rPr>
        </w:r>
        <w:r>
          <w:rPr>
            <w:webHidden/>
          </w:rPr>
          <w:fldChar w:fldCharType="separate"/>
        </w:r>
        <w:r>
          <w:rPr>
            <w:webHidden/>
          </w:rPr>
          <w:t>20</w:t>
        </w:r>
        <w:r>
          <w:rPr>
            <w:webHidden/>
          </w:rPr>
          <w:fldChar w:fldCharType="end"/>
        </w:r>
      </w:hyperlink>
    </w:p>
    <w:p w:rsidR="009F2778" w:rsidRDefault="009F2778">
      <w:pPr>
        <w:pStyle w:val="TableofFigures"/>
        <w:rPr>
          <w:rFonts w:eastAsiaTheme="minorEastAsia"/>
        </w:rPr>
      </w:pPr>
      <w:hyperlink w:anchor="_Toc99295321" w:history="1">
        <w:r w:rsidRPr="0056479E">
          <w:rPr>
            <w:rStyle w:val="Hyperlink"/>
          </w:rPr>
          <w:t xml:space="preserve">Figure 18: </w:t>
        </w:r>
        <w:r>
          <w:rPr>
            <w:rFonts w:eastAsiaTheme="minorEastAsia"/>
          </w:rPr>
          <w:tab/>
        </w:r>
        <w:r w:rsidRPr="0056479E">
          <w:rPr>
            <w:rStyle w:val="Hyperlink"/>
          </w:rPr>
          <w:t>LaTeX input to produce the Swedish abstract</w:t>
        </w:r>
        <w:r>
          <w:rPr>
            <w:webHidden/>
          </w:rPr>
          <w:tab/>
        </w:r>
        <w:r>
          <w:rPr>
            <w:webHidden/>
          </w:rPr>
          <w:fldChar w:fldCharType="begin"/>
        </w:r>
        <w:r>
          <w:rPr>
            <w:webHidden/>
          </w:rPr>
          <w:instrText xml:space="preserve"> PAGEREF _Toc99295321 \h </w:instrText>
        </w:r>
        <w:r>
          <w:rPr>
            <w:webHidden/>
          </w:rPr>
        </w:r>
        <w:r>
          <w:rPr>
            <w:webHidden/>
          </w:rPr>
          <w:fldChar w:fldCharType="separate"/>
        </w:r>
        <w:r>
          <w:rPr>
            <w:webHidden/>
          </w:rPr>
          <w:t>21</w:t>
        </w:r>
        <w:r>
          <w:rPr>
            <w:webHidden/>
          </w:rPr>
          <w:fldChar w:fldCharType="end"/>
        </w:r>
      </w:hyperlink>
    </w:p>
    <w:p w:rsidR="009F2778" w:rsidRDefault="009F2778">
      <w:pPr>
        <w:pStyle w:val="TableofFigures"/>
        <w:rPr>
          <w:rFonts w:eastAsiaTheme="minorEastAsia"/>
        </w:rPr>
      </w:pPr>
      <w:hyperlink w:anchor="_Toc99295322" w:history="1">
        <w:r w:rsidRPr="0056479E">
          <w:rPr>
            <w:rStyle w:val="Hyperlink"/>
          </w:rPr>
          <w:t xml:space="preserve">Figure 19: </w:t>
        </w:r>
        <w:r>
          <w:rPr>
            <w:rFonts w:eastAsiaTheme="minorEastAsia"/>
          </w:rPr>
          <w:tab/>
        </w:r>
        <w:r w:rsidRPr="0056479E">
          <w:rPr>
            <w:rStyle w:val="Hyperlink"/>
          </w:rPr>
          <w:t>First part of the “For DiVA” information</w:t>
        </w:r>
        <w:r>
          <w:rPr>
            <w:webHidden/>
          </w:rPr>
          <w:tab/>
        </w:r>
        <w:r>
          <w:rPr>
            <w:webHidden/>
          </w:rPr>
          <w:fldChar w:fldCharType="begin"/>
        </w:r>
        <w:r>
          <w:rPr>
            <w:webHidden/>
          </w:rPr>
          <w:instrText xml:space="preserve"> PAGEREF _Toc99295322 \h </w:instrText>
        </w:r>
        <w:r>
          <w:rPr>
            <w:webHidden/>
          </w:rPr>
        </w:r>
        <w:r>
          <w:rPr>
            <w:webHidden/>
          </w:rPr>
          <w:fldChar w:fldCharType="separate"/>
        </w:r>
        <w:r>
          <w:rPr>
            <w:webHidden/>
          </w:rPr>
          <w:t>22</w:t>
        </w:r>
        <w:r>
          <w:rPr>
            <w:webHidden/>
          </w:rPr>
          <w:fldChar w:fldCharType="end"/>
        </w:r>
      </w:hyperlink>
    </w:p>
    <w:p w:rsidR="009F2778" w:rsidRDefault="009F2778">
      <w:pPr>
        <w:pStyle w:val="TableofFigures"/>
        <w:rPr>
          <w:rFonts w:eastAsiaTheme="minorEastAsia"/>
        </w:rPr>
      </w:pPr>
      <w:hyperlink w:anchor="_Toc99295323" w:history="1">
        <w:r w:rsidRPr="0056479E">
          <w:rPr>
            <w:rStyle w:val="Hyperlink"/>
          </w:rPr>
          <w:t xml:space="preserve">Figure 20: </w:t>
        </w:r>
        <w:r>
          <w:rPr>
            <w:rFonts w:eastAsiaTheme="minorEastAsia"/>
          </w:rPr>
          <w:tab/>
        </w:r>
        <w:r w:rsidRPr="0056479E">
          <w:rPr>
            <w:rStyle w:val="Hyperlink"/>
          </w:rPr>
          <w:t>Second part of the “For DiVA” information (incomplete)</w:t>
        </w:r>
        <w:r>
          <w:rPr>
            <w:webHidden/>
          </w:rPr>
          <w:tab/>
        </w:r>
        <w:r>
          <w:rPr>
            <w:webHidden/>
          </w:rPr>
          <w:fldChar w:fldCharType="begin"/>
        </w:r>
        <w:r>
          <w:rPr>
            <w:webHidden/>
          </w:rPr>
          <w:instrText xml:space="preserve"> PAGEREF _Toc99295323 \h </w:instrText>
        </w:r>
        <w:r>
          <w:rPr>
            <w:webHidden/>
          </w:rPr>
        </w:r>
        <w:r>
          <w:rPr>
            <w:webHidden/>
          </w:rPr>
          <w:fldChar w:fldCharType="separate"/>
        </w:r>
        <w:r>
          <w:rPr>
            <w:webHidden/>
          </w:rPr>
          <w:t>23</w:t>
        </w:r>
        <w:r>
          <w:rPr>
            <w:webHidden/>
          </w:rPr>
          <w:fldChar w:fldCharType="end"/>
        </w:r>
      </w:hyperlink>
    </w:p>
    <w:p w:rsidR="009F2778" w:rsidRDefault="009F2778">
      <w:pPr>
        <w:pStyle w:val="TableofFigures"/>
        <w:rPr>
          <w:rFonts w:eastAsiaTheme="minorEastAsia"/>
        </w:rPr>
      </w:pPr>
      <w:hyperlink w:anchor="_Toc99295324" w:history="1">
        <w:r w:rsidRPr="0056479E">
          <w:rPr>
            <w:rStyle w:val="Hyperlink"/>
          </w:rPr>
          <w:t xml:space="preserve">Figure 21: </w:t>
        </w:r>
        <w:r>
          <w:rPr>
            <w:rFonts w:eastAsiaTheme="minorEastAsia"/>
          </w:rPr>
          <w:tab/>
        </w:r>
        <w:r w:rsidRPr="0056479E">
          <w:rPr>
            <w:rStyle w:val="Hyperlink"/>
          </w:rPr>
          <w:t xml:space="preserve">Code in </w:t>
        </w:r>
        <w:r w:rsidRPr="0056479E">
          <w:rPr>
            <w:rStyle w:val="Hyperlink"/>
            <w:rFonts w:ascii="Consolas" w:hAnsi="Consolas"/>
          </w:rPr>
          <w:t xml:space="preserve">\divainfo </w:t>
        </w:r>
        <w:r w:rsidRPr="0056479E">
          <w:rPr>
            <w:rStyle w:val="Hyperlink"/>
          </w:rPr>
          <w:t>command to output the abstracts and keywords</w:t>
        </w:r>
        <w:r>
          <w:rPr>
            <w:webHidden/>
          </w:rPr>
          <w:tab/>
        </w:r>
        <w:r>
          <w:rPr>
            <w:webHidden/>
          </w:rPr>
          <w:fldChar w:fldCharType="begin"/>
        </w:r>
        <w:r>
          <w:rPr>
            <w:webHidden/>
          </w:rPr>
          <w:instrText xml:space="preserve"> PAGEREF _Toc99295324 \h </w:instrText>
        </w:r>
        <w:r>
          <w:rPr>
            <w:webHidden/>
          </w:rPr>
        </w:r>
        <w:r>
          <w:rPr>
            <w:webHidden/>
          </w:rPr>
          <w:fldChar w:fldCharType="separate"/>
        </w:r>
        <w:r>
          <w:rPr>
            <w:webHidden/>
          </w:rPr>
          <w:t>24</w:t>
        </w:r>
        <w:r>
          <w:rPr>
            <w:webHidden/>
          </w:rPr>
          <w:fldChar w:fldCharType="end"/>
        </w:r>
      </w:hyperlink>
    </w:p>
    <w:p w:rsidR="009F2778" w:rsidRDefault="009F2778">
      <w:pPr>
        <w:pStyle w:val="TableofFigures"/>
        <w:rPr>
          <w:rFonts w:eastAsiaTheme="minorEastAsia"/>
        </w:rPr>
      </w:pPr>
      <w:hyperlink w:anchor="_Toc99295325" w:history="1">
        <w:r w:rsidRPr="0056479E">
          <w:rPr>
            <w:rStyle w:val="Hyperlink"/>
          </w:rPr>
          <w:t xml:space="preserve">Figure 22: </w:t>
        </w:r>
        <w:r>
          <w:rPr>
            <w:rFonts w:eastAsiaTheme="minorEastAsia"/>
          </w:rPr>
          <w:tab/>
        </w:r>
        <w:r w:rsidRPr="0056479E">
          <w:rPr>
            <w:rStyle w:val="Hyperlink"/>
          </w:rPr>
          <w:t>Code in the document file to set up the command \typestoredx and to configure the listing environment to put the abstract into.</w:t>
        </w:r>
        <w:r>
          <w:rPr>
            <w:webHidden/>
          </w:rPr>
          <w:tab/>
        </w:r>
        <w:r>
          <w:rPr>
            <w:webHidden/>
          </w:rPr>
          <w:fldChar w:fldCharType="begin"/>
        </w:r>
        <w:r>
          <w:rPr>
            <w:webHidden/>
          </w:rPr>
          <w:instrText xml:space="preserve"> PAGEREF _Toc99295325 \h </w:instrText>
        </w:r>
        <w:r>
          <w:rPr>
            <w:webHidden/>
          </w:rPr>
        </w:r>
        <w:r>
          <w:rPr>
            <w:webHidden/>
          </w:rPr>
          <w:fldChar w:fldCharType="separate"/>
        </w:r>
        <w:r>
          <w:rPr>
            <w:webHidden/>
          </w:rPr>
          <w:t>25</w:t>
        </w:r>
        <w:r>
          <w:rPr>
            <w:webHidden/>
          </w:rPr>
          <w:fldChar w:fldCharType="end"/>
        </w:r>
      </w:hyperlink>
    </w:p>
    <w:p w:rsidR="009F2778" w:rsidRDefault="009F2778">
      <w:pPr>
        <w:pStyle w:val="TableofFigures"/>
        <w:rPr>
          <w:rFonts w:eastAsiaTheme="minorEastAsia"/>
        </w:rPr>
      </w:pPr>
      <w:hyperlink w:anchor="_Toc99295326" w:history="1">
        <w:r w:rsidRPr="0056479E">
          <w:rPr>
            <w:rStyle w:val="Hyperlink"/>
          </w:rPr>
          <w:t xml:space="preserve">Figure 23: </w:t>
        </w:r>
        <w:r>
          <w:rPr>
            <w:rFonts w:eastAsiaTheme="minorEastAsia"/>
          </w:rPr>
          <w:tab/>
        </w:r>
        <w:r w:rsidRPr="0056479E">
          <w:rPr>
            <w:rStyle w:val="Hyperlink"/>
          </w:rPr>
          <w:t>Extract the JSON like information</w:t>
        </w:r>
        <w:r>
          <w:rPr>
            <w:webHidden/>
          </w:rPr>
          <w:tab/>
        </w:r>
        <w:r>
          <w:rPr>
            <w:webHidden/>
          </w:rPr>
          <w:fldChar w:fldCharType="begin"/>
        </w:r>
        <w:r>
          <w:rPr>
            <w:webHidden/>
          </w:rPr>
          <w:instrText xml:space="preserve"> PAGEREF _Toc99295326 \h </w:instrText>
        </w:r>
        <w:r>
          <w:rPr>
            <w:webHidden/>
          </w:rPr>
        </w:r>
        <w:r>
          <w:rPr>
            <w:webHidden/>
          </w:rPr>
          <w:fldChar w:fldCharType="separate"/>
        </w:r>
        <w:r>
          <w:rPr>
            <w:webHidden/>
          </w:rPr>
          <w:t>25</w:t>
        </w:r>
        <w:r>
          <w:rPr>
            <w:webHidden/>
          </w:rPr>
          <w:fldChar w:fldCharType="end"/>
        </w:r>
      </w:hyperlink>
    </w:p>
    <w:p w:rsidR="009F2778" w:rsidRDefault="009F2778">
      <w:pPr>
        <w:pStyle w:val="TableofFigures"/>
        <w:rPr>
          <w:rFonts w:eastAsiaTheme="minorEastAsia"/>
        </w:rPr>
      </w:pPr>
      <w:hyperlink w:anchor="_Toc99295327" w:history="1">
        <w:r w:rsidRPr="0056479E">
          <w:rPr>
            <w:rStyle w:val="Hyperlink"/>
          </w:rPr>
          <w:t xml:space="preserve">Figure 24: </w:t>
        </w:r>
        <w:r>
          <w:rPr>
            <w:rFonts w:eastAsiaTheme="minorEastAsia"/>
          </w:rPr>
          <w:tab/>
        </w:r>
        <w:r w:rsidRPr="0056479E">
          <w:rPr>
            <w:rStyle w:val="Hyperlink"/>
          </w:rPr>
          <w:t>Example event.json output (note that this is not the same as currently extracted)</w:t>
        </w:r>
        <w:r>
          <w:rPr>
            <w:webHidden/>
          </w:rPr>
          <w:tab/>
        </w:r>
        <w:r>
          <w:rPr>
            <w:webHidden/>
          </w:rPr>
          <w:fldChar w:fldCharType="begin"/>
        </w:r>
        <w:r>
          <w:rPr>
            <w:webHidden/>
          </w:rPr>
          <w:instrText xml:space="preserve"> PAGEREF _Toc99295327 \h </w:instrText>
        </w:r>
        <w:r>
          <w:rPr>
            <w:webHidden/>
          </w:rPr>
        </w:r>
        <w:r>
          <w:rPr>
            <w:webHidden/>
          </w:rPr>
          <w:fldChar w:fldCharType="separate"/>
        </w:r>
        <w:r>
          <w:rPr>
            <w:webHidden/>
          </w:rPr>
          <w:t>25</w:t>
        </w:r>
        <w:r>
          <w:rPr>
            <w:webHidden/>
          </w:rPr>
          <w:fldChar w:fldCharType="end"/>
        </w:r>
      </w:hyperlink>
    </w:p>
    <w:p w:rsidR="009F2778" w:rsidRDefault="009F2778">
      <w:pPr>
        <w:pStyle w:val="TableofFigures"/>
        <w:rPr>
          <w:rFonts w:eastAsiaTheme="minorEastAsia"/>
        </w:rPr>
      </w:pPr>
      <w:hyperlink w:anchor="_Toc99295328" w:history="1">
        <w:r w:rsidRPr="0056479E">
          <w:rPr>
            <w:rStyle w:val="Hyperlink"/>
          </w:rPr>
          <w:t>Figure 25:</w:t>
        </w:r>
        <w:r>
          <w:rPr>
            <w:rFonts w:eastAsiaTheme="minorEastAsia"/>
          </w:rPr>
          <w:tab/>
        </w:r>
        <w:r w:rsidRPr="0056479E">
          <w:rPr>
            <w:rStyle w:val="Hyperlink"/>
          </w:rPr>
          <w:t>Other logs and files button</w:t>
        </w:r>
        <w:r>
          <w:rPr>
            <w:webHidden/>
          </w:rPr>
          <w:tab/>
        </w:r>
        <w:r>
          <w:rPr>
            <w:webHidden/>
          </w:rPr>
          <w:fldChar w:fldCharType="begin"/>
        </w:r>
        <w:r>
          <w:rPr>
            <w:webHidden/>
          </w:rPr>
          <w:instrText xml:space="preserve"> PAGEREF _Toc99295328 \h </w:instrText>
        </w:r>
        <w:r>
          <w:rPr>
            <w:webHidden/>
          </w:rPr>
        </w:r>
        <w:r>
          <w:rPr>
            <w:webHidden/>
          </w:rPr>
          <w:fldChar w:fldCharType="separate"/>
        </w:r>
        <w:r>
          <w:rPr>
            <w:webHidden/>
          </w:rPr>
          <w:t>26</w:t>
        </w:r>
        <w:r>
          <w:rPr>
            <w:webHidden/>
          </w:rPr>
          <w:fldChar w:fldCharType="end"/>
        </w:r>
      </w:hyperlink>
    </w:p>
    <w:p w:rsidR="009F2778" w:rsidRDefault="009F2778">
      <w:pPr>
        <w:pStyle w:val="TableofFigures"/>
        <w:rPr>
          <w:rFonts w:eastAsiaTheme="minorEastAsia"/>
        </w:rPr>
      </w:pPr>
      <w:hyperlink w:anchor="_Toc99295329" w:history="1">
        <w:r w:rsidRPr="0056479E">
          <w:rPr>
            <w:rStyle w:val="Hyperlink"/>
          </w:rPr>
          <w:t>Figure 26:</w:t>
        </w:r>
        <w:r>
          <w:rPr>
            <w:rFonts w:eastAsiaTheme="minorEastAsia"/>
          </w:rPr>
          <w:tab/>
        </w:r>
        <w:r w:rsidRPr="0056479E">
          <w:rPr>
            <w:rStyle w:val="Hyperlink"/>
          </w:rPr>
          <w:t>List of log and other files</w:t>
        </w:r>
        <w:r>
          <w:rPr>
            <w:webHidden/>
          </w:rPr>
          <w:tab/>
        </w:r>
        <w:r>
          <w:rPr>
            <w:webHidden/>
          </w:rPr>
          <w:fldChar w:fldCharType="begin"/>
        </w:r>
        <w:r>
          <w:rPr>
            <w:webHidden/>
          </w:rPr>
          <w:instrText xml:space="preserve"> PAGEREF _Toc99295329 \h </w:instrText>
        </w:r>
        <w:r>
          <w:rPr>
            <w:webHidden/>
          </w:rPr>
        </w:r>
        <w:r>
          <w:rPr>
            <w:webHidden/>
          </w:rPr>
          <w:fldChar w:fldCharType="separate"/>
        </w:r>
        <w:r>
          <w:rPr>
            <w:webHidden/>
          </w:rPr>
          <w:t>27</w:t>
        </w:r>
        <w:r>
          <w:rPr>
            <w:webHidden/>
          </w:rPr>
          <w:fldChar w:fldCharType="end"/>
        </w:r>
      </w:hyperlink>
    </w:p>
    <w:p w:rsidR="009F2778" w:rsidRDefault="009F2778">
      <w:pPr>
        <w:pStyle w:val="TableofFigures"/>
        <w:rPr>
          <w:rFonts w:eastAsiaTheme="minorEastAsia"/>
        </w:rPr>
      </w:pPr>
      <w:hyperlink w:anchor="_Toc99295330" w:history="1">
        <w:r w:rsidRPr="0056479E">
          <w:rPr>
            <w:rStyle w:val="Hyperlink"/>
          </w:rPr>
          <w:t xml:space="preserve">Figure 27: </w:t>
        </w:r>
        <w:r>
          <w:rPr>
            <w:rFonts w:eastAsiaTheme="minorEastAsia"/>
          </w:rPr>
          <w:tab/>
        </w:r>
        <w:r w:rsidRPr="0056479E">
          <w:rPr>
            <w:rStyle w:val="Hyperlink"/>
          </w:rPr>
          <w:t xml:space="preserve">The several outputs of </w:t>
        </w:r>
        <w:r w:rsidRPr="0056479E">
          <w:rPr>
            <w:rStyle w:val="Hyperlink"/>
            <w:rFonts w:ascii="Consolas" w:hAnsi="Consolas"/>
          </w:rPr>
          <w:t>JSON_to_calendar.py</w:t>
        </w:r>
        <w:r>
          <w:rPr>
            <w:webHidden/>
          </w:rPr>
          <w:tab/>
        </w:r>
        <w:r>
          <w:rPr>
            <w:webHidden/>
          </w:rPr>
          <w:fldChar w:fldCharType="begin"/>
        </w:r>
        <w:r>
          <w:rPr>
            <w:webHidden/>
          </w:rPr>
          <w:instrText xml:space="preserve"> PAGEREF _Toc99295330 \h </w:instrText>
        </w:r>
        <w:r>
          <w:rPr>
            <w:webHidden/>
          </w:rPr>
        </w:r>
        <w:r>
          <w:rPr>
            <w:webHidden/>
          </w:rPr>
          <w:fldChar w:fldCharType="separate"/>
        </w:r>
        <w:r>
          <w:rPr>
            <w:webHidden/>
          </w:rPr>
          <w:t>28</w:t>
        </w:r>
        <w:r>
          <w:rPr>
            <w:webHidden/>
          </w:rPr>
          <w:fldChar w:fldCharType="end"/>
        </w:r>
      </w:hyperlink>
    </w:p>
    <w:p w:rsidR="009F2778" w:rsidRDefault="009F2778">
      <w:pPr>
        <w:pStyle w:val="TableofFigures"/>
        <w:rPr>
          <w:rFonts w:eastAsiaTheme="minorEastAsia"/>
        </w:rPr>
      </w:pPr>
      <w:hyperlink w:anchor="_Toc99295331" w:history="1">
        <w:r w:rsidRPr="0056479E">
          <w:rPr>
            <w:rStyle w:val="Hyperlink"/>
          </w:rPr>
          <w:t xml:space="preserve">Figure 28: </w:t>
        </w:r>
        <w:r>
          <w:rPr>
            <w:rFonts w:eastAsiaTheme="minorEastAsia"/>
          </w:rPr>
          <w:tab/>
        </w:r>
        <w:r w:rsidRPr="0056479E">
          <w:rPr>
            <w:rStyle w:val="Hyperlink"/>
          </w:rPr>
          <w:t>Running JSON_to_calendar.py to produce all three outputs</w:t>
        </w:r>
        <w:r>
          <w:rPr>
            <w:webHidden/>
          </w:rPr>
          <w:tab/>
        </w:r>
        <w:r>
          <w:rPr>
            <w:webHidden/>
          </w:rPr>
          <w:fldChar w:fldCharType="begin"/>
        </w:r>
        <w:r>
          <w:rPr>
            <w:webHidden/>
          </w:rPr>
          <w:instrText xml:space="preserve"> PAGEREF _Toc99295331 \h </w:instrText>
        </w:r>
        <w:r>
          <w:rPr>
            <w:webHidden/>
          </w:rPr>
        </w:r>
        <w:r>
          <w:rPr>
            <w:webHidden/>
          </w:rPr>
          <w:fldChar w:fldCharType="separate"/>
        </w:r>
        <w:r>
          <w:rPr>
            <w:webHidden/>
          </w:rPr>
          <w:t>28</w:t>
        </w:r>
        <w:r>
          <w:rPr>
            <w:webHidden/>
          </w:rPr>
          <w:fldChar w:fldCharType="end"/>
        </w:r>
      </w:hyperlink>
    </w:p>
    <w:p w:rsidR="009F2778" w:rsidRDefault="009F2778">
      <w:pPr>
        <w:pStyle w:val="TableofFigures"/>
        <w:rPr>
          <w:rFonts w:eastAsiaTheme="minorEastAsia"/>
        </w:rPr>
      </w:pPr>
      <w:hyperlink w:anchor="_Toc99295332" w:history="1">
        <w:r w:rsidRPr="0056479E">
          <w:rPr>
            <w:rStyle w:val="Hyperlink"/>
          </w:rPr>
          <w:t xml:space="preserve">Figure 29: </w:t>
        </w:r>
        <w:r>
          <w:rPr>
            <w:rFonts w:eastAsiaTheme="minorEastAsia"/>
          </w:rPr>
          <w:tab/>
        </w:r>
        <w:r w:rsidRPr="0056479E">
          <w:rPr>
            <w:rStyle w:val="Hyperlink"/>
          </w:rPr>
          <w:t>Canvas course announcement</w:t>
        </w:r>
        <w:r>
          <w:rPr>
            <w:webHidden/>
          </w:rPr>
          <w:tab/>
        </w:r>
        <w:r>
          <w:rPr>
            <w:webHidden/>
          </w:rPr>
          <w:fldChar w:fldCharType="begin"/>
        </w:r>
        <w:r>
          <w:rPr>
            <w:webHidden/>
          </w:rPr>
          <w:instrText xml:space="preserve"> PAGEREF _Toc99295332 \h </w:instrText>
        </w:r>
        <w:r>
          <w:rPr>
            <w:webHidden/>
          </w:rPr>
        </w:r>
        <w:r>
          <w:rPr>
            <w:webHidden/>
          </w:rPr>
          <w:fldChar w:fldCharType="separate"/>
        </w:r>
        <w:r>
          <w:rPr>
            <w:webHidden/>
          </w:rPr>
          <w:t>29</w:t>
        </w:r>
        <w:r>
          <w:rPr>
            <w:webHidden/>
          </w:rPr>
          <w:fldChar w:fldCharType="end"/>
        </w:r>
      </w:hyperlink>
    </w:p>
    <w:p w:rsidR="009F2778" w:rsidRDefault="009F2778">
      <w:pPr>
        <w:pStyle w:val="TableofFigures"/>
        <w:rPr>
          <w:rFonts w:eastAsiaTheme="minorEastAsia"/>
        </w:rPr>
      </w:pPr>
      <w:hyperlink w:anchor="_Toc99295333" w:history="1">
        <w:r w:rsidRPr="0056479E">
          <w:rPr>
            <w:rStyle w:val="Hyperlink"/>
          </w:rPr>
          <w:t xml:space="preserve">Figure 30: </w:t>
        </w:r>
        <w:r>
          <w:rPr>
            <w:rFonts w:eastAsiaTheme="minorEastAsia"/>
          </w:rPr>
          <w:tab/>
        </w:r>
        <w:r w:rsidRPr="0056479E">
          <w:rPr>
            <w:rStyle w:val="Hyperlink"/>
          </w:rPr>
          <w:t>A course event in the Canvas calendar (the figure is zoomed in on 15 March 2021</w:t>
        </w:r>
        <w:r>
          <w:rPr>
            <w:webHidden/>
          </w:rPr>
          <w:tab/>
        </w:r>
        <w:r>
          <w:rPr>
            <w:webHidden/>
          </w:rPr>
          <w:fldChar w:fldCharType="begin"/>
        </w:r>
        <w:r>
          <w:rPr>
            <w:webHidden/>
          </w:rPr>
          <w:instrText xml:space="preserve"> PAGEREF _Toc99295333 \h </w:instrText>
        </w:r>
        <w:r>
          <w:rPr>
            <w:webHidden/>
          </w:rPr>
        </w:r>
        <w:r>
          <w:rPr>
            <w:webHidden/>
          </w:rPr>
          <w:fldChar w:fldCharType="separate"/>
        </w:r>
        <w:r>
          <w:rPr>
            <w:webHidden/>
          </w:rPr>
          <w:t>30</w:t>
        </w:r>
        <w:r>
          <w:rPr>
            <w:webHidden/>
          </w:rPr>
          <w:fldChar w:fldCharType="end"/>
        </w:r>
      </w:hyperlink>
    </w:p>
    <w:p w:rsidR="009F2778" w:rsidRDefault="009F2778">
      <w:pPr>
        <w:pStyle w:val="TableofFigures"/>
        <w:rPr>
          <w:rFonts w:eastAsiaTheme="minorEastAsia"/>
        </w:rPr>
      </w:pPr>
      <w:hyperlink w:anchor="_Toc99295334" w:history="1">
        <w:r w:rsidRPr="0056479E">
          <w:rPr>
            <w:rStyle w:val="Hyperlink"/>
          </w:rPr>
          <w:t xml:space="preserve">Figure 31: </w:t>
        </w:r>
        <w:r>
          <w:rPr>
            <w:rFonts w:eastAsiaTheme="minorEastAsia"/>
          </w:rPr>
          <w:tab/>
        </w:r>
        <w:r w:rsidRPr="0056479E">
          <w:rPr>
            <w:rStyle w:val="Hyperlink"/>
          </w:rPr>
          <w:t>Zoomed view of the opened Canvas calendar event</w:t>
        </w:r>
        <w:r>
          <w:rPr>
            <w:webHidden/>
          </w:rPr>
          <w:tab/>
        </w:r>
        <w:r>
          <w:rPr>
            <w:webHidden/>
          </w:rPr>
          <w:fldChar w:fldCharType="begin"/>
        </w:r>
        <w:r>
          <w:rPr>
            <w:webHidden/>
          </w:rPr>
          <w:instrText xml:space="preserve"> PAGEREF _Toc99295334 \h </w:instrText>
        </w:r>
        <w:r>
          <w:rPr>
            <w:webHidden/>
          </w:rPr>
        </w:r>
        <w:r>
          <w:rPr>
            <w:webHidden/>
          </w:rPr>
          <w:fldChar w:fldCharType="separate"/>
        </w:r>
        <w:r>
          <w:rPr>
            <w:webHidden/>
          </w:rPr>
          <w:t>30</w:t>
        </w:r>
        <w:r>
          <w:rPr>
            <w:webHidden/>
          </w:rPr>
          <w:fldChar w:fldCharType="end"/>
        </w:r>
      </w:hyperlink>
    </w:p>
    <w:p w:rsidR="009F2778" w:rsidRDefault="009F2778">
      <w:pPr>
        <w:pStyle w:val="TableofFigures"/>
        <w:rPr>
          <w:rFonts w:eastAsiaTheme="minorEastAsia"/>
        </w:rPr>
      </w:pPr>
      <w:hyperlink w:anchor="_Toc99295335" w:history="1">
        <w:r w:rsidRPr="0056479E">
          <w:rPr>
            <w:rStyle w:val="Hyperlink"/>
          </w:rPr>
          <w:t xml:space="preserve">Figure 32: </w:t>
        </w:r>
        <w:r>
          <w:rPr>
            <w:rFonts w:eastAsiaTheme="minorEastAsia"/>
          </w:rPr>
          <w:tab/>
        </w:r>
        <w:r w:rsidRPr="0056479E">
          <w:rPr>
            <w:rStyle w:val="Hyperlink"/>
          </w:rPr>
          <w:t>KTH’s Cortina calendar showing two degree project events</w:t>
        </w:r>
        <w:r>
          <w:rPr>
            <w:webHidden/>
          </w:rPr>
          <w:tab/>
        </w:r>
        <w:r>
          <w:rPr>
            <w:webHidden/>
          </w:rPr>
          <w:fldChar w:fldCharType="begin"/>
        </w:r>
        <w:r>
          <w:rPr>
            <w:webHidden/>
          </w:rPr>
          <w:instrText xml:space="preserve"> PAGEREF _Toc99295335 \h </w:instrText>
        </w:r>
        <w:r>
          <w:rPr>
            <w:webHidden/>
          </w:rPr>
        </w:r>
        <w:r>
          <w:rPr>
            <w:webHidden/>
          </w:rPr>
          <w:fldChar w:fldCharType="separate"/>
        </w:r>
        <w:r>
          <w:rPr>
            <w:webHidden/>
          </w:rPr>
          <w:t>31</w:t>
        </w:r>
        <w:r>
          <w:rPr>
            <w:webHidden/>
          </w:rPr>
          <w:fldChar w:fldCharType="end"/>
        </w:r>
      </w:hyperlink>
    </w:p>
    <w:p w:rsidR="009F2778" w:rsidRDefault="009F2778">
      <w:pPr>
        <w:pStyle w:val="TableofFigures"/>
        <w:rPr>
          <w:rFonts w:eastAsiaTheme="minorEastAsia"/>
        </w:rPr>
      </w:pPr>
      <w:hyperlink w:anchor="_Toc99295336" w:history="1">
        <w:r w:rsidRPr="0056479E">
          <w:rPr>
            <w:rStyle w:val="Hyperlink"/>
          </w:rPr>
          <w:t xml:space="preserve">Figure 33: </w:t>
        </w:r>
        <w:r>
          <w:rPr>
            <w:rFonts w:eastAsiaTheme="minorEastAsia"/>
          </w:rPr>
          <w:tab/>
        </w:r>
        <w:r w:rsidRPr="0056479E">
          <w:rPr>
            <w:rStyle w:val="Hyperlink"/>
          </w:rPr>
          <w:t>English version of the calendar</w:t>
        </w:r>
        <w:r>
          <w:rPr>
            <w:webHidden/>
          </w:rPr>
          <w:tab/>
        </w:r>
        <w:r>
          <w:rPr>
            <w:webHidden/>
          </w:rPr>
          <w:fldChar w:fldCharType="begin"/>
        </w:r>
        <w:r>
          <w:rPr>
            <w:webHidden/>
          </w:rPr>
          <w:instrText xml:space="preserve"> PAGEREF _Toc99295336 \h </w:instrText>
        </w:r>
        <w:r>
          <w:rPr>
            <w:webHidden/>
          </w:rPr>
        </w:r>
        <w:r>
          <w:rPr>
            <w:webHidden/>
          </w:rPr>
          <w:fldChar w:fldCharType="separate"/>
        </w:r>
        <w:r>
          <w:rPr>
            <w:webHidden/>
          </w:rPr>
          <w:t>31</w:t>
        </w:r>
        <w:r>
          <w:rPr>
            <w:webHidden/>
          </w:rPr>
          <w:fldChar w:fldCharType="end"/>
        </w:r>
      </w:hyperlink>
    </w:p>
    <w:p w:rsidR="009F2778" w:rsidRDefault="009F2778">
      <w:pPr>
        <w:pStyle w:val="TableofFigures"/>
        <w:rPr>
          <w:rFonts w:eastAsiaTheme="minorEastAsia"/>
        </w:rPr>
      </w:pPr>
      <w:hyperlink w:anchor="_Toc99295337" w:history="1">
        <w:r w:rsidRPr="0056479E">
          <w:rPr>
            <w:rStyle w:val="Hyperlink"/>
          </w:rPr>
          <w:t xml:space="preserve">Figure 34: </w:t>
        </w:r>
        <w:r>
          <w:rPr>
            <w:rFonts w:eastAsiaTheme="minorEastAsia"/>
          </w:rPr>
          <w:tab/>
        </w:r>
        <w:r w:rsidRPr="0056479E">
          <w:rPr>
            <w:rStyle w:val="Hyperlink"/>
          </w:rPr>
          <w:t>Swedish version of the calendar event</w:t>
        </w:r>
        <w:r>
          <w:rPr>
            <w:webHidden/>
          </w:rPr>
          <w:tab/>
        </w:r>
        <w:r>
          <w:rPr>
            <w:webHidden/>
          </w:rPr>
          <w:fldChar w:fldCharType="begin"/>
        </w:r>
        <w:r>
          <w:rPr>
            <w:webHidden/>
          </w:rPr>
          <w:instrText xml:space="preserve"> PAGEREF _Toc99295337 \h </w:instrText>
        </w:r>
        <w:r>
          <w:rPr>
            <w:webHidden/>
          </w:rPr>
        </w:r>
        <w:r>
          <w:rPr>
            <w:webHidden/>
          </w:rPr>
          <w:fldChar w:fldCharType="separate"/>
        </w:r>
        <w:r>
          <w:rPr>
            <w:webHidden/>
          </w:rPr>
          <w:t>32</w:t>
        </w:r>
        <w:r>
          <w:rPr>
            <w:webHidden/>
          </w:rPr>
          <w:fldChar w:fldCharType="end"/>
        </w:r>
      </w:hyperlink>
    </w:p>
    <w:p w:rsidR="009F2778" w:rsidRDefault="009F2778">
      <w:pPr>
        <w:pStyle w:val="TableofFigures"/>
        <w:rPr>
          <w:rFonts w:eastAsiaTheme="minorEastAsia"/>
        </w:rPr>
      </w:pPr>
      <w:hyperlink w:anchor="_Toc99295338" w:history="1">
        <w:r w:rsidRPr="0056479E">
          <w:rPr>
            <w:rStyle w:val="Hyperlink"/>
          </w:rPr>
          <w:t xml:space="preserve">Figure 35: </w:t>
        </w:r>
        <w:r>
          <w:rPr>
            <w:rFonts w:eastAsiaTheme="minorEastAsia"/>
          </w:rPr>
          <w:tab/>
        </w:r>
        <w:r w:rsidRPr="0056479E">
          <w:rPr>
            <w:rStyle w:val="Hyperlink"/>
          </w:rPr>
          <w:t>Response from the KTH Cortina API</w:t>
        </w:r>
        <w:r>
          <w:rPr>
            <w:webHidden/>
          </w:rPr>
          <w:tab/>
        </w:r>
        <w:r>
          <w:rPr>
            <w:webHidden/>
          </w:rPr>
          <w:fldChar w:fldCharType="begin"/>
        </w:r>
        <w:r>
          <w:rPr>
            <w:webHidden/>
          </w:rPr>
          <w:instrText xml:space="preserve"> PAGEREF _Toc99295338 \h </w:instrText>
        </w:r>
        <w:r>
          <w:rPr>
            <w:webHidden/>
          </w:rPr>
        </w:r>
        <w:r>
          <w:rPr>
            <w:webHidden/>
          </w:rPr>
          <w:fldChar w:fldCharType="separate"/>
        </w:r>
        <w:r>
          <w:rPr>
            <w:webHidden/>
          </w:rPr>
          <w:t>33</w:t>
        </w:r>
        <w:r>
          <w:rPr>
            <w:webHidden/>
          </w:rPr>
          <w:fldChar w:fldCharType="end"/>
        </w:r>
      </w:hyperlink>
    </w:p>
    <w:p w:rsidR="009F2778" w:rsidRDefault="009F2778">
      <w:pPr>
        <w:pStyle w:val="TableofFigures"/>
        <w:rPr>
          <w:rFonts w:eastAsiaTheme="minorEastAsia"/>
        </w:rPr>
      </w:pPr>
      <w:hyperlink w:anchor="_Toc99295339" w:history="1">
        <w:r w:rsidRPr="0056479E">
          <w:rPr>
            <w:rStyle w:val="Hyperlink"/>
          </w:rPr>
          <w:t xml:space="preserve">Figure 36: </w:t>
        </w:r>
        <w:r>
          <w:rPr>
            <w:rFonts w:eastAsiaTheme="minorEastAsia"/>
          </w:rPr>
          <w:tab/>
        </w:r>
        <w:r w:rsidRPr="0056479E">
          <w:rPr>
            <w:rStyle w:val="Hyperlink"/>
          </w:rPr>
          <w:t>Actual example of announcement in Canvas (top)</w:t>
        </w:r>
        <w:r>
          <w:rPr>
            <w:webHidden/>
          </w:rPr>
          <w:tab/>
        </w:r>
        <w:r>
          <w:rPr>
            <w:webHidden/>
          </w:rPr>
          <w:fldChar w:fldCharType="begin"/>
        </w:r>
        <w:r>
          <w:rPr>
            <w:webHidden/>
          </w:rPr>
          <w:instrText xml:space="preserve"> PAGEREF _Toc99295339 \h </w:instrText>
        </w:r>
        <w:r>
          <w:rPr>
            <w:webHidden/>
          </w:rPr>
        </w:r>
        <w:r>
          <w:rPr>
            <w:webHidden/>
          </w:rPr>
          <w:fldChar w:fldCharType="separate"/>
        </w:r>
        <w:r>
          <w:rPr>
            <w:webHidden/>
          </w:rPr>
          <w:t>34</w:t>
        </w:r>
        <w:r>
          <w:rPr>
            <w:webHidden/>
          </w:rPr>
          <w:fldChar w:fldCharType="end"/>
        </w:r>
      </w:hyperlink>
    </w:p>
    <w:p w:rsidR="009F2778" w:rsidRDefault="009F2778">
      <w:pPr>
        <w:pStyle w:val="TableofFigures"/>
        <w:rPr>
          <w:rFonts w:eastAsiaTheme="minorEastAsia"/>
        </w:rPr>
      </w:pPr>
      <w:hyperlink w:anchor="_Toc99295340" w:history="1">
        <w:r w:rsidRPr="0056479E">
          <w:rPr>
            <w:rStyle w:val="Hyperlink"/>
          </w:rPr>
          <w:t xml:space="preserve">Figure 37: </w:t>
        </w:r>
        <w:r>
          <w:rPr>
            <w:rFonts w:eastAsiaTheme="minorEastAsia"/>
          </w:rPr>
          <w:tab/>
        </w:r>
        <w:r w:rsidRPr="0056479E">
          <w:rPr>
            <w:rStyle w:val="Hyperlink"/>
          </w:rPr>
          <w:t>Bottom of the announcement</w:t>
        </w:r>
        <w:r>
          <w:rPr>
            <w:webHidden/>
          </w:rPr>
          <w:tab/>
        </w:r>
        <w:r>
          <w:rPr>
            <w:webHidden/>
          </w:rPr>
          <w:fldChar w:fldCharType="begin"/>
        </w:r>
        <w:r>
          <w:rPr>
            <w:webHidden/>
          </w:rPr>
          <w:instrText xml:space="preserve"> PAGEREF _Toc99295340 \h </w:instrText>
        </w:r>
        <w:r>
          <w:rPr>
            <w:webHidden/>
          </w:rPr>
        </w:r>
        <w:r>
          <w:rPr>
            <w:webHidden/>
          </w:rPr>
          <w:fldChar w:fldCharType="separate"/>
        </w:r>
        <w:r>
          <w:rPr>
            <w:webHidden/>
          </w:rPr>
          <w:t>35</w:t>
        </w:r>
        <w:r>
          <w:rPr>
            <w:webHidden/>
          </w:rPr>
          <w:fldChar w:fldCharType="end"/>
        </w:r>
      </w:hyperlink>
    </w:p>
    <w:p w:rsidR="009F2778" w:rsidRDefault="009F2778">
      <w:pPr>
        <w:pStyle w:val="TableofFigures"/>
        <w:rPr>
          <w:rFonts w:eastAsiaTheme="minorEastAsia"/>
        </w:rPr>
      </w:pPr>
      <w:hyperlink w:anchor="_Toc99295341" w:history="1">
        <w:r w:rsidRPr="0056479E">
          <w:rPr>
            <w:rStyle w:val="Hyperlink"/>
          </w:rPr>
          <w:t xml:space="preserve">Figure 38: </w:t>
        </w:r>
        <w:r>
          <w:rPr>
            <w:rFonts w:eastAsiaTheme="minorEastAsia"/>
          </w:rPr>
          <w:tab/>
        </w:r>
        <w:r w:rsidRPr="0056479E">
          <w:rPr>
            <w:rStyle w:val="Hyperlink"/>
          </w:rPr>
          <w:t>Opened version in course calendar</w:t>
        </w:r>
        <w:r>
          <w:rPr>
            <w:webHidden/>
          </w:rPr>
          <w:tab/>
        </w:r>
        <w:r>
          <w:rPr>
            <w:webHidden/>
          </w:rPr>
          <w:fldChar w:fldCharType="begin"/>
        </w:r>
        <w:r>
          <w:rPr>
            <w:webHidden/>
          </w:rPr>
          <w:instrText xml:space="preserve"> PAGEREF _Toc99295341 \h </w:instrText>
        </w:r>
        <w:r>
          <w:rPr>
            <w:webHidden/>
          </w:rPr>
        </w:r>
        <w:r>
          <w:rPr>
            <w:webHidden/>
          </w:rPr>
          <w:fldChar w:fldCharType="separate"/>
        </w:r>
        <w:r>
          <w:rPr>
            <w:webHidden/>
          </w:rPr>
          <w:t>35</w:t>
        </w:r>
        <w:r>
          <w:rPr>
            <w:webHidden/>
          </w:rPr>
          <w:fldChar w:fldCharType="end"/>
        </w:r>
      </w:hyperlink>
    </w:p>
    <w:p w:rsidR="009F2778" w:rsidRDefault="009F2778">
      <w:pPr>
        <w:pStyle w:val="TableofFigures"/>
        <w:rPr>
          <w:rFonts w:eastAsiaTheme="minorEastAsia"/>
        </w:rPr>
      </w:pPr>
      <w:hyperlink w:anchor="_Toc99295342" w:history="1">
        <w:r w:rsidRPr="0056479E">
          <w:rPr>
            <w:rStyle w:val="Hyperlink"/>
          </w:rPr>
          <w:t xml:space="preserve">Figure 39: </w:t>
        </w:r>
        <w:r>
          <w:rPr>
            <w:rFonts w:eastAsiaTheme="minorEastAsia"/>
          </w:rPr>
          <w:tab/>
        </w:r>
        <w:r w:rsidRPr="0056479E">
          <w:rPr>
            <w:rStyle w:val="Hyperlink"/>
          </w:rPr>
          <w:t>The English (left) and Swedis (right) in the Cortina calendar</w:t>
        </w:r>
        <w:r>
          <w:rPr>
            <w:webHidden/>
          </w:rPr>
          <w:tab/>
        </w:r>
        <w:r>
          <w:rPr>
            <w:webHidden/>
          </w:rPr>
          <w:fldChar w:fldCharType="begin"/>
        </w:r>
        <w:r>
          <w:rPr>
            <w:webHidden/>
          </w:rPr>
          <w:instrText xml:space="preserve"> PAGEREF _Toc99295342 \h </w:instrText>
        </w:r>
        <w:r>
          <w:rPr>
            <w:webHidden/>
          </w:rPr>
        </w:r>
        <w:r>
          <w:rPr>
            <w:webHidden/>
          </w:rPr>
          <w:fldChar w:fldCharType="separate"/>
        </w:r>
        <w:r>
          <w:rPr>
            <w:webHidden/>
          </w:rPr>
          <w:t>36</w:t>
        </w:r>
        <w:r>
          <w:rPr>
            <w:webHidden/>
          </w:rPr>
          <w:fldChar w:fldCharType="end"/>
        </w:r>
      </w:hyperlink>
    </w:p>
    <w:p w:rsidR="009F2778" w:rsidRDefault="009F2778">
      <w:pPr>
        <w:pStyle w:val="TableofFigures"/>
        <w:rPr>
          <w:rFonts w:eastAsiaTheme="minorEastAsia"/>
        </w:rPr>
      </w:pPr>
      <w:hyperlink w:anchor="_Toc99295343" w:history="1">
        <w:r w:rsidRPr="0056479E">
          <w:rPr>
            <w:rStyle w:val="Hyperlink"/>
          </w:rPr>
          <w:t xml:space="preserve">Figure 40: </w:t>
        </w:r>
        <w:r>
          <w:rPr>
            <w:rFonts w:eastAsiaTheme="minorEastAsia"/>
          </w:rPr>
          <w:tab/>
        </w:r>
        <w:r w:rsidRPr="0056479E">
          <w:rPr>
            <w:rStyle w:val="Hyperlink"/>
          </w:rPr>
          <w:t>Commands to extract the JSON and to make the calendar entries and announcements</w:t>
        </w:r>
        <w:r>
          <w:rPr>
            <w:webHidden/>
          </w:rPr>
          <w:tab/>
        </w:r>
        <w:r>
          <w:rPr>
            <w:webHidden/>
          </w:rPr>
          <w:fldChar w:fldCharType="begin"/>
        </w:r>
        <w:r>
          <w:rPr>
            <w:webHidden/>
          </w:rPr>
          <w:instrText xml:space="preserve"> PAGEREF _Toc99295343 \h </w:instrText>
        </w:r>
        <w:r>
          <w:rPr>
            <w:webHidden/>
          </w:rPr>
        </w:r>
        <w:r>
          <w:rPr>
            <w:webHidden/>
          </w:rPr>
          <w:fldChar w:fldCharType="separate"/>
        </w:r>
        <w:r>
          <w:rPr>
            <w:webHidden/>
          </w:rPr>
          <w:t>36</w:t>
        </w:r>
        <w:r>
          <w:rPr>
            <w:webHidden/>
          </w:rPr>
          <w:fldChar w:fldCharType="end"/>
        </w:r>
      </w:hyperlink>
    </w:p>
    <w:p w:rsidR="009F2778" w:rsidRDefault="009F2778">
      <w:pPr>
        <w:pStyle w:val="TableofFigures"/>
        <w:rPr>
          <w:rFonts w:eastAsiaTheme="minorEastAsia"/>
        </w:rPr>
      </w:pPr>
      <w:hyperlink w:anchor="_Toc99295344" w:history="1">
        <w:r w:rsidRPr="0056479E">
          <w:rPr>
            <w:rStyle w:val="Hyperlink"/>
          </w:rPr>
          <w:t xml:space="preserve">Figure 41: </w:t>
        </w:r>
        <w:r>
          <w:rPr>
            <w:rFonts w:eastAsiaTheme="minorEastAsia"/>
          </w:rPr>
          <w:tab/>
        </w:r>
        <w:r w:rsidRPr="0056479E">
          <w:rPr>
            <w:rStyle w:val="Hyperlink"/>
          </w:rPr>
          <w:t>Extracted JSON file oscar.json - edited for appearance here</w:t>
        </w:r>
        <w:r>
          <w:rPr>
            <w:webHidden/>
          </w:rPr>
          <w:tab/>
        </w:r>
        <w:r>
          <w:rPr>
            <w:webHidden/>
          </w:rPr>
          <w:fldChar w:fldCharType="begin"/>
        </w:r>
        <w:r>
          <w:rPr>
            <w:webHidden/>
          </w:rPr>
          <w:instrText xml:space="preserve"> PAGEREF _Toc99295344 \h </w:instrText>
        </w:r>
        <w:r>
          <w:rPr>
            <w:webHidden/>
          </w:rPr>
        </w:r>
        <w:r>
          <w:rPr>
            <w:webHidden/>
          </w:rPr>
          <w:fldChar w:fldCharType="separate"/>
        </w:r>
        <w:r>
          <w:rPr>
            <w:webHidden/>
          </w:rPr>
          <w:t>36</w:t>
        </w:r>
        <w:r>
          <w:rPr>
            <w:webHidden/>
          </w:rPr>
          <w:fldChar w:fldCharType="end"/>
        </w:r>
      </w:hyperlink>
    </w:p>
    <w:p w:rsidR="009F2778" w:rsidRDefault="009F2778">
      <w:pPr>
        <w:pStyle w:val="TableofFigures"/>
        <w:rPr>
          <w:rFonts w:eastAsiaTheme="minorEastAsia"/>
        </w:rPr>
      </w:pPr>
      <w:hyperlink w:anchor="_Toc99295345" w:history="1">
        <w:r w:rsidRPr="0056479E">
          <w:rPr>
            <w:rStyle w:val="Hyperlink"/>
          </w:rPr>
          <w:t xml:space="preserve">Figure 42: </w:t>
        </w:r>
        <w:r>
          <w:rPr>
            <w:rFonts w:eastAsiaTheme="minorEastAsia"/>
          </w:rPr>
          <w:tab/>
        </w:r>
        <w:r w:rsidRPr="0056479E">
          <w:rPr>
            <w:rStyle w:val="Hyperlink"/>
          </w:rPr>
          <w:t>Example of the revised format for entering an abstract</w:t>
        </w:r>
        <w:r>
          <w:rPr>
            <w:webHidden/>
          </w:rPr>
          <w:tab/>
        </w:r>
        <w:r>
          <w:rPr>
            <w:webHidden/>
          </w:rPr>
          <w:fldChar w:fldCharType="begin"/>
        </w:r>
        <w:r>
          <w:rPr>
            <w:webHidden/>
          </w:rPr>
          <w:instrText xml:space="preserve"> PAGEREF _Toc99295345 \h </w:instrText>
        </w:r>
        <w:r>
          <w:rPr>
            <w:webHidden/>
          </w:rPr>
        </w:r>
        <w:r>
          <w:rPr>
            <w:webHidden/>
          </w:rPr>
          <w:fldChar w:fldCharType="separate"/>
        </w:r>
        <w:r>
          <w:rPr>
            <w:webHidden/>
          </w:rPr>
          <w:t>37</w:t>
        </w:r>
        <w:r>
          <w:rPr>
            <w:webHidden/>
          </w:rPr>
          <w:fldChar w:fldCharType="end"/>
        </w:r>
      </w:hyperlink>
    </w:p>
    <w:p w:rsidR="009F2778" w:rsidRDefault="009F2778">
      <w:pPr>
        <w:pStyle w:val="TableofFigures"/>
        <w:rPr>
          <w:rFonts w:eastAsiaTheme="minorEastAsia"/>
        </w:rPr>
      </w:pPr>
      <w:hyperlink w:anchor="_Toc99295346" w:history="1">
        <w:r w:rsidRPr="0056479E">
          <w:rPr>
            <w:rStyle w:val="Hyperlink"/>
          </w:rPr>
          <w:t xml:space="preserve">Figure 43: </w:t>
        </w:r>
        <w:r>
          <w:rPr>
            <w:rFonts w:eastAsiaTheme="minorEastAsia"/>
          </w:rPr>
          <w:tab/>
        </w:r>
        <w:r w:rsidRPr="0056479E">
          <w:rPr>
            <w:rStyle w:val="Hyperlink"/>
          </w:rPr>
          <w:t>Second example of the revised format for entering an abstract</w:t>
        </w:r>
        <w:r>
          <w:rPr>
            <w:webHidden/>
          </w:rPr>
          <w:tab/>
        </w:r>
        <w:r>
          <w:rPr>
            <w:webHidden/>
          </w:rPr>
          <w:fldChar w:fldCharType="begin"/>
        </w:r>
        <w:r>
          <w:rPr>
            <w:webHidden/>
          </w:rPr>
          <w:instrText xml:space="preserve"> PAGEREF _Toc99295346 \h </w:instrText>
        </w:r>
        <w:r>
          <w:rPr>
            <w:webHidden/>
          </w:rPr>
        </w:r>
        <w:r>
          <w:rPr>
            <w:webHidden/>
          </w:rPr>
          <w:fldChar w:fldCharType="separate"/>
        </w:r>
        <w:r>
          <w:rPr>
            <w:webHidden/>
          </w:rPr>
          <w:t>38</w:t>
        </w:r>
        <w:r>
          <w:rPr>
            <w:webHidden/>
          </w:rPr>
          <w:fldChar w:fldCharType="end"/>
        </w:r>
      </w:hyperlink>
    </w:p>
    <w:p w:rsidR="009F2778" w:rsidRDefault="009F2778">
      <w:pPr>
        <w:pStyle w:val="TableofFigures"/>
        <w:rPr>
          <w:rFonts w:eastAsiaTheme="minorEastAsia"/>
        </w:rPr>
      </w:pPr>
      <w:hyperlink w:anchor="_Toc99295347" w:history="1">
        <w:r w:rsidRPr="0056479E">
          <w:rPr>
            <w:rStyle w:val="Hyperlink"/>
          </w:rPr>
          <w:t xml:space="preserve">Figure 44: </w:t>
        </w:r>
        <w:r>
          <w:rPr>
            <w:rFonts w:eastAsiaTheme="minorEastAsia"/>
          </w:rPr>
          <w:tab/>
        </w:r>
        <w:r w:rsidRPr="0056479E">
          <w:rPr>
            <w:rStyle w:val="Hyperlink"/>
          </w:rPr>
          <w:t>The two commands used to help enter the language specification</w:t>
        </w:r>
        <w:r>
          <w:rPr>
            <w:webHidden/>
          </w:rPr>
          <w:tab/>
        </w:r>
        <w:r>
          <w:rPr>
            <w:webHidden/>
          </w:rPr>
          <w:fldChar w:fldCharType="begin"/>
        </w:r>
        <w:r>
          <w:rPr>
            <w:webHidden/>
          </w:rPr>
          <w:instrText xml:space="preserve"> PAGEREF _Toc99295347 \h </w:instrText>
        </w:r>
        <w:r>
          <w:rPr>
            <w:webHidden/>
          </w:rPr>
        </w:r>
        <w:r>
          <w:rPr>
            <w:webHidden/>
          </w:rPr>
          <w:fldChar w:fldCharType="separate"/>
        </w:r>
        <w:r>
          <w:rPr>
            <w:webHidden/>
          </w:rPr>
          <w:t>38</w:t>
        </w:r>
        <w:r>
          <w:rPr>
            <w:webHidden/>
          </w:rPr>
          <w:fldChar w:fldCharType="end"/>
        </w:r>
      </w:hyperlink>
    </w:p>
    <w:p w:rsidR="009F2778" w:rsidRDefault="009F2778">
      <w:pPr>
        <w:pStyle w:val="TableofFigures"/>
        <w:rPr>
          <w:rFonts w:eastAsiaTheme="minorEastAsia"/>
        </w:rPr>
      </w:pPr>
      <w:hyperlink w:anchor="_Toc99295348" w:history="1">
        <w:r w:rsidRPr="0056479E">
          <w:rPr>
            <w:rStyle w:val="Hyperlink"/>
          </w:rPr>
          <w:t xml:space="preserve">Figure 45: </w:t>
        </w:r>
        <w:r>
          <w:rPr>
            <w:rFonts w:eastAsiaTheme="minorEastAsia"/>
          </w:rPr>
          <w:tab/>
        </w:r>
        <w:r w:rsidRPr="0056479E">
          <w:rPr>
            <w:rStyle w:val="Hyperlink"/>
          </w:rPr>
          <w:t>New commands in kththesis.cls</w:t>
        </w:r>
        <w:r>
          <w:rPr>
            <w:webHidden/>
          </w:rPr>
          <w:tab/>
        </w:r>
        <w:r>
          <w:rPr>
            <w:webHidden/>
          </w:rPr>
          <w:fldChar w:fldCharType="begin"/>
        </w:r>
        <w:r>
          <w:rPr>
            <w:webHidden/>
          </w:rPr>
          <w:instrText xml:space="preserve"> PAGEREF _Toc99295348 \h </w:instrText>
        </w:r>
        <w:r>
          <w:rPr>
            <w:webHidden/>
          </w:rPr>
        </w:r>
        <w:r>
          <w:rPr>
            <w:webHidden/>
          </w:rPr>
          <w:fldChar w:fldCharType="separate"/>
        </w:r>
        <w:r>
          <w:rPr>
            <w:webHidden/>
          </w:rPr>
          <w:t>39</w:t>
        </w:r>
        <w:r>
          <w:rPr>
            <w:webHidden/>
          </w:rPr>
          <w:fldChar w:fldCharType="end"/>
        </w:r>
      </w:hyperlink>
    </w:p>
    <w:p w:rsidR="009F2778" w:rsidRDefault="009F2778">
      <w:pPr>
        <w:pStyle w:val="TableofFigures"/>
        <w:rPr>
          <w:rFonts w:eastAsiaTheme="minorEastAsia"/>
        </w:rPr>
      </w:pPr>
      <w:hyperlink w:anchor="_Toc99295349" w:history="1">
        <w:r w:rsidRPr="0056479E">
          <w:rPr>
            <w:rStyle w:val="Hyperlink"/>
          </w:rPr>
          <w:t xml:space="preserve">Figure 46: </w:t>
        </w:r>
        <w:r>
          <w:rPr>
            <w:rFonts w:eastAsiaTheme="minorEastAsia"/>
          </w:rPr>
          <w:tab/>
        </w:r>
        <w:r w:rsidRPr="0056479E">
          <w:rPr>
            <w:rStyle w:val="Hyperlink"/>
          </w:rPr>
          <w:t>New additions to examplethesis.text</w:t>
        </w:r>
        <w:r>
          <w:rPr>
            <w:webHidden/>
          </w:rPr>
          <w:tab/>
        </w:r>
        <w:r>
          <w:rPr>
            <w:webHidden/>
          </w:rPr>
          <w:fldChar w:fldCharType="begin"/>
        </w:r>
        <w:r>
          <w:rPr>
            <w:webHidden/>
          </w:rPr>
          <w:instrText xml:space="preserve"> PAGEREF _Toc99295349 \h </w:instrText>
        </w:r>
        <w:r>
          <w:rPr>
            <w:webHidden/>
          </w:rPr>
        </w:r>
        <w:r>
          <w:rPr>
            <w:webHidden/>
          </w:rPr>
          <w:fldChar w:fldCharType="separate"/>
        </w:r>
        <w:r>
          <w:rPr>
            <w:webHidden/>
          </w:rPr>
          <w:t>39</w:t>
        </w:r>
        <w:r>
          <w:rPr>
            <w:webHidden/>
          </w:rPr>
          <w:fldChar w:fldCharType="end"/>
        </w:r>
      </w:hyperlink>
    </w:p>
    <w:p w:rsidR="009F2778" w:rsidRDefault="009F2778">
      <w:pPr>
        <w:pStyle w:val="TableofFigures"/>
        <w:rPr>
          <w:rFonts w:eastAsiaTheme="minorEastAsia"/>
        </w:rPr>
      </w:pPr>
      <w:hyperlink w:anchor="_Toc99295350" w:history="1">
        <w:r w:rsidRPr="0056479E">
          <w:rPr>
            <w:rStyle w:val="Hyperlink"/>
          </w:rPr>
          <w:t xml:space="preserve">Figure 47: </w:t>
        </w:r>
        <w:r>
          <w:rPr>
            <w:rFonts w:eastAsiaTheme="minorEastAsia"/>
          </w:rPr>
          <w:tab/>
        </w:r>
        <w:r w:rsidRPr="0056479E">
          <w:rPr>
            <w:rStyle w:val="Hyperlink"/>
          </w:rPr>
          <w:t>lib/pdf_related_includes.tex (edited for readability)</w:t>
        </w:r>
        <w:r>
          <w:rPr>
            <w:webHidden/>
          </w:rPr>
          <w:tab/>
        </w:r>
        <w:r>
          <w:rPr>
            <w:webHidden/>
          </w:rPr>
          <w:fldChar w:fldCharType="begin"/>
        </w:r>
        <w:r>
          <w:rPr>
            <w:webHidden/>
          </w:rPr>
          <w:instrText xml:space="preserve"> PAGEREF _Toc99295350 \h </w:instrText>
        </w:r>
        <w:r>
          <w:rPr>
            <w:webHidden/>
          </w:rPr>
        </w:r>
        <w:r>
          <w:rPr>
            <w:webHidden/>
          </w:rPr>
          <w:fldChar w:fldCharType="separate"/>
        </w:r>
        <w:r>
          <w:rPr>
            <w:webHidden/>
          </w:rPr>
          <w:t>40</w:t>
        </w:r>
        <w:r>
          <w:rPr>
            <w:webHidden/>
          </w:rPr>
          <w:fldChar w:fldCharType="end"/>
        </w:r>
      </w:hyperlink>
    </w:p>
    <w:p w:rsidR="009F2778" w:rsidRDefault="009F2778">
      <w:pPr>
        <w:pStyle w:val="TableofFigures"/>
        <w:rPr>
          <w:rFonts w:eastAsiaTheme="minorEastAsia"/>
        </w:rPr>
      </w:pPr>
      <w:hyperlink w:anchor="_Toc99295351" w:history="1">
        <w:r w:rsidRPr="0056479E">
          <w:rPr>
            <w:rStyle w:val="Hyperlink"/>
          </w:rPr>
          <w:t xml:space="preserve">Figure 48: </w:t>
        </w:r>
        <w:r>
          <w:rPr>
            <w:rFonts w:eastAsiaTheme="minorEastAsia"/>
          </w:rPr>
          <w:tab/>
        </w:r>
        <w:r w:rsidRPr="0056479E">
          <w:rPr>
            <w:rStyle w:val="Hyperlink"/>
          </w:rPr>
          <w:t>Including the English language keywords below the English abstract</w:t>
        </w:r>
        <w:r>
          <w:rPr>
            <w:webHidden/>
          </w:rPr>
          <w:tab/>
        </w:r>
        <w:r>
          <w:rPr>
            <w:webHidden/>
          </w:rPr>
          <w:fldChar w:fldCharType="begin"/>
        </w:r>
        <w:r>
          <w:rPr>
            <w:webHidden/>
          </w:rPr>
          <w:instrText xml:space="preserve"> PAGEREF _Toc99295351 \h </w:instrText>
        </w:r>
        <w:r>
          <w:rPr>
            <w:webHidden/>
          </w:rPr>
        </w:r>
        <w:r>
          <w:rPr>
            <w:webHidden/>
          </w:rPr>
          <w:fldChar w:fldCharType="separate"/>
        </w:r>
        <w:r>
          <w:rPr>
            <w:webHidden/>
          </w:rPr>
          <w:t>41</w:t>
        </w:r>
        <w:r>
          <w:rPr>
            <w:webHidden/>
          </w:rPr>
          <w:fldChar w:fldCharType="end"/>
        </w:r>
      </w:hyperlink>
    </w:p>
    <w:p w:rsidR="009F2778" w:rsidRDefault="009F2778">
      <w:pPr>
        <w:pStyle w:val="TableofFigures"/>
        <w:rPr>
          <w:rFonts w:eastAsiaTheme="minorEastAsia"/>
        </w:rPr>
      </w:pPr>
      <w:hyperlink w:anchor="_Toc99295352" w:history="1">
        <w:r w:rsidRPr="0056479E">
          <w:rPr>
            <w:rStyle w:val="Hyperlink"/>
          </w:rPr>
          <w:t xml:space="preserve">Figure 49: </w:t>
        </w:r>
        <w:r>
          <w:rPr>
            <w:rFonts w:eastAsiaTheme="minorEastAsia"/>
          </w:rPr>
          <w:tab/>
        </w:r>
        <w:r w:rsidRPr="0056479E">
          <w:rPr>
            <w:rStyle w:val="Hyperlink"/>
          </w:rPr>
          <w:t>Including the Swedeish language keywords below the Swedish abstract</w:t>
        </w:r>
        <w:r>
          <w:rPr>
            <w:webHidden/>
          </w:rPr>
          <w:tab/>
        </w:r>
        <w:r>
          <w:rPr>
            <w:webHidden/>
          </w:rPr>
          <w:fldChar w:fldCharType="begin"/>
        </w:r>
        <w:r>
          <w:rPr>
            <w:webHidden/>
          </w:rPr>
          <w:instrText xml:space="preserve"> PAGEREF _Toc99295352 \h </w:instrText>
        </w:r>
        <w:r>
          <w:rPr>
            <w:webHidden/>
          </w:rPr>
        </w:r>
        <w:r>
          <w:rPr>
            <w:webHidden/>
          </w:rPr>
          <w:fldChar w:fldCharType="separate"/>
        </w:r>
        <w:r>
          <w:rPr>
            <w:webHidden/>
          </w:rPr>
          <w:t>41</w:t>
        </w:r>
        <w:r>
          <w:rPr>
            <w:webHidden/>
          </w:rPr>
          <w:fldChar w:fldCharType="end"/>
        </w:r>
      </w:hyperlink>
    </w:p>
    <w:p w:rsidR="009F2778" w:rsidRDefault="009F2778">
      <w:pPr>
        <w:pStyle w:val="TableofFigures"/>
        <w:rPr>
          <w:rFonts w:eastAsiaTheme="minorEastAsia"/>
        </w:rPr>
      </w:pPr>
      <w:hyperlink w:anchor="_Toc99295353" w:history="1">
        <w:r w:rsidRPr="0056479E">
          <w:rPr>
            <w:rStyle w:val="Hyperlink"/>
          </w:rPr>
          <w:t xml:space="preserve">Figure 50: </w:t>
        </w:r>
        <w:r>
          <w:rPr>
            <w:rFonts w:eastAsiaTheme="minorEastAsia"/>
          </w:rPr>
          <w:tab/>
        </w:r>
        <w:r w:rsidRPr="0056479E">
          <w:rPr>
            <w:rStyle w:val="Hyperlink"/>
          </w:rPr>
          <w:t>The title page of the thesis and the PDF meta data</w:t>
        </w:r>
        <w:r>
          <w:rPr>
            <w:webHidden/>
          </w:rPr>
          <w:tab/>
        </w:r>
        <w:r>
          <w:rPr>
            <w:webHidden/>
          </w:rPr>
          <w:fldChar w:fldCharType="begin"/>
        </w:r>
        <w:r>
          <w:rPr>
            <w:webHidden/>
          </w:rPr>
          <w:instrText xml:space="preserve"> PAGEREF _Toc99295353 \h </w:instrText>
        </w:r>
        <w:r>
          <w:rPr>
            <w:webHidden/>
          </w:rPr>
        </w:r>
        <w:r>
          <w:rPr>
            <w:webHidden/>
          </w:rPr>
          <w:fldChar w:fldCharType="separate"/>
        </w:r>
        <w:r>
          <w:rPr>
            <w:webHidden/>
          </w:rPr>
          <w:t>42</w:t>
        </w:r>
        <w:r>
          <w:rPr>
            <w:webHidden/>
          </w:rPr>
          <w:fldChar w:fldCharType="end"/>
        </w:r>
      </w:hyperlink>
    </w:p>
    <w:p w:rsidR="009F2778" w:rsidRDefault="009F2778">
      <w:pPr>
        <w:pStyle w:val="TableofFigures"/>
        <w:rPr>
          <w:rFonts w:eastAsiaTheme="minorEastAsia"/>
        </w:rPr>
      </w:pPr>
      <w:hyperlink w:anchor="_Toc99295354" w:history="1">
        <w:r w:rsidRPr="0056479E">
          <w:rPr>
            <w:rStyle w:val="Hyperlink"/>
          </w:rPr>
          <w:t xml:space="preserve">Figure 51: </w:t>
        </w:r>
        <w:r>
          <w:rPr>
            <w:rFonts w:eastAsiaTheme="minorEastAsia"/>
          </w:rPr>
          <w:tab/>
        </w:r>
        <w:r w:rsidRPr="0056479E">
          <w:rPr>
            <w:rStyle w:val="Hyperlink"/>
          </w:rPr>
          <w:t>The keywords appear as expected in the for DiVA data at the end of the PDF file</w:t>
        </w:r>
        <w:r>
          <w:rPr>
            <w:webHidden/>
          </w:rPr>
          <w:tab/>
        </w:r>
        <w:r>
          <w:rPr>
            <w:webHidden/>
          </w:rPr>
          <w:fldChar w:fldCharType="begin"/>
        </w:r>
        <w:r>
          <w:rPr>
            <w:webHidden/>
          </w:rPr>
          <w:instrText xml:space="preserve"> PAGEREF _Toc99295354 \h </w:instrText>
        </w:r>
        <w:r>
          <w:rPr>
            <w:webHidden/>
          </w:rPr>
        </w:r>
        <w:r>
          <w:rPr>
            <w:webHidden/>
          </w:rPr>
          <w:fldChar w:fldCharType="separate"/>
        </w:r>
        <w:r>
          <w:rPr>
            <w:webHidden/>
          </w:rPr>
          <w:t>42</w:t>
        </w:r>
        <w:r>
          <w:rPr>
            <w:webHidden/>
          </w:rPr>
          <w:fldChar w:fldCharType="end"/>
        </w:r>
      </w:hyperlink>
    </w:p>
    <w:p w:rsidR="009F2778" w:rsidRDefault="009F2778">
      <w:pPr>
        <w:pStyle w:val="TableofFigures"/>
        <w:rPr>
          <w:rFonts w:eastAsiaTheme="minorEastAsia"/>
        </w:rPr>
      </w:pPr>
      <w:hyperlink w:anchor="_Toc99295355" w:history="1">
        <w:r w:rsidRPr="0056479E">
          <w:rPr>
            <w:rStyle w:val="Hyperlink"/>
          </w:rPr>
          <w:t xml:space="preserve">Figure 52: </w:t>
        </w:r>
        <w:r>
          <w:rPr>
            <w:rFonts w:eastAsiaTheme="minorEastAsia"/>
          </w:rPr>
          <w:tab/>
        </w:r>
        <w:r w:rsidRPr="0056479E">
          <w:rPr>
            <w:rStyle w:val="Hyperlink"/>
          </w:rPr>
          <w:t xml:space="preserve">Several possible inputs to </w:t>
        </w:r>
        <w:r w:rsidRPr="0056479E">
          <w:rPr>
            <w:rStyle w:val="Hyperlink"/>
            <w:rFonts w:ascii="Consolas" w:hAnsi="Consolas"/>
          </w:rPr>
          <w:t>JSON_to_calendar.py</w:t>
        </w:r>
        <w:r w:rsidRPr="0056479E">
          <w:rPr>
            <w:rStyle w:val="Hyperlink"/>
          </w:rPr>
          <w:t xml:space="preserve">  and its outputs</w:t>
        </w:r>
        <w:r>
          <w:rPr>
            <w:webHidden/>
          </w:rPr>
          <w:tab/>
        </w:r>
        <w:r>
          <w:rPr>
            <w:webHidden/>
          </w:rPr>
          <w:fldChar w:fldCharType="begin"/>
        </w:r>
        <w:r>
          <w:rPr>
            <w:webHidden/>
          </w:rPr>
          <w:instrText xml:space="preserve"> PAGEREF _Toc99295355 \h </w:instrText>
        </w:r>
        <w:r>
          <w:rPr>
            <w:webHidden/>
          </w:rPr>
        </w:r>
        <w:r>
          <w:rPr>
            <w:webHidden/>
          </w:rPr>
          <w:fldChar w:fldCharType="separate"/>
        </w:r>
        <w:r>
          <w:rPr>
            <w:webHidden/>
          </w:rPr>
          <w:t>43</w:t>
        </w:r>
        <w:r>
          <w:rPr>
            <w:webHidden/>
          </w:rPr>
          <w:fldChar w:fldCharType="end"/>
        </w:r>
      </w:hyperlink>
    </w:p>
    <w:p w:rsidR="009F2778" w:rsidRDefault="009F2778">
      <w:pPr>
        <w:pStyle w:val="TableofFigures"/>
        <w:rPr>
          <w:rFonts w:eastAsiaTheme="minorEastAsia"/>
        </w:rPr>
      </w:pPr>
      <w:hyperlink w:anchor="_Toc99295356" w:history="1">
        <w:r w:rsidRPr="0056479E">
          <w:rPr>
            <w:rStyle w:val="Hyperlink"/>
          </w:rPr>
          <w:t xml:space="preserve">Figure 53: </w:t>
        </w:r>
        <w:r>
          <w:rPr>
            <w:rFonts w:eastAsiaTheme="minorEastAsia"/>
          </w:rPr>
          <w:tab/>
        </w:r>
        <w:r w:rsidRPr="0056479E">
          <w:rPr>
            <w:rStyle w:val="Hyperlink"/>
          </w:rPr>
          <w:t>Examples of using JSON_to_MODS.py</w:t>
        </w:r>
        <w:r>
          <w:rPr>
            <w:webHidden/>
          </w:rPr>
          <w:tab/>
        </w:r>
        <w:r>
          <w:rPr>
            <w:webHidden/>
          </w:rPr>
          <w:fldChar w:fldCharType="begin"/>
        </w:r>
        <w:r>
          <w:rPr>
            <w:webHidden/>
          </w:rPr>
          <w:instrText xml:space="preserve"> PAGEREF _Toc99295356 \h </w:instrText>
        </w:r>
        <w:r>
          <w:rPr>
            <w:webHidden/>
          </w:rPr>
        </w:r>
        <w:r>
          <w:rPr>
            <w:webHidden/>
          </w:rPr>
          <w:fldChar w:fldCharType="separate"/>
        </w:r>
        <w:r>
          <w:rPr>
            <w:webHidden/>
          </w:rPr>
          <w:t>43</w:t>
        </w:r>
        <w:r>
          <w:rPr>
            <w:webHidden/>
          </w:rPr>
          <w:fldChar w:fldCharType="end"/>
        </w:r>
      </w:hyperlink>
    </w:p>
    <w:p w:rsidR="009F2778" w:rsidRDefault="009F2778">
      <w:pPr>
        <w:pStyle w:val="TableofFigures"/>
        <w:rPr>
          <w:rFonts w:eastAsiaTheme="minorEastAsia"/>
        </w:rPr>
      </w:pPr>
      <w:hyperlink w:anchor="_Toc99295357" w:history="1">
        <w:r w:rsidRPr="0056479E">
          <w:rPr>
            <w:rStyle w:val="Hyperlink"/>
          </w:rPr>
          <w:t xml:space="preserve">Figure 54: </w:t>
        </w:r>
        <w:r>
          <w:rPr>
            <w:rFonts w:eastAsiaTheme="minorEastAsia"/>
          </w:rPr>
          <w:tab/>
        </w:r>
        <w:r w:rsidRPr="0056479E">
          <w:rPr>
            <w:rStyle w:val="Hyperlink"/>
          </w:rPr>
          <w:t>test12.json</w:t>
        </w:r>
        <w:r>
          <w:rPr>
            <w:webHidden/>
          </w:rPr>
          <w:tab/>
        </w:r>
        <w:r>
          <w:rPr>
            <w:webHidden/>
          </w:rPr>
          <w:fldChar w:fldCharType="begin"/>
        </w:r>
        <w:r>
          <w:rPr>
            <w:webHidden/>
          </w:rPr>
          <w:instrText xml:space="preserve"> PAGEREF _Toc99295357 \h </w:instrText>
        </w:r>
        <w:r>
          <w:rPr>
            <w:webHidden/>
          </w:rPr>
        </w:r>
        <w:r>
          <w:rPr>
            <w:webHidden/>
          </w:rPr>
          <w:fldChar w:fldCharType="separate"/>
        </w:r>
        <w:r>
          <w:rPr>
            <w:webHidden/>
          </w:rPr>
          <w:t>44</w:t>
        </w:r>
        <w:r>
          <w:rPr>
            <w:webHidden/>
          </w:rPr>
          <w:fldChar w:fldCharType="end"/>
        </w:r>
      </w:hyperlink>
    </w:p>
    <w:p w:rsidR="009F2778" w:rsidRDefault="009F2778">
      <w:pPr>
        <w:pStyle w:val="TableofFigures"/>
        <w:rPr>
          <w:rFonts w:eastAsiaTheme="minorEastAsia"/>
        </w:rPr>
      </w:pPr>
      <w:hyperlink w:anchor="_Toc99295358" w:history="1">
        <w:r w:rsidRPr="0056479E">
          <w:rPr>
            <w:rStyle w:val="Hyperlink"/>
          </w:rPr>
          <w:t xml:space="preserve">Figure 55: </w:t>
        </w:r>
        <w:r>
          <w:rPr>
            <w:rFonts w:eastAsiaTheme="minorEastAsia"/>
          </w:rPr>
          <w:tab/>
        </w:r>
        <w:r w:rsidRPr="0056479E">
          <w:rPr>
            <w:rStyle w:val="Hyperlink"/>
          </w:rPr>
          <w:t>test12.mods</w:t>
        </w:r>
        <w:r>
          <w:rPr>
            <w:webHidden/>
          </w:rPr>
          <w:tab/>
        </w:r>
        <w:r>
          <w:rPr>
            <w:webHidden/>
          </w:rPr>
          <w:fldChar w:fldCharType="begin"/>
        </w:r>
        <w:r>
          <w:rPr>
            <w:webHidden/>
          </w:rPr>
          <w:instrText xml:space="preserve"> PAGEREF _Toc99295358 \h </w:instrText>
        </w:r>
        <w:r>
          <w:rPr>
            <w:webHidden/>
          </w:rPr>
        </w:r>
        <w:r>
          <w:rPr>
            <w:webHidden/>
          </w:rPr>
          <w:fldChar w:fldCharType="separate"/>
        </w:r>
        <w:r>
          <w:rPr>
            <w:webHidden/>
          </w:rPr>
          <w:t>46</w:t>
        </w:r>
        <w:r>
          <w:rPr>
            <w:webHidden/>
          </w:rPr>
          <w:fldChar w:fldCharType="end"/>
        </w:r>
      </w:hyperlink>
    </w:p>
    <w:p w:rsidR="009F2778" w:rsidRDefault="009F2778">
      <w:pPr>
        <w:pStyle w:val="TableofFigures"/>
        <w:rPr>
          <w:rFonts w:eastAsiaTheme="minorEastAsia"/>
        </w:rPr>
      </w:pPr>
      <w:hyperlink w:anchor="_Toc99295359" w:history="1">
        <w:r w:rsidRPr="0056479E">
          <w:rPr>
            <w:rStyle w:val="Hyperlink"/>
          </w:rPr>
          <w:t xml:space="preserve">Figure 56: </w:t>
        </w:r>
        <w:r>
          <w:rPr>
            <w:rFonts w:eastAsiaTheme="minorEastAsia"/>
          </w:rPr>
          <w:tab/>
        </w:r>
        <w:r w:rsidRPr="0056479E">
          <w:rPr>
            <w:rStyle w:val="Hyperlink"/>
          </w:rPr>
          <w:t>The import process – step 1 – click on the “Import from external database” buttom on the upper right corner</w:t>
        </w:r>
        <w:r>
          <w:rPr>
            <w:webHidden/>
          </w:rPr>
          <w:tab/>
        </w:r>
        <w:r>
          <w:rPr>
            <w:webHidden/>
          </w:rPr>
          <w:fldChar w:fldCharType="begin"/>
        </w:r>
        <w:r>
          <w:rPr>
            <w:webHidden/>
          </w:rPr>
          <w:instrText xml:space="preserve"> PAGEREF _Toc99295359 \h </w:instrText>
        </w:r>
        <w:r>
          <w:rPr>
            <w:webHidden/>
          </w:rPr>
        </w:r>
        <w:r>
          <w:rPr>
            <w:webHidden/>
          </w:rPr>
          <w:fldChar w:fldCharType="separate"/>
        </w:r>
        <w:r>
          <w:rPr>
            <w:webHidden/>
          </w:rPr>
          <w:t>46</w:t>
        </w:r>
        <w:r>
          <w:rPr>
            <w:webHidden/>
          </w:rPr>
          <w:fldChar w:fldCharType="end"/>
        </w:r>
      </w:hyperlink>
    </w:p>
    <w:p w:rsidR="009F2778" w:rsidRDefault="009F2778">
      <w:pPr>
        <w:pStyle w:val="TableofFigures"/>
        <w:rPr>
          <w:rFonts w:eastAsiaTheme="minorEastAsia"/>
        </w:rPr>
      </w:pPr>
      <w:hyperlink w:anchor="_Toc99295360" w:history="1">
        <w:r w:rsidRPr="0056479E">
          <w:rPr>
            <w:rStyle w:val="Hyperlink"/>
          </w:rPr>
          <w:t xml:space="preserve">Figure 57: </w:t>
        </w:r>
        <w:r>
          <w:rPr>
            <w:rFonts w:eastAsiaTheme="minorEastAsia"/>
          </w:rPr>
          <w:tab/>
        </w:r>
        <w:r w:rsidRPr="0056479E">
          <w:rPr>
            <w:rStyle w:val="Hyperlink"/>
          </w:rPr>
          <w:t>The import process – step 2 – choose the MODV3 format and select a file to import</w:t>
        </w:r>
        <w:r>
          <w:rPr>
            <w:webHidden/>
          </w:rPr>
          <w:tab/>
        </w:r>
        <w:r>
          <w:rPr>
            <w:webHidden/>
          </w:rPr>
          <w:fldChar w:fldCharType="begin"/>
        </w:r>
        <w:r>
          <w:rPr>
            <w:webHidden/>
          </w:rPr>
          <w:instrText xml:space="preserve"> PAGEREF _Toc99295360 \h </w:instrText>
        </w:r>
        <w:r>
          <w:rPr>
            <w:webHidden/>
          </w:rPr>
        </w:r>
        <w:r>
          <w:rPr>
            <w:webHidden/>
          </w:rPr>
          <w:fldChar w:fldCharType="separate"/>
        </w:r>
        <w:r>
          <w:rPr>
            <w:webHidden/>
          </w:rPr>
          <w:t>47</w:t>
        </w:r>
        <w:r>
          <w:rPr>
            <w:webHidden/>
          </w:rPr>
          <w:fldChar w:fldCharType="end"/>
        </w:r>
      </w:hyperlink>
    </w:p>
    <w:p w:rsidR="009F2778" w:rsidRDefault="009F2778">
      <w:pPr>
        <w:pStyle w:val="TableofFigures"/>
        <w:rPr>
          <w:rFonts w:eastAsiaTheme="minorEastAsia"/>
        </w:rPr>
      </w:pPr>
      <w:hyperlink w:anchor="_Toc99295361" w:history="1">
        <w:r w:rsidRPr="0056479E">
          <w:rPr>
            <w:rStyle w:val="Hyperlink"/>
          </w:rPr>
          <w:t xml:space="preserve">Figure 58: </w:t>
        </w:r>
        <w:r>
          <w:rPr>
            <w:rFonts w:eastAsiaTheme="minorEastAsia"/>
          </w:rPr>
          <w:tab/>
        </w:r>
        <w:r w:rsidRPr="0056479E">
          <w:rPr>
            <w:rStyle w:val="Hyperlink"/>
          </w:rPr>
          <w:t>The import process – step 3 – after clicking “Import” – it says that the file was successfully uploaded</w:t>
        </w:r>
        <w:r>
          <w:rPr>
            <w:webHidden/>
          </w:rPr>
          <w:tab/>
        </w:r>
        <w:r>
          <w:rPr>
            <w:webHidden/>
          </w:rPr>
          <w:fldChar w:fldCharType="begin"/>
        </w:r>
        <w:r>
          <w:rPr>
            <w:webHidden/>
          </w:rPr>
          <w:instrText xml:space="preserve"> PAGEREF _Toc99295361 \h </w:instrText>
        </w:r>
        <w:r>
          <w:rPr>
            <w:webHidden/>
          </w:rPr>
        </w:r>
        <w:r>
          <w:rPr>
            <w:webHidden/>
          </w:rPr>
          <w:fldChar w:fldCharType="separate"/>
        </w:r>
        <w:r>
          <w:rPr>
            <w:webHidden/>
          </w:rPr>
          <w:t>48</w:t>
        </w:r>
        <w:r>
          <w:rPr>
            <w:webHidden/>
          </w:rPr>
          <w:fldChar w:fldCharType="end"/>
        </w:r>
      </w:hyperlink>
    </w:p>
    <w:p w:rsidR="009F2778" w:rsidRDefault="009F2778">
      <w:pPr>
        <w:pStyle w:val="TableofFigures"/>
        <w:rPr>
          <w:rFonts w:eastAsiaTheme="minorEastAsia"/>
        </w:rPr>
      </w:pPr>
      <w:hyperlink w:anchor="_Toc99295362" w:history="1">
        <w:r w:rsidRPr="0056479E">
          <w:rPr>
            <w:rStyle w:val="Hyperlink"/>
          </w:rPr>
          <w:t xml:space="preserve">Figure 59: </w:t>
        </w:r>
        <w:r>
          <w:rPr>
            <w:rFonts w:eastAsiaTheme="minorEastAsia"/>
          </w:rPr>
          <w:tab/>
        </w:r>
        <w:r w:rsidRPr="0056479E">
          <w:rPr>
            <w:rStyle w:val="Hyperlink"/>
          </w:rPr>
          <w:t>The import process – step 4 – after clicking “Import” once more – you can see the file has been added to the list of imported files</w:t>
        </w:r>
        <w:r>
          <w:rPr>
            <w:webHidden/>
          </w:rPr>
          <w:tab/>
        </w:r>
        <w:r>
          <w:rPr>
            <w:webHidden/>
          </w:rPr>
          <w:fldChar w:fldCharType="begin"/>
        </w:r>
        <w:r>
          <w:rPr>
            <w:webHidden/>
          </w:rPr>
          <w:instrText xml:space="preserve"> PAGEREF _Toc99295362 \h </w:instrText>
        </w:r>
        <w:r>
          <w:rPr>
            <w:webHidden/>
          </w:rPr>
        </w:r>
        <w:r>
          <w:rPr>
            <w:webHidden/>
          </w:rPr>
          <w:fldChar w:fldCharType="separate"/>
        </w:r>
        <w:r>
          <w:rPr>
            <w:webHidden/>
          </w:rPr>
          <w:t>48</w:t>
        </w:r>
        <w:r>
          <w:rPr>
            <w:webHidden/>
          </w:rPr>
          <w:fldChar w:fldCharType="end"/>
        </w:r>
      </w:hyperlink>
    </w:p>
    <w:p w:rsidR="009F2778" w:rsidRDefault="009F2778">
      <w:pPr>
        <w:pStyle w:val="TableofFigures"/>
        <w:rPr>
          <w:rFonts w:eastAsiaTheme="minorEastAsia"/>
        </w:rPr>
      </w:pPr>
      <w:hyperlink w:anchor="_Toc99295363" w:history="1">
        <w:r w:rsidRPr="0056479E">
          <w:rPr>
            <w:rStyle w:val="Hyperlink"/>
          </w:rPr>
          <w:t xml:space="preserve">Figure 60: </w:t>
        </w:r>
        <w:r>
          <w:rPr>
            <w:rFonts w:eastAsiaTheme="minorEastAsia"/>
          </w:rPr>
          <w:tab/>
        </w:r>
        <w:r w:rsidRPr="0056479E">
          <w:rPr>
            <w:rStyle w:val="Hyperlink"/>
          </w:rPr>
          <w:t>Imported document (part 1)</w:t>
        </w:r>
        <w:r>
          <w:rPr>
            <w:webHidden/>
          </w:rPr>
          <w:tab/>
        </w:r>
        <w:r>
          <w:rPr>
            <w:webHidden/>
          </w:rPr>
          <w:fldChar w:fldCharType="begin"/>
        </w:r>
        <w:r>
          <w:rPr>
            <w:webHidden/>
          </w:rPr>
          <w:instrText xml:space="preserve"> PAGEREF _Toc99295363 \h </w:instrText>
        </w:r>
        <w:r>
          <w:rPr>
            <w:webHidden/>
          </w:rPr>
        </w:r>
        <w:r>
          <w:rPr>
            <w:webHidden/>
          </w:rPr>
          <w:fldChar w:fldCharType="separate"/>
        </w:r>
        <w:r>
          <w:rPr>
            <w:webHidden/>
          </w:rPr>
          <w:t>49</w:t>
        </w:r>
        <w:r>
          <w:rPr>
            <w:webHidden/>
          </w:rPr>
          <w:fldChar w:fldCharType="end"/>
        </w:r>
      </w:hyperlink>
    </w:p>
    <w:p w:rsidR="009F2778" w:rsidRDefault="009F2778">
      <w:pPr>
        <w:pStyle w:val="TableofFigures"/>
        <w:rPr>
          <w:rFonts w:eastAsiaTheme="minorEastAsia"/>
        </w:rPr>
      </w:pPr>
      <w:hyperlink w:anchor="_Toc99295364" w:history="1">
        <w:r w:rsidRPr="0056479E">
          <w:rPr>
            <w:rStyle w:val="Hyperlink"/>
          </w:rPr>
          <w:t xml:space="preserve">Figure 61: </w:t>
        </w:r>
        <w:r>
          <w:rPr>
            <w:rFonts w:eastAsiaTheme="minorEastAsia"/>
          </w:rPr>
          <w:tab/>
        </w:r>
        <w:r w:rsidRPr="0056479E">
          <w:rPr>
            <w:rStyle w:val="Hyperlink"/>
          </w:rPr>
          <w:t>Imported document (part 2) – Note that both the English and Swedish titles are shown as well as the information about which level, the number of university credits, the education al program, and the subject.- Additionally, the year and number of pages are shown.</w:t>
        </w:r>
        <w:r>
          <w:rPr>
            <w:webHidden/>
          </w:rPr>
          <w:tab/>
        </w:r>
        <w:r>
          <w:rPr>
            <w:webHidden/>
          </w:rPr>
          <w:fldChar w:fldCharType="begin"/>
        </w:r>
        <w:r>
          <w:rPr>
            <w:webHidden/>
          </w:rPr>
          <w:instrText xml:space="preserve"> PAGEREF _Toc99295364 \h </w:instrText>
        </w:r>
        <w:r>
          <w:rPr>
            <w:webHidden/>
          </w:rPr>
        </w:r>
        <w:r>
          <w:rPr>
            <w:webHidden/>
          </w:rPr>
          <w:fldChar w:fldCharType="separate"/>
        </w:r>
        <w:r>
          <w:rPr>
            <w:webHidden/>
          </w:rPr>
          <w:t>50</w:t>
        </w:r>
        <w:r>
          <w:rPr>
            <w:webHidden/>
          </w:rPr>
          <w:fldChar w:fldCharType="end"/>
        </w:r>
      </w:hyperlink>
    </w:p>
    <w:p w:rsidR="009F2778" w:rsidRDefault="009F2778">
      <w:pPr>
        <w:pStyle w:val="TableofFigures"/>
        <w:rPr>
          <w:rFonts w:eastAsiaTheme="minorEastAsia"/>
        </w:rPr>
      </w:pPr>
      <w:hyperlink w:anchor="_Toc99295365" w:history="1">
        <w:r w:rsidRPr="0056479E">
          <w:rPr>
            <w:rStyle w:val="Hyperlink"/>
          </w:rPr>
          <w:t xml:space="preserve">Figure 62: </w:t>
        </w:r>
        <w:r>
          <w:rPr>
            <w:rFonts w:eastAsiaTheme="minorEastAsia"/>
          </w:rPr>
          <w:tab/>
        </w:r>
        <w:r w:rsidRPr="0056479E">
          <w:rPr>
            <w:rStyle w:val="Hyperlink"/>
          </w:rPr>
          <w:t>Imported document (part 3) – Note that the number in the series is not being shown. The nation subject catergies specified in the JSON file are shown. Additionally, a number of the keyoards in different languages are shown.</w:t>
        </w:r>
        <w:r>
          <w:rPr>
            <w:webHidden/>
          </w:rPr>
          <w:tab/>
        </w:r>
        <w:r>
          <w:rPr>
            <w:webHidden/>
          </w:rPr>
          <w:fldChar w:fldCharType="begin"/>
        </w:r>
        <w:r>
          <w:rPr>
            <w:webHidden/>
          </w:rPr>
          <w:instrText xml:space="preserve"> PAGEREF _Toc99295365 \h </w:instrText>
        </w:r>
        <w:r>
          <w:rPr>
            <w:webHidden/>
          </w:rPr>
        </w:r>
        <w:r>
          <w:rPr>
            <w:webHidden/>
          </w:rPr>
          <w:fldChar w:fldCharType="separate"/>
        </w:r>
        <w:r>
          <w:rPr>
            <w:webHidden/>
          </w:rPr>
          <w:t>51</w:t>
        </w:r>
        <w:r>
          <w:rPr>
            <w:webHidden/>
          </w:rPr>
          <w:fldChar w:fldCharType="end"/>
        </w:r>
      </w:hyperlink>
    </w:p>
    <w:p w:rsidR="009F2778" w:rsidRDefault="009F2778">
      <w:pPr>
        <w:pStyle w:val="TableofFigures"/>
        <w:rPr>
          <w:rFonts w:eastAsiaTheme="minorEastAsia"/>
        </w:rPr>
      </w:pPr>
      <w:hyperlink w:anchor="_Toc99295366" w:history="1">
        <w:r w:rsidRPr="0056479E">
          <w:rPr>
            <w:rStyle w:val="Hyperlink"/>
          </w:rPr>
          <w:t xml:space="preserve">Figure 63: </w:t>
        </w:r>
        <w:r>
          <w:rPr>
            <w:rFonts w:eastAsiaTheme="minorEastAsia"/>
          </w:rPr>
          <w:tab/>
        </w:r>
        <w:r w:rsidRPr="0056479E">
          <w:rPr>
            <w:rStyle w:val="Hyperlink"/>
          </w:rPr>
          <w:t>Imported document (part 4) – more keywords are shown as well as the abstract in English</w:t>
        </w:r>
        <w:r>
          <w:rPr>
            <w:webHidden/>
          </w:rPr>
          <w:tab/>
        </w:r>
        <w:r>
          <w:rPr>
            <w:webHidden/>
          </w:rPr>
          <w:fldChar w:fldCharType="begin"/>
        </w:r>
        <w:r>
          <w:rPr>
            <w:webHidden/>
          </w:rPr>
          <w:instrText xml:space="preserve"> PAGEREF _Toc99295366 \h </w:instrText>
        </w:r>
        <w:r>
          <w:rPr>
            <w:webHidden/>
          </w:rPr>
        </w:r>
        <w:r>
          <w:rPr>
            <w:webHidden/>
          </w:rPr>
          <w:fldChar w:fldCharType="separate"/>
        </w:r>
        <w:r>
          <w:rPr>
            <w:webHidden/>
          </w:rPr>
          <w:t>52</w:t>
        </w:r>
        <w:r>
          <w:rPr>
            <w:webHidden/>
          </w:rPr>
          <w:fldChar w:fldCharType="end"/>
        </w:r>
      </w:hyperlink>
    </w:p>
    <w:p w:rsidR="009F2778" w:rsidRDefault="009F2778">
      <w:pPr>
        <w:pStyle w:val="TableofFigures"/>
        <w:rPr>
          <w:rFonts w:eastAsiaTheme="minorEastAsia"/>
        </w:rPr>
      </w:pPr>
      <w:hyperlink w:anchor="_Toc99295367" w:history="1">
        <w:r w:rsidRPr="0056479E">
          <w:rPr>
            <w:rStyle w:val="Hyperlink"/>
          </w:rPr>
          <w:t xml:space="preserve">Figure 64: </w:t>
        </w:r>
        <w:r>
          <w:rPr>
            <w:rFonts w:eastAsiaTheme="minorEastAsia"/>
          </w:rPr>
          <w:tab/>
        </w:r>
        <w:r w:rsidRPr="0056479E">
          <w:rPr>
            <w:rStyle w:val="Hyperlink"/>
          </w:rPr>
          <w:t>Imported document (part 5) – the bottom of the Engish abstract is shown .- showing some of the formatted information that can be shown. Additionally, the Swedish and other abstracts are shown.</w:t>
        </w:r>
        <w:r>
          <w:rPr>
            <w:webHidden/>
          </w:rPr>
          <w:tab/>
        </w:r>
        <w:r>
          <w:rPr>
            <w:webHidden/>
          </w:rPr>
          <w:fldChar w:fldCharType="begin"/>
        </w:r>
        <w:r>
          <w:rPr>
            <w:webHidden/>
          </w:rPr>
          <w:instrText xml:space="preserve"> PAGEREF _Toc99295367 \h </w:instrText>
        </w:r>
        <w:r>
          <w:rPr>
            <w:webHidden/>
          </w:rPr>
        </w:r>
        <w:r>
          <w:rPr>
            <w:webHidden/>
          </w:rPr>
          <w:fldChar w:fldCharType="separate"/>
        </w:r>
        <w:r>
          <w:rPr>
            <w:webHidden/>
          </w:rPr>
          <w:t>53</w:t>
        </w:r>
        <w:r>
          <w:rPr>
            <w:webHidden/>
          </w:rPr>
          <w:fldChar w:fldCharType="end"/>
        </w:r>
      </w:hyperlink>
    </w:p>
    <w:p w:rsidR="009F2778" w:rsidRDefault="009F2778">
      <w:pPr>
        <w:pStyle w:val="TableofFigures"/>
        <w:rPr>
          <w:rFonts w:eastAsiaTheme="minorEastAsia"/>
        </w:rPr>
      </w:pPr>
      <w:hyperlink w:anchor="_Toc99295368" w:history="1">
        <w:r w:rsidRPr="0056479E">
          <w:rPr>
            <w:rStyle w:val="Hyperlink"/>
          </w:rPr>
          <w:t xml:space="preserve">Figure 65: </w:t>
        </w:r>
        <w:r>
          <w:rPr>
            <w:rFonts w:eastAsiaTheme="minorEastAsia"/>
          </w:rPr>
          <w:tab/>
        </w:r>
        <w:r w:rsidRPr="0056479E">
          <w:rPr>
            <w:rStyle w:val="Hyperlink"/>
          </w:rPr>
          <w:t>Imported document (part 6) – yet more abstracts</w:t>
        </w:r>
        <w:r>
          <w:rPr>
            <w:webHidden/>
          </w:rPr>
          <w:tab/>
        </w:r>
        <w:r>
          <w:rPr>
            <w:webHidden/>
          </w:rPr>
          <w:fldChar w:fldCharType="begin"/>
        </w:r>
        <w:r>
          <w:rPr>
            <w:webHidden/>
          </w:rPr>
          <w:instrText xml:space="preserve"> PAGEREF _Toc99295368 \h </w:instrText>
        </w:r>
        <w:r>
          <w:rPr>
            <w:webHidden/>
          </w:rPr>
        </w:r>
        <w:r>
          <w:rPr>
            <w:webHidden/>
          </w:rPr>
          <w:fldChar w:fldCharType="separate"/>
        </w:r>
        <w:r>
          <w:rPr>
            <w:webHidden/>
          </w:rPr>
          <w:t>54</w:t>
        </w:r>
        <w:r>
          <w:rPr>
            <w:webHidden/>
          </w:rPr>
          <w:fldChar w:fldCharType="end"/>
        </w:r>
      </w:hyperlink>
    </w:p>
    <w:p w:rsidR="009F2778" w:rsidRDefault="009F2778">
      <w:pPr>
        <w:pStyle w:val="TableofFigures"/>
        <w:rPr>
          <w:rFonts w:eastAsiaTheme="minorEastAsia"/>
        </w:rPr>
      </w:pPr>
      <w:hyperlink w:anchor="_Toc99295369" w:history="1">
        <w:r w:rsidRPr="0056479E">
          <w:rPr>
            <w:rStyle w:val="Hyperlink"/>
          </w:rPr>
          <w:t xml:space="preserve">Figure 66: </w:t>
        </w:r>
        <w:r>
          <w:rPr>
            <w:rFonts w:eastAsiaTheme="minorEastAsia"/>
          </w:rPr>
          <w:tab/>
        </w:r>
        <w:r w:rsidRPr="0056479E">
          <w:rPr>
            <w:rStyle w:val="Hyperlink"/>
          </w:rPr>
          <w:t>Imported document (part 7) – the supervisors are shown</w:t>
        </w:r>
        <w:r>
          <w:rPr>
            <w:webHidden/>
          </w:rPr>
          <w:tab/>
        </w:r>
        <w:r>
          <w:rPr>
            <w:webHidden/>
          </w:rPr>
          <w:fldChar w:fldCharType="begin"/>
        </w:r>
        <w:r>
          <w:rPr>
            <w:webHidden/>
          </w:rPr>
          <w:instrText xml:space="preserve"> PAGEREF _Toc99295369 \h </w:instrText>
        </w:r>
        <w:r>
          <w:rPr>
            <w:webHidden/>
          </w:rPr>
        </w:r>
        <w:r>
          <w:rPr>
            <w:webHidden/>
          </w:rPr>
          <w:fldChar w:fldCharType="separate"/>
        </w:r>
        <w:r>
          <w:rPr>
            <w:webHidden/>
          </w:rPr>
          <w:t>55</w:t>
        </w:r>
        <w:r>
          <w:rPr>
            <w:webHidden/>
          </w:rPr>
          <w:fldChar w:fldCharType="end"/>
        </w:r>
      </w:hyperlink>
    </w:p>
    <w:p w:rsidR="009F2778" w:rsidRDefault="009F2778">
      <w:pPr>
        <w:pStyle w:val="TableofFigures"/>
        <w:rPr>
          <w:rFonts w:eastAsiaTheme="minorEastAsia"/>
        </w:rPr>
      </w:pPr>
      <w:hyperlink w:anchor="_Toc99295370" w:history="1">
        <w:r w:rsidRPr="0056479E">
          <w:rPr>
            <w:rStyle w:val="Hyperlink"/>
          </w:rPr>
          <w:t xml:space="preserve">Figure 67: </w:t>
        </w:r>
        <w:r>
          <w:rPr>
            <w:rFonts w:eastAsiaTheme="minorEastAsia"/>
          </w:rPr>
          <w:tab/>
        </w:r>
        <w:r w:rsidRPr="0056479E">
          <w:rPr>
            <w:rStyle w:val="Hyperlink"/>
          </w:rPr>
          <w:t>Imported document (part 8) – the examiner is shown along with the information about the oral presentation</w:t>
        </w:r>
        <w:r>
          <w:rPr>
            <w:webHidden/>
          </w:rPr>
          <w:tab/>
        </w:r>
        <w:r>
          <w:rPr>
            <w:webHidden/>
          </w:rPr>
          <w:fldChar w:fldCharType="begin"/>
        </w:r>
        <w:r>
          <w:rPr>
            <w:webHidden/>
          </w:rPr>
          <w:instrText xml:space="preserve"> PAGEREF _Toc99295370 \h </w:instrText>
        </w:r>
        <w:r>
          <w:rPr>
            <w:webHidden/>
          </w:rPr>
        </w:r>
        <w:r>
          <w:rPr>
            <w:webHidden/>
          </w:rPr>
          <w:fldChar w:fldCharType="separate"/>
        </w:r>
        <w:r>
          <w:rPr>
            <w:webHidden/>
          </w:rPr>
          <w:t>56</w:t>
        </w:r>
        <w:r>
          <w:rPr>
            <w:webHidden/>
          </w:rPr>
          <w:fldChar w:fldCharType="end"/>
        </w:r>
      </w:hyperlink>
    </w:p>
    <w:p w:rsidR="009F2778" w:rsidRDefault="009F2778">
      <w:pPr>
        <w:pStyle w:val="TableofFigures"/>
        <w:rPr>
          <w:rFonts w:eastAsiaTheme="minorEastAsia"/>
        </w:rPr>
      </w:pPr>
      <w:hyperlink w:anchor="_Toc99295371" w:history="1">
        <w:r w:rsidRPr="0056479E">
          <w:rPr>
            <w:rStyle w:val="Hyperlink"/>
          </w:rPr>
          <w:t xml:space="preserve">Figure 68: </w:t>
        </w:r>
        <w:r>
          <w:rPr>
            <w:rFonts w:eastAsiaTheme="minorEastAsia"/>
          </w:rPr>
          <w:tab/>
        </w:r>
        <w:r w:rsidRPr="0056479E">
          <w:rPr>
            <w:rStyle w:val="Hyperlink"/>
          </w:rPr>
          <w:t>Number in series correctly entered</w:t>
        </w:r>
        <w:r>
          <w:rPr>
            <w:webHidden/>
          </w:rPr>
          <w:tab/>
        </w:r>
        <w:r>
          <w:rPr>
            <w:webHidden/>
          </w:rPr>
          <w:fldChar w:fldCharType="begin"/>
        </w:r>
        <w:r>
          <w:rPr>
            <w:webHidden/>
          </w:rPr>
          <w:instrText xml:space="preserve"> PAGEREF _Toc99295371 \h </w:instrText>
        </w:r>
        <w:r>
          <w:rPr>
            <w:webHidden/>
          </w:rPr>
        </w:r>
        <w:r>
          <w:rPr>
            <w:webHidden/>
          </w:rPr>
          <w:fldChar w:fldCharType="separate"/>
        </w:r>
        <w:r>
          <w:rPr>
            <w:webHidden/>
          </w:rPr>
          <w:t>57</w:t>
        </w:r>
        <w:r>
          <w:rPr>
            <w:webHidden/>
          </w:rPr>
          <w:fldChar w:fldCharType="end"/>
        </w:r>
      </w:hyperlink>
    </w:p>
    <w:p w:rsidR="009F2778" w:rsidRDefault="009F2778">
      <w:pPr>
        <w:pStyle w:val="TableofFigures"/>
        <w:rPr>
          <w:rFonts w:eastAsiaTheme="minorEastAsia"/>
        </w:rPr>
      </w:pPr>
      <w:hyperlink w:anchor="_Toc99295372" w:history="1">
        <w:r w:rsidRPr="0056479E">
          <w:rPr>
            <w:rStyle w:val="Hyperlink"/>
          </w:rPr>
          <w:t xml:space="preserve">Figure 69: </w:t>
        </w:r>
        <w:r>
          <w:rPr>
            <w:rFonts w:eastAsiaTheme="minorEastAsia"/>
          </w:rPr>
          <w:tab/>
        </w:r>
        <w:r w:rsidRPr="0056479E">
          <w:rPr>
            <w:rStyle w:val="Hyperlink"/>
          </w:rPr>
          <w:t>MODS data</w:t>
        </w:r>
        <w:r>
          <w:rPr>
            <w:webHidden/>
          </w:rPr>
          <w:tab/>
        </w:r>
        <w:r>
          <w:rPr>
            <w:webHidden/>
          </w:rPr>
          <w:fldChar w:fldCharType="begin"/>
        </w:r>
        <w:r>
          <w:rPr>
            <w:webHidden/>
          </w:rPr>
          <w:instrText xml:space="preserve"> PAGEREF _Toc99295372 \h </w:instrText>
        </w:r>
        <w:r>
          <w:rPr>
            <w:webHidden/>
          </w:rPr>
        </w:r>
        <w:r>
          <w:rPr>
            <w:webHidden/>
          </w:rPr>
          <w:fldChar w:fldCharType="separate"/>
        </w:r>
        <w:r>
          <w:rPr>
            <w:webHidden/>
          </w:rPr>
          <w:t>57</w:t>
        </w:r>
        <w:r>
          <w:rPr>
            <w:webHidden/>
          </w:rPr>
          <w:fldChar w:fldCharType="end"/>
        </w:r>
      </w:hyperlink>
    </w:p>
    <w:p w:rsidR="009F2778" w:rsidRDefault="009F2778">
      <w:pPr>
        <w:pStyle w:val="TableofFigures"/>
        <w:rPr>
          <w:rFonts w:eastAsiaTheme="minorEastAsia"/>
        </w:rPr>
      </w:pPr>
      <w:hyperlink w:anchor="_Toc99295373" w:history="1">
        <w:r w:rsidRPr="0056479E">
          <w:rPr>
            <w:rStyle w:val="Hyperlink"/>
          </w:rPr>
          <w:t xml:space="preserve">Figure 70: </w:t>
        </w:r>
        <w:r>
          <w:rPr>
            <w:rFonts w:eastAsiaTheme="minorEastAsia"/>
          </w:rPr>
          <w:tab/>
        </w:r>
        <w:r w:rsidRPr="0056479E">
          <w:rPr>
            <w:rStyle w:val="Hyperlink"/>
          </w:rPr>
          <w:t>Two KTH supervisors in different schools</w:t>
        </w:r>
        <w:r>
          <w:rPr>
            <w:webHidden/>
          </w:rPr>
          <w:tab/>
        </w:r>
        <w:r>
          <w:rPr>
            <w:webHidden/>
          </w:rPr>
          <w:fldChar w:fldCharType="begin"/>
        </w:r>
        <w:r>
          <w:rPr>
            <w:webHidden/>
          </w:rPr>
          <w:instrText xml:space="preserve"> PAGEREF _Toc99295373 \h </w:instrText>
        </w:r>
        <w:r>
          <w:rPr>
            <w:webHidden/>
          </w:rPr>
        </w:r>
        <w:r>
          <w:rPr>
            <w:webHidden/>
          </w:rPr>
          <w:fldChar w:fldCharType="separate"/>
        </w:r>
        <w:r>
          <w:rPr>
            <w:webHidden/>
          </w:rPr>
          <w:t>58</w:t>
        </w:r>
        <w:r>
          <w:rPr>
            <w:webHidden/>
          </w:rPr>
          <w:fldChar w:fldCharType="end"/>
        </w:r>
      </w:hyperlink>
    </w:p>
    <w:p w:rsidR="009F2778" w:rsidRDefault="009F2778">
      <w:pPr>
        <w:pStyle w:val="TableofFigures"/>
        <w:rPr>
          <w:rFonts w:eastAsiaTheme="minorEastAsia"/>
        </w:rPr>
      </w:pPr>
      <w:hyperlink w:anchor="_Toc99295374" w:history="1">
        <w:r w:rsidRPr="0056479E">
          <w:rPr>
            <w:rStyle w:val="Hyperlink"/>
          </w:rPr>
          <w:t>Figure 71:</w:t>
        </w:r>
        <w:r>
          <w:rPr>
            <w:rFonts w:eastAsiaTheme="minorEastAsia"/>
          </w:rPr>
          <w:tab/>
        </w:r>
        <w:r w:rsidRPr="0056479E">
          <w:rPr>
            <w:rStyle w:val="Hyperlink"/>
          </w:rPr>
          <w:t>Third supervisor</w:t>
        </w:r>
        <w:r>
          <w:rPr>
            <w:webHidden/>
          </w:rPr>
          <w:tab/>
        </w:r>
        <w:r>
          <w:rPr>
            <w:webHidden/>
          </w:rPr>
          <w:fldChar w:fldCharType="begin"/>
        </w:r>
        <w:r>
          <w:rPr>
            <w:webHidden/>
          </w:rPr>
          <w:instrText xml:space="preserve"> PAGEREF _Toc99295374 \h </w:instrText>
        </w:r>
        <w:r>
          <w:rPr>
            <w:webHidden/>
          </w:rPr>
        </w:r>
        <w:r>
          <w:rPr>
            <w:webHidden/>
          </w:rPr>
          <w:fldChar w:fldCharType="separate"/>
        </w:r>
        <w:r>
          <w:rPr>
            <w:webHidden/>
          </w:rPr>
          <w:t>58</w:t>
        </w:r>
        <w:r>
          <w:rPr>
            <w:webHidden/>
          </w:rPr>
          <w:fldChar w:fldCharType="end"/>
        </w:r>
      </w:hyperlink>
    </w:p>
    <w:p w:rsidR="009F2778" w:rsidRDefault="009F2778">
      <w:pPr>
        <w:pStyle w:val="TableofFigures"/>
        <w:rPr>
          <w:rFonts w:eastAsiaTheme="minorEastAsia"/>
        </w:rPr>
      </w:pPr>
      <w:hyperlink w:anchor="_Toc99295375" w:history="1">
        <w:r w:rsidRPr="0056479E">
          <w:rPr>
            <w:rStyle w:val="Hyperlink"/>
          </w:rPr>
          <w:t xml:space="preserve">Figure 72: </w:t>
        </w:r>
        <w:r>
          <w:rPr>
            <w:rFonts w:eastAsiaTheme="minorEastAsia"/>
          </w:rPr>
          <w:tab/>
        </w:r>
        <w:r w:rsidRPr="0056479E">
          <w:rPr>
            <w:rStyle w:val="Hyperlink"/>
          </w:rPr>
          <w:t>Examiner</w:t>
        </w:r>
        <w:r>
          <w:rPr>
            <w:webHidden/>
          </w:rPr>
          <w:tab/>
        </w:r>
        <w:r>
          <w:rPr>
            <w:webHidden/>
          </w:rPr>
          <w:fldChar w:fldCharType="begin"/>
        </w:r>
        <w:r>
          <w:rPr>
            <w:webHidden/>
          </w:rPr>
          <w:instrText xml:space="preserve"> PAGEREF _Toc99295375 \h </w:instrText>
        </w:r>
        <w:r>
          <w:rPr>
            <w:webHidden/>
          </w:rPr>
        </w:r>
        <w:r>
          <w:rPr>
            <w:webHidden/>
          </w:rPr>
          <w:fldChar w:fldCharType="separate"/>
        </w:r>
        <w:r>
          <w:rPr>
            <w:webHidden/>
          </w:rPr>
          <w:t>59</w:t>
        </w:r>
        <w:r>
          <w:rPr>
            <w:webHidden/>
          </w:rPr>
          <w:fldChar w:fldCharType="end"/>
        </w:r>
      </w:hyperlink>
    </w:p>
    <w:p w:rsidR="009F2778" w:rsidRDefault="009F2778">
      <w:pPr>
        <w:pStyle w:val="TableofFigures"/>
        <w:rPr>
          <w:rFonts w:eastAsiaTheme="minorEastAsia"/>
        </w:rPr>
      </w:pPr>
      <w:hyperlink w:anchor="_Toc99295376" w:history="1">
        <w:r w:rsidRPr="0056479E">
          <w:rPr>
            <w:rStyle w:val="Hyperlink"/>
          </w:rPr>
          <w:t xml:space="preserve">Figure 73: </w:t>
        </w:r>
        <w:r>
          <w:rPr>
            <w:rFonts w:eastAsiaTheme="minorEastAsia"/>
          </w:rPr>
          <w:tab/>
        </w:r>
        <w:r w:rsidRPr="0056479E">
          <w:rPr>
            <w:rStyle w:val="Hyperlink"/>
          </w:rPr>
          <w:t>MODS data for the supervisors and examiners</w:t>
        </w:r>
        <w:r>
          <w:rPr>
            <w:webHidden/>
          </w:rPr>
          <w:tab/>
        </w:r>
        <w:r>
          <w:rPr>
            <w:webHidden/>
          </w:rPr>
          <w:fldChar w:fldCharType="begin"/>
        </w:r>
        <w:r>
          <w:rPr>
            <w:webHidden/>
          </w:rPr>
          <w:instrText xml:space="preserve"> PAGEREF _Toc99295376 \h </w:instrText>
        </w:r>
        <w:r>
          <w:rPr>
            <w:webHidden/>
          </w:rPr>
        </w:r>
        <w:r>
          <w:rPr>
            <w:webHidden/>
          </w:rPr>
          <w:fldChar w:fldCharType="separate"/>
        </w:r>
        <w:r>
          <w:rPr>
            <w:webHidden/>
          </w:rPr>
          <w:t>60</w:t>
        </w:r>
        <w:r>
          <w:rPr>
            <w:webHidden/>
          </w:rPr>
          <w:fldChar w:fldCharType="end"/>
        </w:r>
      </w:hyperlink>
    </w:p>
    <w:p w:rsidR="009F2778" w:rsidRDefault="009F2778">
      <w:pPr>
        <w:pStyle w:val="TableofFigures"/>
        <w:rPr>
          <w:rFonts w:eastAsiaTheme="minorEastAsia"/>
        </w:rPr>
      </w:pPr>
      <w:hyperlink w:anchor="_Toc99295377" w:history="1">
        <w:r w:rsidRPr="0056479E">
          <w:rPr>
            <w:rStyle w:val="Hyperlink"/>
          </w:rPr>
          <w:t xml:space="preserve">Figure 74: </w:t>
        </w:r>
        <w:r>
          <w:rPr>
            <w:rFonts w:eastAsiaTheme="minorEastAsia"/>
          </w:rPr>
          <w:tab/>
        </w:r>
        <w:r w:rsidRPr="0056479E">
          <w:rPr>
            <w:rStyle w:val="Hyperlink"/>
            <w:b/>
          </w:rPr>
          <w:t>Corporate name</w:t>
        </w:r>
        <w:r w:rsidRPr="0056479E">
          <w:rPr>
            <w:rStyle w:val="Hyperlink"/>
          </w:rPr>
          <w:t xml:space="preserve"> data in MODS data for the affiliations</w:t>
        </w:r>
        <w:r>
          <w:rPr>
            <w:webHidden/>
          </w:rPr>
          <w:tab/>
        </w:r>
        <w:r>
          <w:rPr>
            <w:webHidden/>
          </w:rPr>
          <w:fldChar w:fldCharType="begin"/>
        </w:r>
        <w:r>
          <w:rPr>
            <w:webHidden/>
          </w:rPr>
          <w:instrText xml:space="preserve"> PAGEREF _Toc99295377 \h </w:instrText>
        </w:r>
        <w:r>
          <w:rPr>
            <w:webHidden/>
          </w:rPr>
        </w:r>
        <w:r>
          <w:rPr>
            <w:webHidden/>
          </w:rPr>
          <w:fldChar w:fldCharType="separate"/>
        </w:r>
        <w:r>
          <w:rPr>
            <w:webHidden/>
          </w:rPr>
          <w:t>61</w:t>
        </w:r>
        <w:r>
          <w:rPr>
            <w:webHidden/>
          </w:rPr>
          <w:fldChar w:fldCharType="end"/>
        </w:r>
      </w:hyperlink>
    </w:p>
    <w:p w:rsidR="009F2778" w:rsidRDefault="009F2778">
      <w:pPr>
        <w:pStyle w:val="TableofFigures"/>
        <w:rPr>
          <w:rFonts w:eastAsiaTheme="minorEastAsia"/>
        </w:rPr>
      </w:pPr>
      <w:hyperlink w:anchor="_Toc99295378" w:history="1">
        <w:r w:rsidRPr="0056479E">
          <w:rPr>
            <w:rStyle w:val="Hyperlink"/>
          </w:rPr>
          <w:t xml:space="preserve">Figure 75: </w:t>
        </w:r>
        <w:r>
          <w:rPr>
            <w:rFonts w:eastAsiaTheme="minorEastAsia"/>
          </w:rPr>
          <w:tab/>
        </w:r>
        <w:r w:rsidRPr="0056479E">
          <w:rPr>
            <w:rStyle w:val="Hyperlink"/>
          </w:rPr>
          <w:t>Reduced MODS for corporate names</w:t>
        </w:r>
        <w:r>
          <w:rPr>
            <w:webHidden/>
          </w:rPr>
          <w:tab/>
        </w:r>
        <w:r>
          <w:rPr>
            <w:webHidden/>
          </w:rPr>
          <w:fldChar w:fldCharType="begin"/>
        </w:r>
        <w:r>
          <w:rPr>
            <w:webHidden/>
          </w:rPr>
          <w:instrText xml:space="preserve"> PAGEREF _Toc99295378 \h </w:instrText>
        </w:r>
        <w:r>
          <w:rPr>
            <w:webHidden/>
          </w:rPr>
        </w:r>
        <w:r>
          <w:rPr>
            <w:webHidden/>
          </w:rPr>
          <w:fldChar w:fldCharType="separate"/>
        </w:r>
        <w:r>
          <w:rPr>
            <w:webHidden/>
          </w:rPr>
          <w:t>61</w:t>
        </w:r>
        <w:r>
          <w:rPr>
            <w:webHidden/>
          </w:rPr>
          <w:fldChar w:fldCharType="end"/>
        </w:r>
      </w:hyperlink>
    </w:p>
    <w:p w:rsidR="009F2778" w:rsidRDefault="009F2778">
      <w:pPr>
        <w:pStyle w:val="TableofFigures"/>
        <w:rPr>
          <w:rFonts w:eastAsiaTheme="minorEastAsia"/>
        </w:rPr>
      </w:pPr>
      <w:hyperlink w:anchor="_Toc99295379" w:history="1">
        <w:r w:rsidRPr="0056479E">
          <w:rPr>
            <w:rStyle w:val="Hyperlink"/>
          </w:rPr>
          <w:t xml:space="preserve">Figure 76: </w:t>
        </w:r>
        <w:r>
          <w:rPr>
            <w:rFonts w:eastAsiaTheme="minorEastAsia"/>
          </w:rPr>
          <w:tab/>
        </w:r>
        <w:r w:rsidRPr="0056479E">
          <w:rPr>
            <w:rStyle w:val="Hyperlink"/>
          </w:rPr>
          <w:t>The two supervisors with the reduced MODS for corporate names</w:t>
        </w:r>
        <w:r>
          <w:rPr>
            <w:webHidden/>
          </w:rPr>
          <w:tab/>
        </w:r>
        <w:r>
          <w:rPr>
            <w:webHidden/>
          </w:rPr>
          <w:fldChar w:fldCharType="begin"/>
        </w:r>
        <w:r>
          <w:rPr>
            <w:webHidden/>
          </w:rPr>
          <w:instrText xml:space="preserve"> PAGEREF _Toc99295379 \h </w:instrText>
        </w:r>
        <w:r>
          <w:rPr>
            <w:webHidden/>
          </w:rPr>
        </w:r>
        <w:r>
          <w:rPr>
            <w:webHidden/>
          </w:rPr>
          <w:fldChar w:fldCharType="separate"/>
        </w:r>
        <w:r>
          <w:rPr>
            <w:webHidden/>
          </w:rPr>
          <w:t>62</w:t>
        </w:r>
        <w:r>
          <w:rPr>
            <w:webHidden/>
          </w:rPr>
          <w:fldChar w:fldCharType="end"/>
        </w:r>
      </w:hyperlink>
    </w:p>
    <w:p w:rsidR="009F2778" w:rsidRDefault="009F2778">
      <w:pPr>
        <w:pStyle w:val="TableofFigures"/>
        <w:rPr>
          <w:rFonts w:eastAsiaTheme="minorEastAsia"/>
        </w:rPr>
      </w:pPr>
      <w:hyperlink w:anchor="_Toc99295380" w:history="1">
        <w:r w:rsidRPr="0056479E">
          <w:rPr>
            <w:rStyle w:val="Hyperlink"/>
          </w:rPr>
          <w:t xml:space="preserve">Figure 77: </w:t>
        </w:r>
        <w:r>
          <w:rPr>
            <w:rFonts w:eastAsiaTheme="minorEastAsia"/>
          </w:rPr>
          <w:tab/>
        </w:r>
        <w:r w:rsidRPr="0056479E">
          <w:rPr>
            <w:rStyle w:val="Hyperlink"/>
          </w:rPr>
          <w:t>The examiner with the reduced MODS for corporate names</w:t>
        </w:r>
        <w:r>
          <w:rPr>
            <w:webHidden/>
          </w:rPr>
          <w:tab/>
        </w:r>
        <w:r>
          <w:rPr>
            <w:webHidden/>
          </w:rPr>
          <w:fldChar w:fldCharType="begin"/>
        </w:r>
        <w:r>
          <w:rPr>
            <w:webHidden/>
          </w:rPr>
          <w:instrText xml:space="preserve"> PAGEREF _Toc99295380 \h </w:instrText>
        </w:r>
        <w:r>
          <w:rPr>
            <w:webHidden/>
          </w:rPr>
        </w:r>
        <w:r>
          <w:rPr>
            <w:webHidden/>
          </w:rPr>
          <w:fldChar w:fldCharType="separate"/>
        </w:r>
        <w:r>
          <w:rPr>
            <w:webHidden/>
          </w:rPr>
          <w:t>62</w:t>
        </w:r>
        <w:r>
          <w:rPr>
            <w:webHidden/>
          </w:rPr>
          <w:fldChar w:fldCharType="end"/>
        </w:r>
      </w:hyperlink>
    </w:p>
    <w:p w:rsidR="009F2778" w:rsidRDefault="009F2778">
      <w:pPr>
        <w:pStyle w:val="TableofFigures"/>
        <w:rPr>
          <w:rFonts w:eastAsiaTheme="minorEastAsia"/>
        </w:rPr>
      </w:pPr>
      <w:hyperlink w:anchor="_Toc99295381" w:history="1">
        <w:r w:rsidRPr="0056479E">
          <w:rPr>
            <w:rStyle w:val="Hyperlink"/>
          </w:rPr>
          <w:t xml:space="preserve">Figure 78: </w:t>
        </w:r>
        <w:r>
          <w:rPr>
            <w:rFonts w:eastAsiaTheme="minorEastAsia"/>
          </w:rPr>
          <w:tab/>
        </w:r>
        <w:r w:rsidRPr="0056479E">
          <w:rPr>
            <w:rStyle w:val="Hyperlink"/>
          </w:rPr>
          <w:t>Commands to produce the JSON and make the calendar entries and announcement</w:t>
        </w:r>
        <w:r>
          <w:rPr>
            <w:webHidden/>
          </w:rPr>
          <w:tab/>
        </w:r>
        <w:r>
          <w:rPr>
            <w:webHidden/>
          </w:rPr>
          <w:fldChar w:fldCharType="begin"/>
        </w:r>
        <w:r>
          <w:rPr>
            <w:webHidden/>
          </w:rPr>
          <w:instrText xml:space="preserve"> PAGEREF _Toc99295381 \h </w:instrText>
        </w:r>
        <w:r>
          <w:rPr>
            <w:webHidden/>
          </w:rPr>
        </w:r>
        <w:r>
          <w:rPr>
            <w:webHidden/>
          </w:rPr>
          <w:fldChar w:fldCharType="separate"/>
        </w:r>
        <w:r>
          <w:rPr>
            <w:webHidden/>
          </w:rPr>
          <w:t>63</w:t>
        </w:r>
        <w:r>
          <w:rPr>
            <w:webHidden/>
          </w:rPr>
          <w:fldChar w:fldCharType="end"/>
        </w:r>
      </w:hyperlink>
    </w:p>
    <w:p w:rsidR="009F2778" w:rsidRDefault="009F2778">
      <w:pPr>
        <w:pStyle w:val="TableofFigures"/>
        <w:rPr>
          <w:rFonts w:eastAsiaTheme="minorEastAsia"/>
        </w:rPr>
      </w:pPr>
      <w:hyperlink w:anchor="_Toc99295382" w:history="1">
        <w:r w:rsidRPr="0056479E">
          <w:rPr>
            <w:rStyle w:val="Hyperlink"/>
          </w:rPr>
          <w:t xml:space="preserve">Figure 79: </w:t>
        </w:r>
        <w:r>
          <w:rPr>
            <w:rFonts w:eastAsiaTheme="minorEastAsia"/>
          </w:rPr>
          <w:tab/>
        </w:r>
        <w:r w:rsidRPr="0056479E">
          <w:rPr>
            <w:rStyle w:val="Hyperlink"/>
          </w:rPr>
          <w:t>Examples of equations in an announcement</w:t>
        </w:r>
        <w:r>
          <w:rPr>
            <w:webHidden/>
          </w:rPr>
          <w:tab/>
        </w:r>
        <w:r>
          <w:rPr>
            <w:webHidden/>
          </w:rPr>
          <w:fldChar w:fldCharType="begin"/>
        </w:r>
        <w:r>
          <w:rPr>
            <w:webHidden/>
          </w:rPr>
          <w:instrText xml:space="preserve"> PAGEREF _Toc99295382 \h </w:instrText>
        </w:r>
        <w:r>
          <w:rPr>
            <w:webHidden/>
          </w:rPr>
        </w:r>
        <w:r>
          <w:rPr>
            <w:webHidden/>
          </w:rPr>
          <w:fldChar w:fldCharType="separate"/>
        </w:r>
        <w:r>
          <w:rPr>
            <w:webHidden/>
          </w:rPr>
          <w:t>64</w:t>
        </w:r>
        <w:r>
          <w:rPr>
            <w:webHidden/>
          </w:rPr>
          <w:fldChar w:fldCharType="end"/>
        </w:r>
      </w:hyperlink>
    </w:p>
    <w:p w:rsidR="009F2778" w:rsidRDefault="009F2778">
      <w:pPr>
        <w:pStyle w:val="TableofFigures"/>
        <w:rPr>
          <w:rFonts w:eastAsiaTheme="minorEastAsia"/>
        </w:rPr>
      </w:pPr>
      <w:hyperlink w:anchor="_Toc99295383" w:history="1">
        <w:r w:rsidRPr="0056479E">
          <w:rPr>
            <w:rStyle w:val="Hyperlink"/>
          </w:rPr>
          <w:t xml:space="preserve">Figure 80: </w:t>
        </w:r>
        <w:r>
          <w:rPr>
            <w:rFonts w:eastAsiaTheme="minorEastAsia"/>
          </w:rPr>
          <w:tab/>
        </w:r>
        <w:r w:rsidRPr="0056479E">
          <w:rPr>
            <w:rStyle w:val="Hyperlink"/>
          </w:rPr>
          <w:t>Announcement summary</w:t>
        </w:r>
        <w:r>
          <w:rPr>
            <w:webHidden/>
          </w:rPr>
          <w:tab/>
        </w:r>
        <w:r>
          <w:rPr>
            <w:webHidden/>
          </w:rPr>
          <w:fldChar w:fldCharType="begin"/>
        </w:r>
        <w:r>
          <w:rPr>
            <w:webHidden/>
          </w:rPr>
          <w:instrText xml:space="preserve"> PAGEREF _Toc99295383 \h </w:instrText>
        </w:r>
        <w:r>
          <w:rPr>
            <w:webHidden/>
          </w:rPr>
        </w:r>
        <w:r>
          <w:rPr>
            <w:webHidden/>
          </w:rPr>
          <w:fldChar w:fldCharType="separate"/>
        </w:r>
        <w:r>
          <w:rPr>
            <w:webHidden/>
          </w:rPr>
          <w:t>65</w:t>
        </w:r>
        <w:r>
          <w:rPr>
            <w:webHidden/>
          </w:rPr>
          <w:fldChar w:fldCharType="end"/>
        </w:r>
      </w:hyperlink>
    </w:p>
    <w:p w:rsidR="009F2778" w:rsidRDefault="009F2778">
      <w:pPr>
        <w:pStyle w:val="TableofFigures"/>
        <w:rPr>
          <w:rFonts w:eastAsiaTheme="minorEastAsia"/>
        </w:rPr>
      </w:pPr>
      <w:hyperlink w:anchor="_Toc99295384" w:history="1">
        <w:r w:rsidRPr="0056479E">
          <w:rPr>
            <w:rStyle w:val="Hyperlink"/>
          </w:rPr>
          <w:t xml:space="preserve">Figure 81: </w:t>
        </w:r>
        <w:r>
          <w:rPr>
            <w:rFonts w:eastAsiaTheme="minorEastAsia"/>
          </w:rPr>
          <w:tab/>
        </w:r>
        <w:r w:rsidRPr="0056479E">
          <w:rPr>
            <w:rStyle w:val="Hyperlink"/>
          </w:rPr>
          <w:t>Announcement with equation</w:t>
        </w:r>
        <w:r>
          <w:rPr>
            <w:webHidden/>
          </w:rPr>
          <w:tab/>
        </w:r>
        <w:r>
          <w:rPr>
            <w:webHidden/>
          </w:rPr>
          <w:fldChar w:fldCharType="begin"/>
        </w:r>
        <w:r>
          <w:rPr>
            <w:webHidden/>
          </w:rPr>
          <w:instrText xml:space="preserve"> PAGEREF _Toc99295384 \h </w:instrText>
        </w:r>
        <w:r>
          <w:rPr>
            <w:webHidden/>
          </w:rPr>
        </w:r>
        <w:r>
          <w:rPr>
            <w:webHidden/>
          </w:rPr>
          <w:fldChar w:fldCharType="separate"/>
        </w:r>
        <w:r>
          <w:rPr>
            <w:webHidden/>
          </w:rPr>
          <w:t>65</w:t>
        </w:r>
        <w:r>
          <w:rPr>
            <w:webHidden/>
          </w:rPr>
          <w:fldChar w:fldCharType="end"/>
        </w:r>
      </w:hyperlink>
    </w:p>
    <w:p w:rsidR="009F2778" w:rsidRDefault="009F2778">
      <w:pPr>
        <w:pStyle w:val="TableofFigures"/>
        <w:rPr>
          <w:rFonts w:eastAsiaTheme="minorEastAsia"/>
        </w:rPr>
      </w:pPr>
      <w:hyperlink w:anchor="_Toc99295385" w:history="1">
        <w:r w:rsidRPr="0056479E">
          <w:rPr>
            <w:rStyle w:val="Hyperlink"/>
          </w:rPr>
          <w:t xml:space="preserve">Figure 82: </w:t>
        </w:r>
        <w:r>
          <w:rPr>
            <w:rFonts w:eastAsiaTheme="minorEastAsia"/>
          </w:rPr>
          <w:tab/>
        </w:r>
        <w:r w:rsidRPr="0056479E">
          <w:rPr>
            <w:rStyle w:val="Hyperlink"/>
          </w:rPr>
          <w:t>HTML for the announcement</w:t>
        </w:r>
        <w:r>
          <w:rPr>
            <w:webHidden/>
          </w:rPr>
          <w:tab/>
        </w:r>
        <w:r>
          <w:rPr>
            <w:webHidden/>
          </w:rPr>
          <w:fldChar w:fldCharType="begin"/>
        </w:r>
        <w:r>
          <w:rPr>
            <w:webHidden/>
          </w:rPr>
          <w:instrText xml:space="preserve"> PAGEREF _Toc99295385 \h </w:instrText>
        </w:r>
        <w:r>
          <w:rPr>
            <w:webHidden/>
          </w:rPr>
        </w:r>
        <w:r>
          <w:rPr>
            <w:webHidden/>
          </w:rPr>
          <w:fldChar w:fldCharType="separate"/>
        </w:r>
        <w:r>
          <w:rPr>
            <w:webHidden/>
          </w:rPr>
          <w:t>66</w:t>
        </w:r>
        <w:r>
          <w:rPr>
            <w:webHidden/>
          </w:rPr>
          <w:fldChar w:fldCharType="end"/>
        </w:r>
      </w:hyperlink>
    </w:p>
    <w:p w:rsidR="009F2778" w:rsidRDefault="009F2778">
      <w:pPr>
        <w:pStyle w:val="TableofFigures"/>
        <w:rPr>
          <w:rFonts w:eastAsiaTheme="minorEastAsia"/>
        </w:rPr>
      </w:pPr>
      <w:hyperlink w:anchor="_Toc99295386" w:history="1">
        <w:r w:rsidRPr="0056479E">
          <w:rPr>
            <w:rStyle w:val="Hyperlink"/>
          </w:rPr>
          <w:t xml:space="preserve">Figure 83: </w:t>
        </w:r>
        <w:r>
          <w:rPr>
            <w:rFonts w:eastAsiaTheme="minorEastAsia"/>
          </w:rPr>
          <w:tab/>
        </w:r>
        <w:r w:rsidRPr="0056479E">
          <w:rPr>
            <w:rStyle w:val="Hyperlink"/>
          </w:rPr>
          <w:t>Response from Instructure support regarding the block equaiotns showing up in the summary of the announcements – Note that the URLs have been added in parenthesis. The screenshot is shown in Figure 84.</w:t>
        </w:r>
        <w:r>
          <w:rPr>
            <w:webHidden/>
          </w:rPr>
          <w:tab/>
        </w:r>
        <w:r>
          <w:rPr>
            <w:webHidden/>
          </w:rPr>
          <w:fldChar w:fldCharType="begin"/>
        </w:r>
        <w:r>
          <w:rPr>
            <w:webHidden/>
          </w:rPr>
          <w:instrText xml:space="preserve"> PAGEREF _Toc99295386 \h </w:instrText>
        </w:r>
        <w:r>
          <w:rPr>
            <w:webHidden/>
          </w:rPr>
        </w:r>
        <w:r>
          <w:rPr>
            <w:webHidden/>
          </w:rPr>
          <w:fldChar w:fldCharType="separate"/>
        </w:r>
        <w:r>
          <w:rPr>
            <w:webHidden/>
          </w:rPr>
          <w:t>66</w:t>
        </w:r>
        <w:r>
          <w:rPr>
            <w:webHidden/>
          </w:rPr>
          <w:fldChar w:fldCharType="end"/>
        </w:r>
      </w:hyperlink>
    </w:p>
    <w:p w:rsidR="009F2778" w:rsidRDefault="009F2778">
      <w:pPr>
        <w:pStyle w:val="TableofFigures"/>
        <w:rPr>
          <w:rFonts w:eastAsiaTheme="minorEastAsia"/>
        </w:rPr>
      </w:pPr>
      <w:hyperlink w:anchor="_Toc99295387" w:history="1">
        <w:r w:rsidRPr="0056479E">
          <w:rPr>
            <w:rStyle w:val="Hyperlink"/>
          </w:rPr>
          <w:t xml:space="preserve">Figure 84: </w:t>
        </w:r>
        <w:r>
          <w:rPr>
            <w:rFonts w:eastAsiaTheme="minorEastAsia"/>
          </w:rPr>
          <w:tab/>
        </w:r>
        <w:r w:rsidRPr="0056479E">
          <w:rPr>
            <w:rStyle w:val="Hyperlink"/>
          </w:rPr>
          <w:t>The screenshot mentioned above</w:t>
        </w:r>
        <w:r>
          <w:rPr>
            <w:webHidden/>
          </w:rPr>
          <w:tab/>
        </w:r>
        <w:r>
          <w:rPr>
            <w:webHidden/>
          </w:rPr>
          <w:fldChar w:fldCharType="begin"/>
        </w:r>
        <w:r>
          <w:rPr>
            <w:webHidden/>
          </w:rPr>
          <w:instrText xml:space="preserve"> PAGEREF _Toc99295387 \h </w:instrText>
        </w:r>
        <w:r>
          <w:rPr>
            <w:webHidden/>
          </w:rPr>
        </w:r>
        <w:r>
          <w:rPr>
            <w:webHidden/>
          </w:rPr>
          <w:fldChar w:fldCharType="separate"/>
        </w:r>
        <w:r>
          <w:rPr>
            <w:webHidden/>
          </w:rPr>
          <w:t>67</w:t>
        </w:r>
        <w:r>
          <w:rPr>
            <w:webHidden/>
          </w:rPr>
          <w:fldChar w:fldCharType="end"/>
        </w:r>
      </w:hyperlink>
    </w:p>
    <w:p w:rsidR="009F2778" w:rsidRDefault="009F2778">
      <w:pPr>
        <w:pStyle w:val="TableofFigures"/>
        <w:rPr>
          <w:rFonts w:eastAsiaTheme="minorEastAsia"/>
        </w:rPr>
      </w:pPr>
      <w:hyperlink w:anchor="_Toc99295388" w:history="1">
        <w:r w:rsidRPr="0056479E">
          <w:rPr>
            <w:rStyle w:val="Hyperlink"/>
          </w:rPr>
          <w:t xml:space="preserve">Figure 85: </w:t>
        </w:r>
        <w:r>
          <w:rPr>
            <w:rFonts w:eastAsiaTheme="minorEastAsia"/>
          </w:rPr>
          <w:tab/>
        </w:r>
        <w:r w:rsidRPr="0056479E">
          <w:rPr>
            <w:rStyle w:val="Hyperlink"/>
          </w:rPr>
          <w:t>Equations in Cortina claendar entry</w:t>
        </w:r>
        <w:r>
          <w:rPr>
            <w:webHidden/>
          </w:rPr>
          <w:tab/>
        </w:r>
        <w:r>
          <w:rPr>
            <w:webHidden/>
          </w:rPr>
          <w:fldChar w:fldCharType="begin"/>
        </w:r>
        <w:r>
          <w:rPr>
            <w:webHidden/>
          </w:rPr>
          <w:instrText xml:space="preserve"> PAGEREF _Toc99295388 \h </w:instrText>
        </w:r>
        <w:r>
          <w:rPr>
            <w:webHidden/>
          </w:rPr>
        </w:r>
        <w:r>
          <w:rPr>
            <w:webHidden/>
          </w:rPr>
          <w:fldChar w:fldCharType="separate"/>
        </w:r>
        <w:r>
          <w:rPr>
            <w:webHidden/>
          </w:rPr>
          <w:t>68</w:t>
        </w:r>
        <w:r>
          <w:rPr>
            <w:webHidden/>
          </w:rPr>
          <w:fldChar w:fldCharType="end"/>
        </w:r>
      </w:hyperlink>
    </w:p>
    <w:p w:rsidR="009F2778" w:rsidRDefault="009F2778">
      <w:pPr>
        <w:pStyle w:val="TableofFigures"/>
        <w:rPr>
          <w:rFonts w:eastAsiaTheme="minorEastAsia"/>
        </w:rPr>
      </w:pPr>
      <w:hyperlink w:anchor="_Toc99295389" w:history="1">
        <w:r w:rsidRPr="0056479E">
          <w:rPr>
            <w:rStyle w:val="Hyperlink"/>
          </w:rPr>
          <w:t xml:space="preserve">Figure 86: </w:t>
        </w:r>
        <w:r>
          <w:rPr>
            <w:rFonts w:eastAsiaTheme="minorEastAsia"/>
          </w:rPr>
          <w:tab/>
        </w:r>
        <w:r w:rsidRPr="0056479E">
          <w:rPr>
            <w:rStyle w:val="Hyperlink"/>
          </w:rPr>
          <w:t>Zoom in on part of the Cortinal calendar entry</w:t>
        </w:r>
        <w:r>
          <w:rPr>
            <w:webHidden/>
          </w:rPr>
          <w:tab/>
        </w:r>
        <w:r>
          <w:rPr>
            <w:webHidden/>
          </w:rPr>
          <w:fldChar w:fldCharType="begin"/>
        </w:r>
        <w:r>
          <w:rPr>
            <w:webHidden/>
          </w:rPr>
          <w:instrText xml:space="preserve"> PAGEREF _Toc99295389 \h </w:instrText>
        </w:r>
        <w:r>
          <w:rPr>
            <w:webHidden/>
          </w:rPr>
        </w:r>
        <w:r>
          <w:rPr>
            <w:webHidden/>
          </w:rPr>
          <w:fldChar w:fldCharType="separate"/>
        </w:r>
        <w:r>
          <w:rPr>
            <w:webHidden/>
          </w:rPr>
          <w:t>69</w:t>
        </w:r>
        <w:r>
          <w:rPr>
            <w:webHidden/>
          </w:rPr>
          <w:fldChar w:fldCharType="end"/>
        </w:r>
      </w:hyperlink>
    </w:p>
    <w:p w:rsidR="009F2778" w:rsidRDefault="009F2778">
      <w:pPr>
        <w:pStyle w:val="TableofFigures"/>
        <w:rPr>
          <w:rFonts w:eastAsiaTheme="minorEastAsia"/>
        </w:rPr>
      </w:pPr>
      <w:hyperlink w:anchor="_Toc99295390" w:history="1">
        <w:r w:rsidRPr="0056479E">
          <w:rPr>
            <w:rStyle w:val="Hyperlink"/>
          </w:rPr>
          <w:t xml:space="preserve">Figure 87: </w:t>
        </w:r>
        <w:r>
          <w:rPr>
            <w:rFonts w:eastAsiaTheme="minorEastAsia"/>
          </w:rPr>
          <w:tab/>
        </w:r>
        <w:r w:rsidRPr="0056479E">
          <w:rPr>
            <w:rStyle w:val="Hyperlink"/>
          </w:rPr>
          <w:t>Zoom in on lower part of the Cortinal calendar entry</w:t>
        </w:r>
        <w:r>
          <w:rPr>
            <w:webHidden/>
          </w:rPr>
          <w:tab/>
        </w:r>
        <w:r>
          <w:rPr>
            <w:webHidden/>
          </w:rPr>
          <w:fldChar w:fldCharType="begin"/>
        </w:r>
        <w:r>
          <w:rPr>
            <w:webHidden/>
          </w:rPr>
          <w:instrText xml:space="preserve"> PAGEREF _Toc99295390 \h </w:instrText>
        </w:r>
        <w:r>
          <w:rPr>
            <w:webHidden/>
          </w:rPr>
        </w:r>
        <w:r>
          <w:rPr>
            <w:webHidden/>
          </w:rPr>
          <w:fldChar w:fldCharType="separate"/>
        </w:r>
        <w:r>
          <w:rPr>
            <w:webHidden/>
          </w:rPr>
          <w:t>70</w:t>
        </w:r>
        <w:r>
          <w:rPr>
            <w:webHidden/>
          </w:rPr>
          <w:fldChar w:fldCharType="end"/>
        </w:r>
      </w:hyperlink>
    </w:p>
    <w:p w:rsidR="009F2778" w:rsidRDefault="009F2778">
      <w:pPr>
        <w:pStyle w:val="TableofFigures"/>
        <w:rPr>
          <w:rFonts w:eastAsiaTheme="minorEastAsia"/>
        </w:rPr>
      </w:pPr>
      <w:hyperlink w:anchor="_Toc99295391" w:history="1">
        <w:r w:rsidRPr="0056479E">
          <w:rPr>
            <w:rStyle w:val="Hyperlink"/>
          </w:rPr>
          <w:t xml:space="preserve">Figure 88: </w:t>
        </w:r>
        <w:r>
          <w:rPr>
            <w:rFonts w:eastAsiaTheme="minorEastAsia"/>
          </w:rPr>
          <w:tab/>
        </w:r>
        <w:r w:rsidRPr="0056479E">
          <w:rPr>
            <w:rStyle w:val="Hyperlink"/>
          </w:rPr>
          <w:t>Specifying acronyms file</w:t>
        </w:r>
        <w:r>
          <w:rPr>
            <w:webHidden/>
          </w:rPr>
          <w:tab/>
        </w:r>
        <w:r>
          <w:rPr>
            <w:webHidden/>
          </w:rPr>
          <w:fldChar w:fldCharType="begin"/>
        </w:r>
        <w:r>
          <w:rPr>
            <w:webHidden/>
          </w:rPr>
          <w:instrText xml:space="preserve"> PAGEREF _Toc99295391 \h </w:instrText>
        </w:r>
        <w:r>
          <w:rPr>
            <w:webHidden/>
          </w:rPr>
        </w:r>
        <w:r>
          <w:rPr>
            <w:webHidden/>
          </w:rPr>
          <w:fldChar w:fldCharType="separate"/>
        </w:r>
        <w:r>
          <w:rPr>
            <w:webHidden/>
          </w:rPr>
          <w:t>70</w:t>
        </w:r>
        <w:r>
          <w:rPr>
            <w:webHidden/>
          </w:rPr>
          <w:fldChar w:fldCharType="end"/>
        </w:r>
      </w:hyperlink>
    </w:p>
    <w:p w:rsidR="009F2778" w:rsidRDefault="009F2778">
      <w:pPr>
        <w:pStyle w:val="TableofFigures"/>
        <w:rPr>
          <w:rFonts w:eastAsiaTheme="minorEastAsia"/>
        </w:rPr>
      </w:pPr>
      <w:hyperlink w:anchor="_Toc99295392" w:history="1">
        <w:r w:rsidRPr="0056479E">
          <w:rPr>
            <w:rStyle w:val="Hyperlink"/>
          </w:rPr>
          <w:t xml:space="preserve">Figure 89: </w:t>
        </w:r>
        <w:r>
          <w:rPr>
            <w:rFonts w:eastAsiaTheme="minorEastAsia"/>
          </w:rPr>
          <w:tab/>
        </w:r>
        <w:r w:rsidRPr="0056479E">
          <w:rPr>
            <w:rStyle w:val="Hyperlink"/>
          </w:rPr>
          <w:t>get_PDF_submission program</w:t>
        </w:r>
        <w:r>
          <w:rPr>
            <w:webHidden/>
          </w:rPr>
          <w:tab/>
        </w:r>
        <w:r>
          <w:rPr>
            <w:webHidden/>
          </w:rPr>
          <w:fldChar w:fldCharType="begin"/>
        </w:r>
        <w:r>
          <w:rPr>
            <w:webHidden/>
          </w:rPr>
          <w:instrText xml:space="preserve"> PAGEREF _Toc99295392 \h </w:instrText>
        </w:r>
        <w:r>
          <w:rPr>
            <w:webHidden/>
          </w:rPr>
        </w:r>
        <w:r>
          <w:rPr>
            <w:webHidden/>
          </w:rPr>
          <w:fldChar w:fldCharType="separate"/>
        </w:r>
        <w:r>
          <w:rPr>
            <w:webHidden/>
          </w:rPr>
          <w:t>71</w:t>
        </w:r>
        <w:r>
          <w:rPr>
            <w:webHidden/>
          </w:rPr>
          <w:fldChar w:fldCharType="end"/>
        </w:r>
      </w:hyperlink>
    </w:p>
    <w:p w:rsidR="009F2778" w:rsidRDefault="009F2778">
      <w:pPr>
        <w:pStyle w:val="TableofFigures"/>
        <w:rPr>
          <w:rFonts w:eastAsiaTheme="minorEastAsia"/>
        </w:rPr>
      </w:pPr>
      <w:hyperlink w:anchor="_Toc99295393" w:history="1">
        <w:r w:rsidRPr="0056479E">
          <w:rPr>
            <w:rStyle w:val="Hyperlink"/>
          </w:rPr>
          <w:t xml:space="preserve">Figure 90: </w:t>
        </w:r>
        <w:r>
          <w:rPr>
            <w:rFonts w:eastAsiaTheme="minorEastAsia"/>
          </w:rPr>
          <w:tab/>
        </w:r>
        <w:r w:rsidRPr="0056479E">
          <w:rPr>
            <w:rStyle w:val="Hyperlink"/>
          </w:rPr>
          <w:t>New fill_in_template.py program</w:t>
        </w:r>
        <w:r>
          <w:rPr>
            <w:webHidden/>
          </w:rPr>
          <w:tab/>
        </w:r>
        <w:r>
          <w:rPr>
            <w:webHidden/>
          </w:rPr>
          <w:fldChar w:fldCharType="begin"/>
        </w:r>
        <w:r>
          <w:rPr>
            <w:webHidden/>
          </w:rPr>
          <w:instrText xml:space="preserve"> PAGEREF _Toc99295393 \h </w:instrText>
        </w:r>
        <w:r>
          <w:rPr>
            <w:webHidden/>
          </w:rPr>
        </w:r>
        <w:r>
          <w:rPr>
            <w:webHidden/>
          </w:rPr>
          <w:fldChar w:fldCharType="separate"/>
        </w:r>
        <w:r>
          <w:rPr>
            <w:webHidden/>
          </w:rPr>
          <w:t>71</w:t>
        </w:r>
        <w:r>
          <w:rPr>
            <w:webHidden/>
          </w:rPr>
          <w:fldChar w:fldCharType="end"/>
        </w:r>
      </w:hyperlink>
    </w:p>
    <w:p w:rsidR="009F2778" w:rsidRDefault="009F2778">
      <w:pPr>
        <w:pStyle w:val="TableofFigures"/>
        <w:rPr>
          <w:rFonts w:eastAsiaTheme="minorEastAsia"/>
        </w:rPr>
      </w:pPr>
      <w:hyperlink w:anchor="_Toc99295394" w:history="1">
        <w:r w:rsidRPr="0056479E">
          <w:rPr>
            <w:rStyle w:val="Hyperlink"/>
          </w:rPr>
          <w:t xml:space="preserve">Figure 91: </w:t>
        </w:r>
        <w:r>
          <w:rPr>
            <w:rFonts w:eastAsiaTheme="minorEastAsia"/>
          </w:rPr>
          <w:tab/>
        </w:r>
        <w:r w:rsidRPr="0056479E">
          <w:rPr>
            <w:rStyle w:val="Hyperlink"/>
          </w:rPr>
          <w:t>Files and folders in Overleaf template</w:t>
        </w:r>
        <w:r>
          <w:rPr>
            <w:webHidden/>
          </w:rPr>
          <w:tab/>
        </w:r>
        <w:r>
          <w:rPr>
            <w:webHidden/>
          </w:rPr>
          <w:fldChar w:fldCharType="begin"/>
        </w:r>
        <w:r>
          <w:rPr>
            <w:webHidden/>
          </w:rPr>
          <w:instrText xml:space="preserve"> PAGEREF _Toc99295394 \h </w:instrText>
        </w:r>
        <w:r>
          <w:rPr>
            <w:webHidden/>
          </w:rPr>
        </w:r>
        <w:r>
          <w:rPr>
            <w:webHidden/>
          </w:rPr>
          <w:fldChar w:fldCharType="separate"/>
        </w:r>
        <w:r>
          <w:rPr>
            <w:webHidden/>
          </w:rPr>
          <w:t>74</w:t>
        </w:r>
        <w:r>
          <w:rPr>
            <w:webHidden/>
          </w:rPr>
          <w:fldChar w:fldCharType="end"/>
        </w:r>
      </w:hyperlink>
    </w:p>
    <w:p w:rsidR="009F2778" w:rsidRDefault="009F2778">
      <w:pPr>
        <w:pStyle w:val="TableofFigures"/>
        <w:rPr>
          <w:rFonts w:eastAsiaTheme="minorEastAsia"/>
        </w:rPr>
      </w:pPr>
      <w:hyperlink w:anchor="_Toc99295395" w:history="1">
        <w:r w:rsidRPr="0056479E">
          <w:rPr>
            <w:rStyle w:val="Hyperlink"/>
          </w:rPr>
          <w:t xml:space="preserve">Figure 92: </w:t>
        </w:r>
        <w:r>
          <w:rPr>
            <w:rFonts w:eastAsiaTheme="minorEastAsia"/>
          </w:rPr>
          <w:tab/>
        </w:r>
        <w:r w:rsidRPr="0056479E">
          <w:rPr>
            <w:rStyle w:val="Hyperlink"/>
          </w:rPr>
          <w:t>Generating LaTeX commands for a student author</w:t>
        </w:r>
        <w:r>
          <w:rPr>
            <w:webHidden/>
          </w:rPr>
          <w:tab/>
        </w:r>
        <w:r>
          <w:rPr>
            <w:webHidden/>
          </w:rPr>
          <w:fldChar w:fldCharType="begin"/>
        </w:r>
        <w:r>
          <w:rPr>
            <w:webHidden/>
          </w:rPr>
          <w:instrText xml:space="preserve"> PAGEREF _Toc99295395 \h </w:instrText>
        </w:r>
        <w:r>
          <w:rPr>
            <w:webHidden/>
          </w:rPr>
        </w:r>
        <w:r>
          <w:rPr>
            <w:webHidden/>
          </w:rPr>
          <w:fldChar w:fldCharType="separate"/>
        </w:r>
        <w:r>
          <w:rPr>
            <w:webHidden/>
          </w:rPr>
          <w:t>75</w:t>
        </w:r>
        <w:r>
          <w:rPr>
            <w:webHidden/>
          </w:rPr>
          <w:fldChar w:fldCharType="end"/>
        </w:r>
      </w:hyperlink>
    </w:p>
    <w:p w:rsidR="009F2778" w:rsidRDefault="009F2778">
      <w:pPr>
        <w:pStyle w:val="TableofFigures"/>
        <w:rPr>
          <w:rFonts w:eastAsiaTheme="minorEastAsia"/>
        </w:rPr>
      </w:pPr>
      <w:hyperlink w:anchor="_Toc99295396" w:history="1">
        <w:r w:rsidRPr="0056479E">
          <w:rPr>
            <w:rStyle w:val="Hyperlink"/>
          </w:rPr>
          <w:t xml:space="preserve">Figure 93: </w:t>
        </w:r>
        <w:r>
          <w:rPr>
            <w:rFonts w:eastAsiaTheme="minorEastAsia"/>
          </w:rPr>
          <w:tab/>
        </w:r>
        <w:r w:rsidRPr="0056479E">
          <w:rPr>
            <w:rStyle w:val="Hyperlink"/>
          </w:rPr>
          <w:t>Generating the LaTeX data for the second author (in the case of a 1st cycle thesis)</w:t>
        </w:r>
        <w:r>
          <w:rPr>
            <w:webHidden/>
          </w:rPr>
          <w:tab/>
        </w:r>
        <w:r>
          <w:rPr>
            <w:webHidden/>
          </w:rPr>
          <w:fldChar w:fldCharType="begin"/>
        </w:r>
        <w:r>
          <w:rPr>
            <w:webHidden/>
          </w:rPr>
          <w:instrText xml:space="preserve"> PAGEREF _Toc99295396 \h </w:instrText>
        </w:r>
        <w:r>
          <w:rPr>
            <w:webHidden/>
          </w:rPr>
        </w:r>
        <w:r>
          <w:rPr>
            <w:webHidden/>
          </w:rPr>
          <w:fldChar w:fldCharType="separate"/>
        </w:r>
        <w:r>
          <w:rPr>
            <w:webHidden/>
          </w:rPr>
          <w:t>76</w:t>
        </w:r>
        <w:r>
          <w:rPr>
            <w:webHidden/>
          </w:rPr>
          <w:fldChar w:fldCharType="end"/>
        </w:r>
      </w:hyperlink>
    </w:p>
    <w:p w:rsidR="009F2778" w:rsidRDefault="009F2778">
      <w:pPr>
        <w:pStyle w:val="TableofFigures"/>
        <w:rPr>
          <w:rFonts w:eastAsiaTheme="minorEastAsia"/>
        </w:rPr>
      </w:pPr>
      <w:hyperlink w:anchor="_Toc99295397" w:history="1">
        <w:r w:rsidRPr="0056479E">
          <w:rPr>
            <w:rStyle w:val="Hyperlink"/>
          </w:rPr>
          <w:t xml:space="preserve">Figure 94: </w:t>
        </w:r>
        <w:r>
          <w:rPr>
            <w:rFonts w:eastAsiaTheme="minorEastAsia"/>
          </w:rPr>
          <w:tab/>
        </w:r>
        <w:r w:rsidRPr="0056479E">
          <w:rPr>
            <w:rStyle w:val="Hyperlink"/>
          </w:rPr>
          <w:t>Attempting to generate a 2nd author for a 2nd cycle thesis</w:t>
        </w:r>
        <w:r>
          <w:rPr>
            <w:webHidden/>
          </w:rPr>
          <w:tab/>
        </w:r>
        <w:r>
          <w:rPr>
            <w:webHidden/>
          </w:rPr>
          <w:fldChar w:fldCharType="begin"/>
        </w:r>
        <w:r>
          <w:rPr>
            <w:webHidden/>
          </w:rPr>
          <w:instrText xml:space="preserve"> PAGEREF _Toc99295397 \h </w:instrText>
        </w:r>
        <w:r>
          <w:rPr>
            <w:webHidden/>
          </w:rPr>
        </w:r>
        <w:r>
          <w:rPr>
            <w:webHidden/>
          </w:rPr>
          <w:fldChar w:fldCharType="separate"/>
        </w:r>
        <w:r>
          <w:rPr>
            <w:webHidden/>
          </w:rPr>
          <w:t>76</w:t>
        </w:r>
        <w:r>
          <w:rPr>
            <w:webHidden/>
          </w:rPr>
          <w:fldChar w:fldCharType="end"/>
        </w:r>
      </w:hyperlink>
    </w:p>
    <w:p w:rsidR="009F2778" w:rsidRDefault="009F2778">
      <w:pPr>
        <w:pStyle w:val="TableofFigures"/>
        <w:rPr>
          <w:rFonts w:eastAsiaTheme="minorEastAsia"/>
        </w:rPr>
      </w:pPr>
      <w:hyperlink w:anchor="_Toc99295398" w:history="1">
        <w:r w:rsidRPr="0056479E">
          <w:rPr>
            <w:rStyle w:val="Hyperlink"/>
          </w:rPr>
          <w:t xml:space="preserve">Figure 95: </w:t>
        </w:r>
        <w:r>
          <w:rPr>
            <w:rFonts w:eastAsiaTheme="minorEastAsia"/>
          </w:rPr>
          <w:tab/>
        </w:r>
        <w:r w:rsidRPr="0056479E">
          <w:rPr>
            <w:rStyle w:val="Hyperlink"/>
          </w:rPr>
          <w:t>Generating LaTeX commands for a supervisor</w:t>
        </w:r>
        <w:r>
          <w:rPr>
            <w:webHidden/>
          </w:rPr>
          <w:tab/>
        </w:r>
        <w:r>
          <w:rPr>
            <w:webHidden/>
          </w:rPr>
          <w:fldChar w:fldCharType="begin"/>
        </w:r>
        <w:r>
          <w:rPr>
            <w:webHidden/>
          </w:rPr>
          <w:instrText xml:space="preserve"> PAGEREF _Toc99295398 \h </w:instrText>
        </w:r>
        <w:r>
          <w:rPr>
            <w:webHidden/>
          </w:rPr>
        </w:r>
        <w:r>
          <w:rPr>
            <w:webHidden/>
          </w:rPr>
          <w:fldChar w:fldCharType="separate"/>
        </w:r>
        <w:r>
          <w:rPr>
            <w:webHidden/>
          </w:rPr>
          <w:t>77</w:t>
        </w:r>
        <w:r>
          <w:rPr>
            <w:webHidden/>
          </w:rPr>
          <w:fldChar w:fldCharType="end"/>
        </w:r>
      </w:hyperlink>
    </w:p>
    <w:p w:rsidR="009F2778" w:rsidRDefault="009F2778">
      <w:pPr>
        <w:pStyle w:val="TableofFigures"/>
        <w:rPr>
          <w:rFonts w:eastAsiaTheme="minorEastAsia"/>
        </w:rPr>
      </w:pPr>
      <w:hyperlink w:anchor="_Toc99295399" w:history="1">
        <w:r w:rsidRPr="0056479E">
          <w:rPr>
            <w:rStyle w:val="Hyperlink"/>
          </w:rPr>
          <w:t xml:space="preserve">Figure 96: </w:t>
        </w:r>
        <w:r>
          <w:rPr>
            <w:rFonts w:eastAsiaTheme="minorEastAsia"/>
          </w:rPr>
          <w:tab/>
        </w:r>
        <w:r w:rsidRPr="0056479E">
          <w:rPr>
            <w:rStyle w:val="Hyperlink"/>
          </w:rPr>
          <w:t>Generating LaTeX commands for the examiner</w:t>
        </w:r>
        <w:r>
          <w:rPr>
            <w:webHidden/>
          </w:rPr>
          <w:tab/>
        </w:r>
        <w:r>
          <w:rPr>
            <w:webHidden/>
          </w:rPr>
          <w:fldChar w:fldCharType="begin"/>
        </w:r>
        <w:r>
          <w:rPr>
            <w:webHidden/>
          </w:rPr>
          <w:instrText xml:space="preserve"> PAGEREF _Toc99295399 \h </w:instrText>
        </w:r>
        <w:r>
          <w:rPr>
            <w:webHidden/>
          </w:rPr>
        </w:r>
        <w:r>
          <w:rPr>
            <w:webHidden/>
          </w:rPr>
          <w:fldChar w:fldCharType="separate"/>
        </w:r>
        <w:r>
          <w:rPr>
            <w:webHidden/>
          </w:rPr>
          <w:t>77</w:t>
        </w:r>
        <w:r>
          <w:rPr>
            <w:webHidden/>
          </w:rPr>
          <w:fldChar w:fldCharType="end"/>
        </w:r>
      </w:hyperlink>
    </w:p>
    <w:p w:rsidR="009F2778" w:rsidRDefault="009F2778">
      <w:pPr>
        <w:pStyle w:val="TableofFigures"/>
        <w:rPr>
          <w:rFonts w:eastAsiaTheme="minorEastAsia"/>
        </w:rPr>
      </w:pPr>
      <w:hyperlink w:anchor="_Toc99295400" w:history="1">
        <w:r w:rsidRPr="0056479E">
          <w:rPr>
            <w:rStyle w:val="Hyperlink"/>
          </w:rPr>
          <w:t xml:space="preserve">Figure 97: </w:t>
        </w:r>
        <w:r>
          <w:rPr>
            <w:rFonts w:eastAsiaTheme="minorEastAsia"/>
          </w:rPr>
          <w:tab/>
        </w:r>
        <w:r w:rsidRPr="0056479E">
          <w:rPr>
            <w:rStyle w:val="Hyperlink"/>
          </w:rPr>
          <w:t>Inseert this include file either in the main text document or the includes.tex file</w:t>
        </w:r>
        <w:r>
          <w:rPr>
            <w:webHidden/>
          </w:rPr>
          <w:tab/>
        </w:r>
        <w:r>
          <w:rPr>
            <w:webHidden/>
          </w:rPr>
          <w:fldChar w:fldCharType="begin"/>
        </w:r>
        <w:r>
          <w:rPr>
            <w:webHidden/>
          </w:rPr>
          <w:instrText xml:space="preserve"> PAGEREF _Toc99295400 \h </w:instrText>
        </w:r>
        <w:r>
          <w:rPr>
            <w:webHidden/>
          </w:rPr>
        </w:r>
        <w:r>
          <w:rPr>
            <w:webHidden/>
          </w:rPr>
          <w:fldChar w:fldCharType="separate"/>
        </w:r>
        <w:r>
          <w:rPr>
            <w:webHidden/>
          </w:rPr>
          <w:t>77</w:t>
        </w:r>
        <w:r>
          <w:rPr>
            <w:webHidden/>
          </w:rPr>
          <w:fldChar w:fldCharType="end"/>
        </w:r>
      </w:hyperlink>
    </w:p>
    <w:p w:rsidR="009F2778" w:rsidRDefault="009F2778">
      <w:pPr>
        <w:pStyle w:val="TableofFigures"/>
        <w:rPr>
          <w:rFonts w:eastAsiaTheme="minorEastAsia"/>
        </w:rPr>
      </w:pPr>
      <w:hyperlink w:anchor="_Toc99295401" w:history="1">
        <w:r w:rsidRPr="0056479E">
          <w:rPr>
            <w:rStyle w:val="Hyperlink"/>
          </w:rPr>
          <w:t xml:space="preserve">Figure 98: </w:t>
        </w:r>
        <w:r>
          <w:rPr>
            <w:rFonts w:eastAsiaTheme="minorEastAsia"/>
          </w:rPr>
          <w:tab/>
        </w:r>
        <w:r w:rsidRPr="0056479E">
          <w:rPr>
            <w:rStyle w:val="Hyperlink"/>
          </w:rPr>
          <w:t>Insert the front cover before the title page</w:t>
        </w:r>
        <w:r>
          <w:rPr>
            <w:webHidden/>
          </w:rPr>
          <w:tab/>
        </w:r>
        <w:r>
          <w:rPr>
            <w:webHidden/>
          </w:rPr>
          <w:fldChar w:fldCharType="begin"/>
        </w:r>
        <w:r>
          <w:rPr>
            <w:webHidden/>
          </w:rPr>
          <w:instrText xml:space="preserve"> PAGEREF _Toc99295401 \h </w:instrText>
        </w:r>
        <w:r>
          <w:rPr>
            <w:webHidden/>
          </w:rPr>
        </w:r>
        <w:r>
          <w:rPr>
            <w:webHidden/>
          </w:rPr>
          <w:fldChar w:fldCharType="separate"/>
        </w:r>
        <w:r>
          <w:rPr>
            <w:webHidden/>
          </w:rPr>
          <w:t>77</w:t>
        </w:r>
        <w:r>
          <w:rPr>
            <w:webHidden/>
          </w:rPr>
          <w:fldChar w:fldCharType="end"/>
        </w:r>
      </w:hyperlink>
    </w:p>
    <w:p w:rsidR="009F2778" w:rsidRDefault="009F2778">
      <w:pPr>
        <w:pStyle w:val="TableofFigures"/>
        <w:rPr>
          <w:rFonts w:eastAsiaTheme="minorEastAsia"/>
        </w:rPr>
      </w:pPr>
      <w:hyperlink w:anchor="_Toc99295402" w:history="1">
        <w:r w:rsidRPr="0056479E">
          <w:rPr>
            <w:rStyle w:val="Hyperlink"/>
          </w:rPr>
          <w:t xml:space="preserve">Figure 99: </w:t>
        </w:r>
        <w:r>
          <w:rPr>
            <w:rFonts w:eastAsiaTheme="minorEastAsia"/>
          </w:rPr>
          <w:tab/>
        </w:r>
        <w:r w:rsidRPr="0056479E">
          <w:rPr>
            <w:rStyle w:val="Hyperlink"/>
          </w:rPr>
          <w:t>Insert the back cover page before the For DIVA section</w:t>
        </w:r>
        <w:r>
          <w:rPr>
            <w:webHidden/>
          </w:rPr>
          <w:tab/>
        </w:r>
        <w:r>
          <w:rPr>
            <w:webHidden/>
          </w:rPr>
          <w:fldChar w:fldCharType="begin"/>
        </w:r>
        <w:r>
          <w:rPr>
            <w:webHidden/>
          </w:rPr>
          <w:instrText xml:space="preserve"> PAGEREF _Toc99295402 \h </w:instrText>
        </w:r>
        <w:r>
          <w:rPr>
            <w:webHidden/>
          </w:rPr>
        </w:r>
        <w:r>
          <w:rPr>
            <w:webHidden/>
          </w:rPr>
          <w:fldChar w:fldCharType="separate"/>
        </w:r>
        <w:r>
          <w:rPr>
            <w:webHidden/>
          </w:rPr>
          <w:t>77</w:t>
        </w:r>
        <w:r>
          <w:rPr>
            <w:webHidden/>
          </w:rPr>
          <w:fldChar w:fldCharType="end"/>
        </w:r>
      </w:hyperlink>
    </w:p>
    <w:p w:rsidR="009F2778" w:rsidRDefault="009F2778">
      <w:pPr>
        <w:pStyle w:val="TableofFigures"/>
        <w:rPr>
          <w:rFonts w:eastAsiaTheme="minorEastAsia"/>
        </w:rPr>
      </w:pPr>
      <w:hyperlink w:anchor="_Toc99295403" w:history="1">
        <w:r w:rsidRPr="0056479E">
          <w:rPr>
            <w:rStyle w:val="Hyperlink"/>
          </w:rPr>
          <w:t xml:space="preserve">Figure 100: </w:t>
        </w:r>
        <w:r>
          <w:rPr>
            <w:rFonts w:eastAsiaTheme="minorEastAsia"/>
          </w:rPr>
          <w:tab/>
        </w:r>
        <w:r w:rsidRPr="0056479E">
          <w:rPr>
            <w:rStyle w:val="Hyperlink"/>
          </w:rPr>
          <w:t>Using the extracted JSON to produce a LADOK entry</w:t>
        </w:r>
        <w:r>
          <w:rPr>
            <w:webHidden/>
          </w:rPr>
          <w:tab/>
        </w:r>
        <w:r>
          <w:rPr>
            <w:webHidden/>
          </w:rPr>
          <w:fldChar w:fldCharType="begin"/>
        </w:r>
        <w:r>
          <w:rPr>
            <w:webHidden/>
          </w:rPr>
          <w:instrText xml:space="preserve"> PAGEREF _Toc99295403 \h </w:instrText>
        </w:r>
        <w:r>
          <w:rPr>
            <w:webHidden/>
          </w:rPr>
        </w:r>
        <w:r>
          <w:rPr>
            <w:webHidden/>
          </w:rPr>
          <w:fldChar w:fldCharType="separate"/>
        </w:r>
        <w:r>
          <w:rPr>
            <w:webHidden/>
          </w:rPr>
          <w:t>80</w:t>
        </w:r>
        <w:r>
          <w:rPr>
            <w:webHidden/>
          </w:rPr>
          <w:fldChar w:fldCharType="end"/>
        </w:r>
      </w:hyperlink>
    </w:p>
    <w:p w:rsidR="009F2778" w:rsidRDefault="009F2778">
      <w:pPr>
        <w:pStyle w:val="TableofFigures"/>
        <w:rPr>
          <w:rFonts w:eastAsiaTheme="minorEastAsia"/>
        </w:rPr>
      </w:pPr>
      <w:hyperlink w:anchor="_Toc99295404" w:history="1">
        <w:r w:rsidRPr="0056479E">
          <w:rPr>
            <w:rStyle w:val="Hyperlink"/>
          </w:rPr>
          <w:t xml:space="preserve">Figure 101: </w:t>
        </w:r>
        <w:r>
          <w:rPr>
            <w:rFonts w:eastAsiaTheme="minorEastAsia"/>
          </w:rPr>
          <w:tab/>
        </w:r>
        <w:r w:rsidRPr="0056479E">
          <w:rPr>
            <w:rStyle w:val="Hyperlink"/>
          </w:rPr>
          <w:t xml:space="preserve">New version of </w:t>
        </w:r>
        <w:r w:rsidRPr="0056479E">
          <w:rPr>
            <w:rStyle w:val="Hyperlink"/>
            <w:rFonts w:ascii="Consolas" w:hAnsi="Consolas"/>
          </w:rPr>
          <w:t>\Insert\Keywords</w:t>
        </w:r>
        <w:r w:rsidRPr="0056479E">
          <w:rPr>
            <w:rStyle w:val="Hyperlink"/>
          </w:rPr>
          <w:t xml:space="preserve"> tother with making the expl3 </w:t>
        </w:r>
        <w:r w:rsidRPr="0056479E">
          <w:rPr>
            <w:rStyle w:val="Hyperlink"/>
            <w:rFonts w:ascii="Consolas" w:hAnsi="Consolas"/>
          </w:rPr>
          <w:t>\strcompare</w:t>
        </w:r>
        <w:r w:rsidRPr="0056479E">
          <w:rPr>
            <w:rStyle w:val="Hyperlink"/>
          </w:rPr>
          <w:t xml:space="preserve"> function available.</w:t>
        </w:r>
        <w:r>
          <w:rPr>
            <w:webHidden/>
          </w:rPr>
          <w:tab/>
        </w:r>
        <w:r>
          <w:rPr>
            <w:webHidden/>
          </w:rPr>
          <w:fldChar w:fldCharType="begin"/>
        </w:r>
        <w:r>
          <w:rPr>
            <w:webHidden/>
          </w:rPr>
          <w:instrText xml:space="preserve"> PAGEREF _Toc99295404 \h </w:instrText>
        </w:r>
        <w:r>
          <w:rPr>
            <w:webHidden/>
          </w:rPr>
        </w:r>
        <w:r>
          <w:rPr>
            <w:webHidden/>
          </w:rPr>
          <w:fldChar w:fldCharType="separate"/>
        </w:r>
        <w:r>
          <w:rPr>
            <w:webHidden/>
          </w:rPr>
          <w:t>85</w:t>
        </w:r>
        <w:r>
          <w:rPr>
            <w:webHidden/>
          </w:rPr>
          <w:fldChar w:fldCharType="end"/>
        </w:r>
      </w:hyperlink>
    </w:p>
    <w:p w:rsidR="009F2778" w:rsidRDefault="009F2778">
      <w:pPr>
        <w:pStyle w:val="TableofFigures"/>
        <w:rPr>
          <w:rFonts w:eastAsiaTheme="minorEastAsia"/>
        </w:rPr>
      </w:pPr>
      <w:hyperlink w:anchor="_Toc99295405" w:history="1">
        <w:r w:rsidRPr="0056479E">
          <w:rPr>
            <w:rStyle w:val="Hyperlink"/>
          </w:rPr>
          <w:t xml:space="preserve">Figure 102: </w:t>
        </w:r>
        <w:r>
          <w:rPr>
            <w:rFonts w:eastAsiaTheme="minorEastAsia"/>
          </w:rPr>
          <w:tab/>
        </w:r>
        <w:r w:rsidRPr="0056479E">
          <w:rPr>
            <w:rStyle w:val="Hyperlink"/>
          </w:rPr>
          <w:t>Original \schoolAcronym</w:t>
        </w:r>
        <w:r>
          <w:rPr>
            <w:webHidden/>
          </w:rPr>
          <w:tab/>
        </w:r>
        <w:r>
          <w:rPr>
            <w:webHidden/>
          </w:rPr>
          <w:fldChar w:fldCharType="begin"/>
        </w:r>
        <w:r>
          <w:rPr>
            <w:webHidden/>
          </w:rPr>
          <w:instrText xml:space="preserve"> PAGEREF _Toc99295405 \h </w:instrText>
        </w:r>
        <w:r>
          <w:rPr>
            <w:webHidden/>
          </w:rPr>
        </w:r>
        <w:r>
          <w:rPr>
            <w:webHidden/>
          </w:rPr>
          <w:fldChar w:fldCharType="separate"/>
        </w:r>
        <w:r>
          <w:rPr>
            <w:webHidden/>
          </w:rPr>
          <w:t>85</w:t>
        </w:r>
        <w:r>
          <w:rPr>
            <w:webHidden/>
          </w:rPr>
          <w:fldChar w:fldCharType="end"/>
        </w:r>
      </w:hyperlink>
    </w:p>
    <w:p w:rsidR="009F2778" w:rsidRDefault="009F2778">
      <w:pPr>
        <w:pStyle w:val="TableofFigures"/>
        <w:rPr>
          <w:rFonts w:eastAsiaTheme="minorEastAsia"/>
        </w:rPr>
      </w:pPr>
      <w:hyperlink w:anchor="_Toc99295406" w:history="1">
        <w:r w:rsidRPr="0056479E">
          <w:rPr>
            <w:rStyle w:val="Hyperlink"/>
          </w:rPr>
          <w:t xml:space="preserve">Figure 103: </w:t>
        </w:r>
        <w:r>
          <w:rPr>
            <w:rFonts w:eastAsiaTheme="minorEastAsia"/>
          </w:rPr>
          <w:tab/>
        </w:r>
        <w:r w:rsidRPr="0056479E">
          <w:rPr>
            <w:rStyle w:val="Hyperlink"/>
          </w:rPr>
          <w:t>new \schoolAcronym</w:t>
        </w:r>
        <w:r>
          <w:rPr>
            <w:webHidden/>
          </w:rPr>
          <w:tab/>
        </w:r>
        <w:r>
          <w:rPr>
            <w:webHidden/>
          </w:rPr>
          <w:fldChar w:fldCharType="begin"/>
        </w:r>
        <w:r>
          <w:rPr>
            <w:webHidden/>
          </w:rPr>
          <w:instrText xml:space="preserve"> PAGEREF _Toc99295406 \h </w:instrText>
        </w:r>
        <w:r>
          <w:rPr>
            <w:webHidden/>
          </w:rPr>
        </w:r>
        <w:r>
          <w:rPr>
            <w:webHidden/>
          </w:rPr>
          <w:fldChar w:fldCharType="separate"/>
        </w:r>
        <w:r>
          <w:rPr>
            <w:webHidden/>
          </w:rPr>
          <w:t>86</w:t>
        </w:r>
        <w:r>
          <w:rPr>
            <w:webHidden/>
          </w:rPr>
          <w:fldChar w:fldCharType="end"/>
        </w:r>
      </w:hyperlink>
    </w:p>
    <w:p w:rsidR="009F2778" w:rsidRDefault="009F2778">
      <w:pPr>
        <w:pStyle w:val="TableofFigures"/>
        <w:rPr>
          <w:rFonts w:eastAsiaTheme="minorEastAsia"/>
        </w:rPr>
      </w:pPr>
      <w:hyperlink w:anchor="_Toc99295407" w:history="1">
        <w:r w:rsidRPr="0056479E">
          <w:rPr>
            <w:rStyle w:val="Hyperlink"/>
          </w:rPr>
          <w:t xml:space="preserve">Figure 104: </w:t>
        </w:r>
        <w:r>
          <w:rPr>
            <w:rFonts w:eastAsiaTheme="minorEastAsia"/>
          </w:rPr>
          <w:tab/>
        </w:r>
        <w:r w:rsidRPr="0056479E">
          <w:rPr>
            <w:rStyle w:val="Hyperlink"/>
          </w:rPr>
          <w:t>New version of \programcode</w:t>
        </w:r>
        <w:r>
          <w:rPr>
            <w:webHidden/>
          </w:rPr>
          <w:tab/>
        </w:r>
        <w:r>
          <w:rPr>
            <w:webHidden/>
          </w:rPr>
          <w:fldChar w:fldCharType="begin"/>
        </w:r>
        <w:r>
          <w:rPr>
            <w:webHidden/>
          </w:rPr>
          <w:instrText xml:space="preserve"> PAGEREF _Toc99295407 \h </w:instrText>
        </w:r>
        <w:r>
          <w:rPr>
            <w:webHidden/>
          </w:rPr>
        </w:r>
        <w:r>
          <w:rPr>
            <w:webHidden/>
          </w:rPr>
          <w:fldChar w:fldCharType="separate"/>
        </w:r>
        <w:r>
          <w:rPr>
            <w:webHidden/>
          </w:rPr>
          <w:t>87</w:t>
        </w:r>
        <w:r>
          <w:rPr>
            <w:webHidden/>
          </w:rPr>
          <w:fldChar w:fldCharType="end"/>
        </w:r>
      </w:hyperlink>
    </w:p>
    <w:p w:rsidR="009F2778" w:rsidRDefault="009F2778">
      <w:pPr>
        <w:pStyle w:val="TableofFigures"/>
        <w:rPr>
          <w:rFonts w:eastAsiaTheme="minorEastAsia"/>
        </w:rPr>
      </w:pPr>
      <w:hyperlink w:anchor="_Toc99295408" w:history="1">
        <w:r w:rsidRPr="0056479E">
          <w:rPr>
            <w:rStyle w:val="Hyperlink"/>
          </w:rPr>
          <w:t xml:space="preserve">Figure 105: </w:t>
        </w:r>
        <w:r>
          <w:rPr>
            <w:rFonts w:eastAsiaTheme="minorEastAsia"/>
          </w:rPr>
          <w:tab/>
        </w:r>
        <w:r w:rsidRPr="0056479E">
          <w:rPr>
            <w:rStyle w:val="Hyperlink"/>
          </w:rPr>
          <w:t>Code to write the first author's information to a "JSON" file</w:t>
        </w:r>
        <w:r>
          <w:rPr>
            <w:webHidden/>
          </w:rPr>
          <w:tab/>
        </w:r>
        <w:r>
          <w:rPr>
            <w:webHidden/>
          </w:rPr>
          <w:fldChar w:fldCharType="begin"/>
        </w:r>
        <w:r>
          <w:rPr>
            <w:webHidden/>
          </w:rPr>
          <w:instrText xml:space="preserve"> PAGEREF _Toc99295408 \h </w:instrText>
        </w:r>
        <w:r>
          <w:rPr>
            <w:webHidden/>
          </w:rPr>
        </w:r>
        <w:r>
          <w:rPr>
            <w:webHidden/>
          </w:rPr>
          <w:fldChar w:fldCharType="separate"/>
        </w:r>
        <w:r>
          <w:rPr>
            <w:webHidden/>
          </w:rPr>
          <w:t>88</w:t>
        </w:r>
        <w:r>
          <w:rPr>
            <w:webHidden/>
          </w:rPr>
          <w:fldChar w:fldCharType="end"/>
        </w:r>
      </w:hyperlink>
    </w:p>
    <w:p w:rsidR="009F2778" w:rsidRDefault="009F2778">
      <w:pPr>
        <w:pStyle w:val="TableofFigures"/>
        <w:rPr>
          <w:rFonts w:eastAsiaTheme="minorEastAsia"/>
        </w:rPr>
      </w:pPr>
      <w:hyperlink w:anchor="_Toc99295409" w:history="1">
        <w:r w:rsidRPr="0056479E">
          <w:rPr>
            <w:rStyle w:val="Hyperlink"/>
          </w:rPr>
          <w:t xml:space="preserve">Figure 106: </w:t>
        </w:r>
        <w:r>
          <w:rPr>
            <w:rFonts w:eastAsiaTheme="minorEastAsia"/>
          </w:rPr>
          <w:tab/>
        </w:r>
        <w:r w:rsidRPr="0056479E">
          <w:rPr>
            <w:rStyle w:val="Hyperlink"/>
          </w:rPr>
          <w:t>New code to ouput the "Other information" including page numbers</w:t>
        </w:r>
        <w:r>
          <w:rPr>
            <w:webHidden/>
          </w:rPr>
          <w:tab/>
        </w:r>
        <w:r>
          <w:rPr>
            <w:webHidden/>
          </w:rPr>
          <w:fldChar w:fldCharType="begin"/>
        </w:r>
        <w:r>
          <w:rPr>
            <w:webHidden/>
          </w:rPr>
          <w:instrText xml:space="preserve"> PAGEREF _Toc99295409 \h </w:instrText>
        </w:r>
        <w:r>
          <w:rPr>
            <w:webHidden/>
          </w:rPr>
        </w:r>
        <w:r>
          <w:rPr>
            <w:webHidden/>
          </w:rPr>
          <w:fldChar w:fldCharType="separate"/>
        </w:r>
        <w:r>
          <w:rPr>
            <w:webHidden/>
          </w:rPr>
          <w:t>89</w:t>
        </w:r>
        <w:r>
          <w:rPr>
            <w:webHidden/>
          </w:rPr>
          <w:fldChar w:fldCharType="end"/>
        </w:r>
      </w:hyperlink>
    </w:p>
    <w:p w:rsidR="009F2778" w:rsidRDefault="009F2778">
      <w:pPr>
        <w:pStyle w:val="TableofFigures"/>
        <w:rPr>
          <w:rFonts w:eastAsiaTheme="minorEastAsia"/>
        </w:rPr>
      </w:pPr>
      <w:hyperlink w:anchor="_Toc99295410" w:history="1">
        <w:r w:rsidRPr="0056479E">
          <w:rPr>
            <w:rStyle w:val="Hyperlink"/>
          </w:rPr>
          <w:t xml:space="preserve">Figure 107: </w:t>
        </w:r>
        <w:r>
          <w:rPr>
            <w:rFonts w:eastAsiaTheme="minorEastAsia"/>
          </w:rPr>
          <w:tab/>
        </w:r>
        <w:r w:rsidRPr="0056479E">
          <w:rPr>
            <w:rStyle w:val="Hyperlink"/>
          </w:rPr>
          <w:t>Function to get the scontents</w:t>
        </w:r>
        <w:r>
          <w:rPr>
            <w:webHidden/>
          </w:rPr>
          <w:tab/>
        </w:r>
        <w:r>
          <w:rPr>
            <w:webHidden/>
          </w:rPr>
          <w:fldChar w:fldCharType="begin"/>
        </w:r>
        <w:r>
          <w:rPr>
            <w:webHidden/>
          </w:rPr>
          <w:instrText xml:space="preserve"> PAGEREF _Toc99295410 \h </w:instrText>
        </w:r>
        <w:r>
          <w:rPr>
            <w:webHidden/>
          </w:rPr>
        </w:r>
        <w:r>
          <w:rPr>
            <w:webHidden/>
          </w:rPr>
          <w:fldChar w:fldCharType="separate"/>
        </w:r>
        <w:r>
          <w:rPr>
            <w:webHidden/>
          </w:rPr>
          <w:t>89</w:t>
        </w:r>
        <w:r>
          <w:rPr>
            <w:webHidden/>
          </w:rPr>
          <w:fldChar w:fldCharType="end"/>
        </w:r>
      </w:hyperlink>
    </w:p>
    <w:p w:rsidR="009F2778" w:rsidRDefault="009F2778">
      <w:pPr>
        <w:pStyle w:val="TableofFigures"/>
        <w:rPr>
          <w:rFonts w:eastAsiaTheme="minorEastAsia"/>
        </w:rPr>
      </w:pPr>
      <w:hyperlink w:anchor="_Toc99295411" w:history="1">
        <w:r w:rsidRPr="0056479E">
          <w:rPr>
            <w:rStyle w:val="Hyperlink"/>
          </w:rPr>
          <w:t xml:space="preserve">Figure 108: </w:t>
        </w:r>
        <w:r>
          <w:rPr>
            <w:rFonts w:eastAsiaTheme="minorEastAsia"/>
          </w:rPr>
          <w:tab/>
        </w:r>
        <w:r w:rsidRPr="0056479E">
          <w:rPr>
            <w:rStyle w:val="Hyperlink"/>
          </w:rPr>
          <w:t>Writing out the language, abstract, and keywords information</w:t>
        </w:r>
        <w:r>
          <w:rPr>
            <w:webHidden/>
          </w:rPr>
          <w:tab/>
        </w:r>
        <w:r>
          <w:rPr>
            <w:webHidden/>
          </w:rPr>
          <w:fldChar w:fldCharType="begin"/>
        </w:r>
        <w:r>
          <w:rPr>
            <w:webHidden/>
          </w:rPr>
          <w:instrText xml:space="preserve"> PAGEREF _Toc99295411 \h </w:instrText>
        </w:r>
        <w:r>
          <w:rPr>
            <w:webHidden/>
          </w:rPr>
        </w:r>
        <w:r>
          <w:rPr>
            <w:webHidden/>
          </w:rPr>
          <w:fldChar w:fldCharType="separate"/>
        </w:r>
        <w:r>
          <w:rPr>
            <w:webHidden/>
          </w:rPr>
          <w:t>90</w:t>
        </w:r>
        <w:r>
          <w:rPr>
            <w:webHidden/>
          </w:rPr>
          <w:fldChar w:fldCharType="end"/>
        </w:r>
      </w:hyperlink>
    </w:p>
    <w:p w:rsidR="009F2778" w:rsidRDefault="009F2778">
      <w:pPr>
        <w:pStyle w:val="TableofFigures"/>
        <w:rPr>
          <w:rFonts w:eastAsiaTheme="minorEastAsia"/>
        </w:rPr>
      </w:pPr>
      <w:hyperlink w:anchor="_Toc99295412" w:history="1">
        <w:r w:rsidRPr="0056479E">
          <w:rPr>
            <w:rStyle w:val="Hyperlink"/>
          </w:rPr>
          <w:t xml:space="preserve">Figure 109: </w:t>
        </w:r>
        <w:r>
          <w:rPr>
            <w:rFonts w:eastAsiaTheme="minorEastAsia"/>
          </w:rPr>
          <w:tab/>
        </w:r>
        <w:r w:rsidRPr="0056479E">
          <w:rPr>
            <w:rStyle w:val="Hyperlink"/>
          </w:rPr>
          <w:t>Resulting announcement</w:t>
        </w:r>
        <w:r>
          <w:rPr>
            <w:webHidden/>
          </w:rPr>
          <w:tab/>
        </w:r>
        <w:r>
          <w:rPr>
            <w:webHidden/>
          </w:rPr>
          <w:fldChar w:fldCharType="begin"/>
        </w:r>
        <w:r>
          <w:rPr>
            <w:webHidden/>
          </w:rPr>
          <w:instrText xml:space="preserve"> PAGEREF _Toc99295412 \h </w:instrText>
        </w:r>
        <w:r>
          <w:rPr>
            <w:webHidden/>
          </w:rPr>
        </w:r>
        <w:r>
          <w:rPr>
            <w:webHidden/>
          </w:rPr>
          <w:fldChar w:fldCharType="separate"/>
        </w:r>
        <w:r>
          <w:rPr>
            <w:webHidden/>
          </w:rPr>
          <w:t>96</w:t>
        </w:r>
        <w:r>
          <w:rPr>
            <w:webHidden/>
          </w:rPr>
          <w:fldChar w:fldCharType="end"/>
        </w:r>
      </w:hyperlink>
    </w:p>
    <w:p w:rsidR="002D089A" w:rsidRDefault="002D089A" w:rsidP="002D089A">
      <w:pPr>
        <w:pStyle w:val="BodyText"/>
        <w:rPr>
          <w:sz w:val="20"/>
        </w:rPr>
      </w:pPr>
      <w:r w:rsidRPr="006F6BAF">
        <w:rPr>
          <w:sz w:val="20"/>
        </w:rPr>
        <w:fldChar w:fldCharType="end"/>
      </w:r>
    </w:p>
    <w:p w:rsidR="00E0605B" w:rsidRPr="006F6BAF" w:rsidRDefault="00E0605B" w:rsidP="00E0605B">
      <w:pPr>
        <w:pStyle w:val="TOCHeading"/>
        <w:rPr>
          <w:sz w:val="24"/>
        </w:rPr>
      </w:pPr>
      <w:r w:rsidRPr="006F6BAF">
        <w:rPr>
          <w:sz w:val="24"/>
        </w:rPr>
        <w:t xml:space="preserve">List of </w:t>
      </w:r>
      <w:r>
        <w:rPr>
          <w:sz w:val="24"/>
        </w:rPr>
        <w:t>Tables</w:t>
      </w:r>
    </w:p>
    <w:p w:rsidR="009F2778" w:rsidRDefault="00E0605B">
      <w:pPr>
        <w:pStyle w:val="TableofFigures"/>
        <w:rPr>
          <w:rFonts w:eastAsiaTheme="minorEastAsia"/>
        </w:rPr>
      </w:pPr>
      <w:r>
        <w:rPr>
          <w:sz w:val="20"/>
        </w:rPr>
        <w:fldChar w:fldCharType="begin"/>
      </w:r>
      <w:r>
        <w:rPr>
          <w:sz w:val="20"/>
        </w:rPr>
        <w:instrText xml:space="preserve"> TOC \h \z \c "Table" </w:instrText>
      </w:r>
      <w:r>
        <w:rPr>
          <w:sz w:val="20"/>
        </w:rPr>
        <w:fldChar w:fldCharType="separate"/>
      </w:r>
      <w:hyperlink w:anchor="_Toc99295413" w:history="1">
        <w:r w:rsidR="009F2778" w:rsidRPr="00686C89">
          <w:rPr>
            <w:rStyle w:val="Hyperlink"/>
          </w:rPr>
          <w:t xml:space="preserve">Table 1: </w:t>
        </w:r>
        <w:r w:rsidR="009F2778">
          <w:rPr>
            <w:rFonts w:eastAsiaTheme="minorEastAsia"/>
          </w:rPr>
          <w:tab/>
        </w:r>
        <w:r w:rsidR="009F2778" w:rsidRPr="00686C89">
          <w:rPr>
            <w:rStyle w:val="Hyperlink"/>
          </w:rPr>
          <w:t>Information and how it is used</w:t>
        </w:r>
        <w:r w:rsidR="009F2778">
          <w:rPr>
            <w:webHidden/>
          </w:rPr>
          <w:tab/>
        </w:r>
        <w:r w:rsidR="009F2778">
          <w:rPr>
            <w:webHidden/>
          </w:rPr>
          <w:fldChar w:fldCharType="begin"/>
        </w:r>
        <w:r w:rsidR="009F2778">
          <w:rPr>
            <w:webHidden/>
          </w:rPr>
          <w:instrText xml:space="preserve"> PAGEREF _Toc99295413 \h </w:instrText>
        </w:r>
        <w:r w:rsidR="009F2778">
          <w:rPr>
            <w:webHidden/>
          </w:rPr>
        </w:r>
        <w:r w:rsidR="009F2778">
          <w:rPr>
            <w:webHidden/>
          </w:rPr>
          <w:fldChar w:fldCharType="separate"/>
        </w:r>
        <w:r w:rsidR="009F2778">
          <w:rPr>
            <w:webHidden/>
          </w:rPr>
          <w:t>81</w:t>
        </w:r>
        <w:r w:rsidR="009F2778">
          <w:rPr>
            <w:webHidden/>
          </w:rPr>
          <w:fldChar w:fldCharType="end"/>
        </w:r>
      </w:hyperlink>
    </w:p>
    <w:p w:rsidR="009F2778" w:rsidRDefault="009F2778">
      <w:pPr>
        <w:pStyle w:val="TableofFigures"/>
        <w:rPr>
          <w:rFonts w:eastAsiaTheme="minorEastAsia"/>
        </w:rPr>
      </w:pPr>
      <w:hyperlink w:anchor="_Toc99295414" w:history="1">
        <w:r w:rsidRPr="00686C89">
          <w:rPr>
            <w:rStyle w:val="Hyperlink"/>
          </w:rPr>
          <w:t xml:space="preserve">Table 2: </w:t>
        </w:r>
        <w:r>
          <w:rPr>
            <w:rFonts w:eastAsiaTheme="minorEastAsia"/>
          </w:rPr>
          <w:tab/>
        </w:r>
        <w:r w:rsidRPr="00686C89">
          <w:rPr>
            <w:rStyle w:val="Hyperlink"/>
          </w:rPr>
          <w:t>Resulting fordiva.json file</w:t>
        </w:r>
        <w:r>
          <w:rPr>
            <w:webHidden/>
          </w:rPr>
          <w:tab/>
        </w:r>
        <w:r>
          <w:rPr>
            <w:webHidden/>
          </w:rPr>
          <w:fldChar w:fldCharType="begin"/>
        </w:r>
        <w:r>
          <w:rPr>
            <w:webHidden/>
          </w:rPr>
          <w:instrText xml:space="preserve"> PAGEREF _Toc99295414 \h </w:instrText>
        </w:r>
        <w:r>
          <w:rPr>
            <w:webHidden/>
          </w:rPr>
        </w:r>
        <w:r>
          <w:rPr>
            <w:webHidden/>
          </w:rPr>
          <w:fldChar w:fldCharType="separate"/>
        </w:r>
        <w:r>
          <w:rPr>
            <w:webHidden/>
          </w:rPr>
          <w:t>91</w:t>
        </w:r>
        <w:r>
          <w:rPr>
            <w:webHidden/>
          </w:rPr>
          <w:fldChar w:fldCharType="end"/>
        </w:r>
      </w:hyperlink>
    </w:p>
    <w:p w:rsidR="009F2778" w:rsidRDefault="009F2778">
      <w:pPr>
        <w:pStyle w:val="TableofFigures"/>
        <w:rPr>
          <w:rFonts w:eastAsiaTheme="minorEastAsia"/>
        </w:rPr>
      </w:pPr>
      <w:hyperlink w:anchor="_Toc99295415" w:history="1">
        <w:r w:rsidRPr="00686C89">
          <w:rPr>
            <w:rStyle w:val="Hyperlink"/>
          </w:rPr>
          <w:t xml:space="preserve">Table 3: </w:t>
        </w:r>
        <w:r>
          <w:rPr>
            <w:rFonts w:eastAsiaTheme="minorEastAsia"/>
          </w:rPr>
          <w:tab/>
        </w:r>
        <w:r w:rsidRPr="00686C89">
          <w:rPr>
            <w:rStyle w:val="Hyperlink"/>
          </w:rPr>
          <w:t xml:space="preserve">Resut after cleanup for the contents of the earlier </w:t>
        </w:r>
        <w:r w:rsidRPr="00686C89">
          <w:rPr>
            <w:rStyle w:val="Hyperlink"/>
            <w:rFonts w:ascii="Consolas" w:hAnsi="Consolas"/>
          </w:rPr>
          <w:t>fordiva.json</w:t>
        </w:r>
        <w:r w:rsidRPr="00686C89">
          <w:rPr>
            <w:rStyle w:val="Hyperlink"/>
          </w:rPr>
          <w:t xml:space="preserve"> file, called </w:t>
        </w:r>
        <w:r w:rsidRPr="00686C89">
          <w:rPr>
            <w:rStyle w:val="Hyperlink"/>
            <w:rFonts w:ascii="Consolas" w:hAnsi="Consolas"/>
          </w:rPr>
          <w:t>fordiva-cleaned</w:t>
        </w:r>
        <w:r>
          <w:rPr>
            <w:webHidden/>
          </w:rPr>
          <w:tab/>
        </w:r>
        <w:r>
          <w:rPr>
            <w:webHidden/>
          </w:rPr>
          <w:fldChar w:fldCharType="begin"/>
        </w:r>
        <w:r>
          <w:rPr>
            <w:webHidden/>
          </w:rPr>
          <w:instrText xml:space="preserve"> PAGEREF _Toc99295415 \h </w:instrText>
        </w:r>
        <w:r>
          <w:rPr>
            <w:webHidden/>
          </w:rPr>
        </w:r>
        <w:r>
          <w:rPr>
            <w:webHidden/>
          </w:rPr>
          <w:fldChar w:fldCharType="separate"/>
        </w:r>
        <w:r>
          <w:rPr>
            <w:webHidden/>
          </w:rPr>
          <w:t>94</w:t>
        </w:r>
        <w:r>
          <w:rPr>
            <w:webHidden/>
          </w:rPr>
          <w:fldChar w:fldCharType="end"/>
        </w:r>
      </w:hyperlink>
    </w:p>
    <w:p w:rsidR="009F2778" w:rsidRDefault="009F2778">
      <w:pPr>
        <w:pStyle w:val="TableofFigures"/>
        <w:rPr>
          <w:rFonts w:eastAsiaTheme="minorEastAsia"/>
        </w:rPr>
      </w:pPr>
      <w:hyperlink w:anchor="_Toc99295416" w:history="1">
        <w:r w:rsidRPr="00686C89">
          <w:rPr>
            <w:rStyle w:val="Hyperlink"/>
          </w:rPr>
          <w:t xml:space="preserve">Table 4: </w:t>
        </w:r>
        <w:r>
          <w:rPr>
            <w:rFonts w:eastAsiaTheme="minorEastAsia"/>
          </w:rPr>
          <w:tab/>
        </w:r>
        <w:r w:rsidRPr="00686C89">
          <w:rPr>
            <w:rStyle w:val="Hyperlink"/>
          </w:rPr>
          <w:t>Source LaTeX (from inside the scontents of the abstract=</w:t>
        </w:r>
        <w:r>
          <w:rPr>
            <w:webHidden/>
          </w:rPr>
          <w:tab/>
        </w:r>
        <w:r>
          <w:rPr>
            <w:webHidden/>
          </w:rPr>
          <w:fldChar w:fldCharType="begin"/>
        </w:r>
        <w:r>
          <w:rPr>
            <w:webHidden/>
          </w:rPr>
          <w:instrText xml:space="preserve"> PAGEREF _Toc99295416 \h </w:instrText>
        </w:r>
        <w:r>
          <w:rPr>
            <w:webHidden/>
          </w:rPr>
        </w:r>
        <w:r>
          <w:rPr>
            <w:webHidden/>
          </w:rPr>
          <w:fldChar w:fldCharType="separate"/>
        </w:r>
        <w:r>
          <w:rPr>
            <w:webHidden/>
          </w:rPr>
          <w:t>97</w:t>
        </w:r>
        <w:r>
          <w:rPr>
            <w:webHidden/>
          </w:rPr>
          <w:fldChar w:fldCharType="end"/>
        </w:r>
      </w:hyperlink>
    </w:p>
    <w:p w:rsidR="00E0605B" w:rsidRDefault="00E0605B" w:rsidP="002D089A">
      <w:pPr>
        <w:pStyle w:val="BodyText"/>
        <w:rPr>
          <w:sz w:val="20"/>
        </w:rPr>
      </w:pPr>
      <w:r>
        <w:rPr>
          <w:sz w:val="20"/>
        </w:rPr>
        <w:fldChar w:fldCharType="end"/>
      </w:r>
    </w:p>
    <w:p w:rsidR="00E0605B" w:rsidRDefault="00E0605B" w:rsidP="002D089A">
      <w:pPr>
        <w:pStyle w:val="BodyText"/>
        <w:rPr>
          <w:sz w:val="20"/>
        </w:rPr>
      </w:pPr>
    </w:p>
    <w:p w:rsidR="00E0605B" w:rsidRPr="006F6BAF" w:rsidRDefault="00E0605B" w:rsidP="002D089A">
      <w:pPr>
        <w:pStyle w:val="BodyText"/>
        <w:rPr>
          <w:sz w:val="20"/>
        </w:rPr>
        <w:sectPr w:rsidR="00E0605B"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16174D" w:rsidRPr="006F6BAF" w:rsidRDefault="0016174D" w:rsidP="0016174D">
      <w:pPr>
        <w:pStyle w:val="Heading1"/>
        <w:rPr>
          <w:sz w:val="24"/>
        </w:rPr>
      </w:pPr>
      <w:bookmarkStart w:id="0" w:name="_Ref75707461"/>
      <w:bookmarkStart w:id="1" w:name="_Toc99295255"/>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75E68" w:rsidRDefault="00D75E68" w:rsidP="00D75E68">
      <w:pPr>
        <w:pStyle w:val="Heading1"/>
      </w:pPr>
      <w:bookmarkStart w:id="2" w:name="_Ref99209828"/>
      <w:bookmarkStart w:id="3" w:name="_Toc99295256"/>
      <w:r>
        <w:t>Make it simple from the start</w:t>
      </w:r>
      <w:bookmarkEnd w:id="2"/>
      <w:bookmarkEnd w:id="3"/>
    </w:p>
    <w:p w:rsidR="00002323" w:rsidRDefault="00D75E68" w:rsidP="004A2AFB">
      <w:pPr>
        <w:pStyle w:val="BodyText"/>
      </w:pPr>
      <w:r>
        <w:t>If a Canvas course room is set up for degree projects one can greatly simplify the many processes involved for all the stakeholders (students, faculty, and staff).</w:t>
      </w:r>
      <w:r w:rsidR="004A2AFB">
        <w:t xml:space="preserve"> </w:t>
      </w:r>
      <w:r w:rsidR="00002323">
        <w:t xml:space="preserve">The </w:t>
      </w:r>
      <w:r w:rsidR="004A2AFB">
        <w:t xml:space="preserve">student is assumed to be enrolled in </w:t>
      </w:r>
      <w:r w:rsidR="00FB042E">
        <w:t>the</w:t>
      </w:r>
      <w:r w:rsidR="004A2AFB">
        <w:t xml:space="preserve"> Canvas course room and</w:t>
      </w:r>
      <w:r w:rsidR="00FB042E">
        <w:t xml:space="preserve"> that one knows the student’s</w:t>
      </w:r>
      <w:r w:rsidR="004A2AFB">
        <w:t xml:space="preserve"> e-mail addre</w:t>
      </w:r>
      <w:r w:rsidR="00FB042E">
        <w:t>ss (or in the case of a 1</w:t>
      </w:r>
      <w:r w:rsidR="00FB042E" w:rsidRPr="00FB042E">
        <w:rPr>
          <w:vertAlign w:val="superscript"/>
        </w:rPr>
        <w:t>st</w:t>
      </w:r>
      <w:r w:rsidR="00FB042E">
        <w:t xml:space="preserve"> cycle thesis possible two students’ addresses)</w:t>
      </w:r>
      <w:r w:rsidR="004A2AFB">
        <w:t xml:space="preserve"> and the e-mail address of the examiner and </w:t>
      </w:r>
      <w:r w:rsidR="00FB042E">
        <w:t>supervisor</w:t>
      </w:r>
      <w:r w:rsidR="00FB042E">
        <w:rPr>
          <w:rStyle w:val="FootnoteReference"/>
        </w:rPr>
        <w:footnoteReference w:id="2"/>
      </w:r>
      <w:r w:rsidR="004A2AFB">
        <w:t xml:space="preserve"> and possibly an external </w:t>
      </w:r>
      <w:r w:rsidR="00FB042E">
        <w:t xml:space="preserve">supervisor </w:t>
      </w:r>
      <w:r w:rsidR="004A2AFB">
        <w:t>exists.</w:t>
      </w:r>
    </w:p>
    <w:p w:rsidR="004A2AFB" w:rsidRDefault="004A2AFB" w:rsidP="004A2AFB">
      <w:pPr>
        <w:pStyle w:val="BodyText"/>
      </w:pPr>
      <w:r>
        <w:t>For two 1</w:t>
      </w:r>
      <w:r w:rsidRPr="004A2AFB">
        <w:rPr>
          <w:vertAlign w:val="superscript"/>
        </w:rPr>
        <w:t>st</w:t>
      </w:r>
      <w:r>
        <w:t xml:space="preserve"> cycle students (</w:t>
      </w:r>
      <w:r w:rsidR="00C13BDA">
        <w:t>s1 and s</w:t>
      </w:r>
      <w:r>
        <w:t xml:space="preserve">2), myself as the examiner, and Anders Västberg as the </w:t>
      </w:r>
      <w:r w:rsidR="00FB042E">
        <w:t xml:space="preserve">academic supervisor </w:t>
      </w:r>
      <w:r>
        <w:t xml:space="preserve">and an unknown </w:t>
      </w:r>
      <w:r w:rsidR="00FB042E">
        <w:t xml:space="preserve">supervisor </w:t>
      </w:r>
      <w:r>
        <w:t xml:space="preserve">at a company – together with the program code and course code, </w:t>
      </w:r>
      <w:r w:rsidR="00FB042E">
        <w:t xml:space="preserve">generating </w:t>
      </w:r>
      <w:r>
        <w:t xml:space="preserve">the pre-configuring of the LaTeX template is as simple as two </w:t>
      </w:r>
      <w:r w:rsidR="00FB042E">
        <w:t xml:space="preserve">(single line) </w:t>
      </w:r>
      <w:r>
        <w:t>commands:</w:t>
      </w:r>
    </w:p>
    <w:p w:rsidR="004A2AFB" w:rsidRDefault="004A2AFB" w:rsidP="004A2AFB">
      <w:pPr>
        <w:pStyle w:val="Computerexample"/>
      </w:pPr>
      <w:r>
        <w:t>./create_customized_JSON_file.py --canvas_course_id 31167 --author s1@kth.se --author2 s2@kth.se --language eng --programCode TIDAB</w:t>
      </w:r>
      <w:r w:rsidR="00FB042E">
        <w:br/>
      </w:r>
      <w:r>
        <w:t>--Examiner maguire --Superviso</w:t>
      </w:r>
      <w:r w:rsidR="00FB042E">
        <w:t>r vastberg   --Supervisor2 xxX</w:t>
      </w:r>
      <w:r w:rsidR="00FB042E">
        <w:br/>
      </w:r>
      <w:r>
        <w:t xml:space="preserve">--courseCode </w:t>
      </w:r>
      <w:proofErr w:type="gramStart"/>
      <w:r>
        <w:t>II142X  --</w:t>
      </w:r>
      <w:proofErr w:type="gramEnd"/>
      <w:r>
        <w:t>exam högskoleingenjör</w:t>
      </w:r>
    </w:p>
    <w:p w:rsidR="004A2AFB" w:rsidRDefault="004A2AFB" w:rsidP="004A2AFB">
      <w:pPr>
        <w:pStyle w:val="BodyText"/>
      </w:pPr>
      <w:r>
        <w:t xml:space="preserve">This </w:t>
      </w:r>
      <w:r w:rsidR="00C13BDA">
        <w:t xml:space="preserve">gets relevant data from Canvas and </w:t>
      </w:r>
      <w:r>
        <w:t>makes a JSON file with the relevant informati</w:t>
      </w:r>
      <w:r w:rsidR="00C13BDA">
        <w:t>on in it</w:t>
      </w:r>
      <w:r>
        <w:t xml:space="preserve">. The </w:t>
      </w:r>
      <w:r w:rsidRPr="00C13BDA">
        <w:rPr>
          <w:rStyle w:val="HTMLCode"/>
        </w:rPr>
        <w:t>xxx</w:t>
      </w:r>
      <w:r>
        <w:t xml:space="preserve"> </w:t>
      </w:r>
      <w:r w:rsidR="00C13BDA">
        <w:t xml:space="preserve">in the above </w:t>
      </w:r>
      <w:r>
        <w:t xml:space="preserve">will just generate dummy entries for </w:t>
      </w:r>
      <w:r w:rsidR="00C13BDA">
        <w:t xml:space="preserve">an external </w:t>
      </w:r>
      <w:r w:rsidR="00FB042E">
        <w:t>supervisor</w:t>
      </w:r>
      <w:r>
        <w:t>.</w:t>
      </w:r>
    </w:p>
    <w:p w:rsidR="004A2AFB" w:rsidRPr="00FB042E" w:rsidRDefault="004A2AFB" w:rsidP="004A2AFB">
      <w:pPr>
        <w:pStyle w:val="Computerexample"/>
        <w:rPr>
          <w:sz w:val="20"/>
        </w:rPr>
      </w:pPr>
      <w:r w:rsidRPr="00FB042E">
        <w:rPr>
          <w:sz w:val="20"/>
        </w:rPr>
        <w:t>./customize_LaTeX_project.py --js</w:t>
      </w:r>
      <w:r w:rsidR="00FB042E" w:rsidRPr="00FB042E">
        <w:rPr>
          <w:sz w:val="20"/>
        </w:rPr>
        <w:t>on customize.json --file z23.zip</w:t>
      </w:r>
      <w:r w:rsidRPr="00FB042E">
        <w:rPr>
          <w:sz w:val="20"/>
        </w:rPr>
        <w:t xml:space="preserve"> --</w:t>
      </w:r>
      <w:proofErr w:type="gramStart"/>
      <w:r w:rsidRPr="00FB042E">
        <w:rPr>
          <w:sz w:val="20"/>
        </w:rPr>
        <w:t>initialize</w:t>
      </w:r>
      <w:proofErr w:type="gramEnd"/>
    </w:p>
    <w:p w:rsidR="004A2AFB" w:rsidRDefault="004A2AFB" w:rsidP="004A2AFB">
      <w:pPr>
        <w:pStyle w:val="BodyText"/>
      </w:pPr>
      <w:r>
        <w:t xml:space="preserve">This takes a local zip file of the LaTeX project (in z23.zip) and adds the customization information to it. It produces a z23-modified.zip file - </w:t>
      </w:r>
      <w:proofErr w:type="gramStart"/>
      <w:r>
        <w:t>that</w:t>
      </w:r>
      <w:proofErr w:type="gramEnd"/>
      <w:r>
        <w:t xml:space="preserve"> I rename for the student and send to the student. The student only has to upload this into Overleaf and off they go. If they then invite the examiner and </w:t>
      </w:r>
      <w:r w:rsidR="00FB042E">
        <w:t>supervisor</w:t>
      </w:r>
      <w:r>
        <w:t>(s) to the Overleaf project they can directly see what the student is doing, comment, etc. This greatly simplifies things and collects some of the needed data already at the start of the degree project.</w:t>
      </w:r>
    </w:p>
    <w:p w:rsidR="004A2AFB" w:rsidRDefault="004A2AFB" w:rsidP="004A2AFB">
      <w:pPr>
        <w:pStyle w:val="BodyText"/>
      </w:pPr>
      <w:r>
        <w:t>For a 2</w:t>
      </w:r>
      <w:r w:rsidRPr="004A2AFB">
        <w:rPr>
          <w:vertAlign w:val="superscript"/>
        </w:rPr>
        <w:t>nd</w:t>
      </w:r>
      <w:r>
        <w:t xml:space="preserve"> cycle thesis, an example of the first command </w:t>
      </w:r>
      <w:r w:rsidR="00FB042E">
        <w:t>would be</w:t>
      </w:r>
      <w:r>
        <w:t>:</w:t>
      </w:r>
    </w:p>
    <w:p w:rsidR="00C13BDA" w:rsidRDefault="004A2AFB" w:rsidP="00A27C3C">
      <w:pPr>
        <w:pStyle w:val="Computerexample"/>
      </w:pPr>
      <w:r>
        <w:t>./create_customized_JSON_file.py --canvas_course_id 33514 --author s1</w:t>
      </w:r>
      <w:r w:rsidR="00C13BDA">
        <w:t xml:space="preserve"> --language eng --programCode </w:t>
      </w:r>
      <w:proofErr w:type="gramStart"/>
      <w:r w:rsidR="00C13BDA">
        <w:t>TCSCM</w:t>
      </w:r>
      <w:r>
        <w:t xml:space="preserve">  --</w:t>
      </w:r>
      <w:proofErr w:type="gramEnd"/>
      <w:r>
        <w:t xml:space="preserve">Examiner maguire --Supervisor </w:t>
      </w:r>
      <w:r w:rsidR="00C13BDA">
        <w:t xml:space="preserve">vastberg   </w:t>
      </w:r>
      <w:r>
        <w:t>--Sup</w:t>
      </w:r>
      <w:r w:rsidR="00C13BDA">
        <w:t>ervisor2 xxx  --courseCode DA231</w:t>
      </w:r>
      <w:r w:rsidR="00A27C3C">
        <w:t>X  --exam master</w:t>
      </w:r>
    </w:p>
    <w:p w:rsidR="004A2AFB" w:rsidRDefault="00C13BDA" w:rsidP="00C13BDA">
      <w:pPr>
        <w:pStyle w:val="BodyText"/>
      </w:pPr>
      <w:r>
        <w:t>The same second command is used to make the customized LaTeX project for the student.</w:t>
      </w:r>
    </w:p>
    <w:p w:rsidR="00A0027C" w:rsidRDefault="00A0027C" w:rsidP="00A0027C">
      <w:pPr>
        <w:pStyle w:val="BodyText"/>
      </w:pPr>
      <w:r>
        <w:br w:type="page"/>
      </w:r>
    </w:p>
    <w:p w:rsidR="00C13BDA" w:rsidRDefault="00A27C3C" w:rsidP="00C13BDA">
      <w:pPr>
        <w:pStyle w:val="Heading2"/>
      </w:pPr>
      <w:bookmarkStart w:id="4" w:name="_Toc99295257"/>
      <w:r>
        <w:lastRenderedPageBreak/>
        <w:t xml:space="preserve">Using </w:t>
      </w:r>
      <w:r w:rsidR="00C13BDA">
        <w:t>Information from Canvas</w:t>
      </w:r>
      <w:r>
        <w:t xml:space="preserve"> and putting information into Canvas</w:t>
      </w:r>
      <w:bookmarkEnd w:id="4"/>
    </w:p>
    <w:p w:rsidR="00C13BDA" w:rsidRDefault="00C13BDA" w:rsidP="00C13BDA">
      <w:pPr>
        <w:pStyle w:val="BodyText"/>
      </w:pPr>
      <w:r>
        <w:t>What kind of information can be gottern from Canvas and what can you do with it?</w:t>
      </w:r>
    </w:p>
    <w:p w:rsidR="00C13BDA" w:rsidRDefault="00A0027C" w:rsidP="00C13BDA">
      <w:pPr>
        <w:pStyle w:val="BodyText"/>
      </w:pPr>
      <w:r>
        <w:t>Given</w:t>
      </w:r>
      <w:r w:rsidR="00C13BDA">
        <w:t xml:space="preserve"> the course course_id (31167 and 33514 in the examples above), you can look up information about the student</w:t>
      </w:r>
      <w:r w:rsidR="00A27C3C">
        <w:t xml:space="preserve"> via the Canvas course room</w:t>
      </w:r>
      <w:r w:rsidR="00C13BDA">
        <w:t xml:space="preserve">. </w:t>
      </w:r>
      <w:r>
        <w:t>For example, if we</w:t>
      </w:r>
      <w:r w:rsidR="00C13BDA">
        <w:t xml:space="preserve"> assume the course_id is 33514 </w:t>
      </w:r>
      <w:r>
        <w:t>(the EECS 2</w:t>
      </w:r>
      <w:r w:rsidRPr="00C13BDA">
        <w:rPr>
          <w:vertAlign w:val="superscript"/>
        </w:rPr>
        <w:t>nd</w:t>
      </w:r>
      <w:r>
        <w:t xml:space="preserve"> cycle degree project Canvas course room for lots of different courses) </w:t>
      </w:r>
      <w:r w:rsidR="009E53FA">
        <w:t xml:space="preserve">and the student is </w:t>
      </w:r>
      <w:r>
        <w:t>taking the course DA231X</w:t>
      </w:r>
      <w:r w:rsidR="00C13BDA">
        <w:t>. When the student is enrolled in this Canvas course room they are added to a section that has their course code in it.</w:t>
      </w:r>
      <w:r w:rsidR="009E53FA">
        <w:t xml:space="preserve"> For example:</w:t>
      </w:r>
    </w:p>
    <w:p w:rsidR="009E53FA" w:rsidRDefault="009E53FA" w:rsidP="009E53FA">
      <w:pPr>
        <w:pStyle w:val="Computerexample"/>
      </w:pPr>
      <w:r w:rsidRPr="009E53FA">
        <w:t>Section for the course DA231X VT22-2 Degree Project in Computer Science and Engineering, Second Cycle</w:t>
      </w:r>
    </w:p>
    <w:p w:rsidR="009E53FA" w:rsidRDefault="009E53FA" w:rsidP="00C13BDA">
      <w:pPr>
        <w:pStyle w:val="BodyText"/>
      </w:pPr>
      <w:r>
        <w:t xml:space="preserve">Sections are a very powerful </w:t>
      </w:r>
      <w:r w:rsidR="00A0027C">
        <w:t>mechanism in Canvas for organiz</w:t>
      </w:r>
      <w:r>
        <w:t xml:space="preserve">ing students and a student can be in up 18 different sections in a </w:t>
      </w:r>
      <w:r w:rsidR="00A0027C">
        <w:t xml:space="preserve">given </w:t>
      </w:r>
      <w:r>
        <w:t xml:space="preserve">Canvas course room. For example, it is possible to create sections for each of the examiners and even the academic </w:t>
      </w:r>
      <w:r w:rsidR="00FB042E">
        <w:t>supervisor</w:t>
      </w:r>
      <w:r w:rsidR="00A0027C">
        <w:t>(s)</w:t>
      </w:r>
      <w:r>
        <w:t xml:space="preserve">. Now one can add the student to the sections for the examiner and </w:t>
      </w:r>
      <w:r w:rsidR="00FB042E">
        <w:t>supervisor</w:t>
      </w:r>
      <w:r>
        <w:t xml:space="preserve">(s). The result is that the student now appears in these different sections, see </w:t>
      </w:r>
      <w:r>
        <w:fldChar w:fldCharType="begin"/>
      </w:r>
      <w:r>
        <w:instrText xml:space="preserve"> REF _Ref99114162 \h </w:instrText>
      </w:r>
      <w:r>
        <w:fldChar w:fldCharType="separate"/>
      </w:r>
      <w:r w:rsidR="009F2778" w:rsidRPr="009E53FA">
        <w:t xml:space="preserve">Figure </w:t>
      </w:r>
      <w:r w:rsidR="009F2778">
        <w:rPr>
          <w:noProof/>
        </w:rPr>
        <w:t>1</w:t>
      </w:r>
      <w:r>
        <w:fldChar w:fldCharType="end"/>
      </w:r>
      <w:r>
        <w:t>.</w:t>
      </w:r>
    </w:p>
    <w:tbl>
      <w:tblPr>
        <w:tblStyle w:val="TableGrid"/>
        <w:tblW w:w="0" w:type="auto"/>
        <w:tblLook w:val="04A0" w:firstRow="1" w:lastRow="0" w:firstColumn="1" w:lastColumn="0" w:noHBand="0" w:noVBand="1"/>
      </w:tblPr>
      <w:tblGrid>
        <w:gridCol w:w="9289"/>
      </w:tblGrid>
      <w:tr w:rsidR="009E53FA" w:rsidTr="009E53FA">
        <w:tc>
          <w:tcPr>
            <w:tcW w:w="9289" w:type="dxa"/>
          </w:tcPr>
          <w:p w:rsidR="009E53FA" w:rsidRDefault="009E53FA" w:rsidP="009E53FA">
            <w:pPr>
              <w:pStyle w:val="BodyText"/>
              <w:keepNext/>
              <w:ind w:firstLine="0"/>
            </w:pPr>
            <w:r>
              <w:rPr>
                <w:noProof/>
              </w:rPr>
              <w:drawing>
                <wp:inline distT="0" distB="0" distL="0" distR="0" wp14:anchorId="50F5A743" wp14:editId="7B1EA02F">
                  <wp:extent cx="3756674" cy="1044960"/>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ent-in-three-sections-creenshot_20220325_152125.png"/>
                          <pic:cNvPicPr/>
                        </pic:nvPicPr>
                        <pic:blipFill>
                          <a:blip r:embed="rId11">
                            <a:extLst>
                              <a:ext uri="{28A0092B-C50C-407E-A947-70E740481C1C}">
                                <a14:useLocalDpi xmlns:a14="http://schemas.microsoft.com/office/drawing/2010/main" val="0"/>
                              </a:ext>
                            </a:extLst>
                          </a:blip>
                          <a:stretch>
                            <a:fillRect/>
                          </a:stretch>
                        </pic:blipFill>
                        <pic:spPr>
                          <a:xfrm>
                            <a:off x="0" y="0"/>
                            <a:ext cx="3756674" cy="1044960"/>
                          </a:xfrm>
                          <a:prstGeom prst="rect">
                            <a:avLst/>
                          </a:prstGeom>
                        </pic:spPr>
                      </pic:pic>
                    </a:graphicData>
                  </a:graphic>
                </wp:inline>
              </w:drawing>
            </w:r>
          </w:p>
        </w:tc>
      </w:tr>
    </w:tbl>
    <w:p w:rsidR="009E53FA" w:rsidRPr="009E53FA" w:rsidRDefault="009E53FA" w:rsidP="009E53FA">
      <w:pPr>
        <w:pStyle w:val="Caption"/>
      </w:pPr>
      <w:bookmarkStart w:id="5" w:name="_Ref99114162"/>
      <w:bookmarkStart w:id="6" w:name="_Toc99295304"/>
      <w:r w:rsidRPr="009E53FA">
        <w:t xml:space="preserve">Figure </w:t>
      </w:r>
      <w:fldSimple w:instr=" SEQ Figure \* ARABIC ">
        <w:r w:rsidR="009F2778">
          <w:rPr>
            <w:noProof/>
          </w:rPr>
          <w:t>1</w:t>
        </w:r>
      </w:fldSimple>
      <w:bookmarkEnd w:id="5"/>
      <w:r w:rsidR="00560113">
        <w:t>:</w:t>
      </w:r>
      <w:r w:rsidR="00560113">
        <w:tab/>
      </w:r>
      <w:r w:rsidRPr="009E53FA">
        <w:t>A student in multiple sections</w:t>
      </w:r>
      <w:r>
        <w:t xml:space="preserve"> – one for the course, one for the supervisor, and one for the examiner</w:t>
      </w:r>
      <w:bookmarkEnd w:id="6"/>
    </w:p>
    <w:p w:rsidR="009E53FA" w:rsidRDefault="009E53FA" w:rsidP="00C13BDA">
      <w:pPr>
        <w:pStyle w:val="BodyText"/>
      </w:pPr>
      <w:r>
        <w:t xml:space="preserve"> </w:t>
      </w:r>
      <w:r w:rsidR="00EB4302">
        <w:t xml:space="preserve">This greatly simplifies the work for the examiner and supervisor as now they can choose to view the gradebook and only need to see their students, see </w:t>
      </w:r>
      <w:r w:rsidR="00EB4302">
        <w:fldChar w:fldCharType="begin"/>
      </w:r>
      <w:r w:rsidR="00EB4302">
        <w:instrText xml:space="preserve"> REF _Ref99114710 \h </w:instrText>
      </w:r>
      <w:r w:rsidR="00EB4302">
        <w:fldChar w:fldCharType="separate"/>
      </w:r>
      <w:r w:rsidR="009F2778">
        <w:t xml:space="preserve">Figure </w:t>
      </w:r>
      <w:r w:rsidR="009F2778">
        <w:rPr>
          <w:noProof/>
        </w:rPr>
        <w:t>2</w:t>
      </w:r>
      <w:r w:rsidR="00EB4302">
        <w:fldChar w:fldCharType="end"/>
      </w:r>
      <w:r w:rsidR="00EB4302">
        <w:t>.</w:t>
      </w:r>
    </w:p>
    <w:tbl>
      <w:tblPr>
        <w:tblStyle w:val="TableGrid"/>
        <w:tblW w:w="0" w:type="auto"/>
        <w:tblLook w:val="04A0" w:firstRow="1" w:lastRow="0" w:firstColumn="1" w:lastColumn="0" w:noHBand="0" w:noVBand="1"/>
      </w:tblPr>
      <w:tblGrid>
        <w:gridCol w:w="9289"/>
      </w:tblGrid>
      <w:tr w:rsidR="00EB4302" w:rsidTr="00EB4302">
        <w:tc>
          <w:tcPr>
            <w:tcW w:w="9289" w:type="dxa"/>
          </w:tcPr>
          <w:p w:rsidR="00EB4302" w:rsidRDefault="00EB4302" w:rsidP="00EB4302">
            <w:pPr>
              <w:pStyle w:val="BodyText"/>
              <w:keepNext/>
              <w:ind w:firstLine="0"/>
            </w:pPr>
            <w:r>
              <w:rPr>
                <w:noProof/>
              </w:rPr>
              <w:drawing>
                <wp:inline distT="0" distB="0" distL="0" distR="0" wp14:anchorId="60F42C06" wp14:editId="1249D340">
                  <wp:extent cx="5761355" cy="2284095"/>
                  <wp:effectExtent l="0" t="0" r="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of-my-students-Screenshot_20220325_152422-edit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1355" cy="2284095"/>
                          </a:xfrm>
                          <a:prstGeom prst="rect">
                            <a:avLst/>
                          </a:prstGeom>
                        </pic:spPr>
                      </pic:pic>
                    </a:graphicData>
                  </a:graphic>
                </wp:inline>
              </w:drawing>
            </w:r>
          </w:p>
        </w:tc>
      </w:tr>
    </w:tbl>
    <w:p w:rsidR="00EB4302" w:rsidRDefault="00EB4302">
      <w:pPr>
        <w:pStyle w:val="Caption"/>
      </w:pPr>
      <w:bookmarkStart w:id="7" w:name="_Ref99114710"/>
      <w:bookmarkStart w:id="8" w:name="_Toc99295305"/>
      <w:r>
        <w:t xml:space="preserve">Figure </w:t>
      </w:r>
      <w:fldSimple w:instr=" SEQ Figure \* ARABIC ">
        <w:r w:rsidR="009F2778">
          <w:rPr>
            <w:noProof/>
          </w:rPr>
          <w:t>2</w:t>
        </w:r>
      </w:fldSimple>
      <w:bookmarkEnd w:id="7"/>
      <w:r w:rsidR="00560113">
        <w:t>:</w:t>
      </w:r>
      <w:r w:rsidR="00560113">
        <w:tab/>
      </w:r>
      <w:r>
        <w:t>Examiner's view of the gradebook</w:t>
      </w:r>
      <w:bookmarkEnd w:id="8"/>
    </w:p>
    <w:p w:rsidR="00EB4302" w:rsidRDefault="00EB4302" w:rsidP="00C13BDA">
      <w:pPr>
        <w:pStyle w:val="BodyText"/>
      </w:pPr>
      <w:r>
        <w:t xml:space="preserve">Note that in </w:t>
      </w:r>
      <w:r>
        <w:fldChar w:fldCharType="begin"/>
      </w:r>
      <w:r>
        <w:instrText xml:space="preserve"> REF _Ref99114710 \h </w:instrText>
      </w:r>
      <w:r>
        <w:fldChar w:fldCharType="separate"/>
      </w:r>
      <w:r w:rsidR="009F2778">
        <w:t xml:space="preserve">Figure </w:t>
      </w:r>
      <w:r w:rsidR="009F2778">
        <w:rPr>
          <w:noProof/>
        </w:rPr>
        <w:t>2</w:t>
      </w:r>
      <w:r>
        <w:fldChar w:fldCharType="end"/>
      </w:r>
      <w:r>
        <w:t xml:space="preserve">, there are two columns “Course code” and “Examiner”. These are what I call </w:t>
      </w:r>
      <w:r w:rsidRPr="004735B2">
        <w:rPr>
          <w:i/>
        </w:rPr>
        <w:t>administrative assignments</w:t>
      </w:r>
      <w:r>
        <w:t xml:space="preserve"> and the students do not need to see them</w:t>
      </w:r>
      <w:r w:rsidR="004735B2">
        <w:t xml:space="preserve"> (hence the eye symbol with a slash through it – indicating these are hidden from the students)</w:t>
      </w:r>
      <w:r>
        <w:t xml:space="preserve">. In the “Course code” assignment, I have </w:t>
      </w:r>
      <w:r w:rsidR="004735B2">
        <w:t>given the student a “grade” that is the course code of their degree project. This way it is very easy to see what course code a student is enrolled in – as an examiner may have students enrolled in several different course codes. The “grading scale” was created from the list of all the EECS 2</w:t>
      </w:r>
      <w:r w:rsidR="004735B2" w:rsidRPr="004735B2">
        <w:rPr>
          <w:vertAlign w:val="superscript"/>
        </w:rPr>
        <w:t>nd</w:t>
      </w:r>
      <w:r w:rsidR="004735B2">
        <w:t xml:space="preserve"> cycle course codes that share this same Canvas course room. The “Examiner”.column contains a “grade” that is the name of the examiner</w:t>
      </w:r>
      <w:r w:rsidR="00A0027C">
        <w:t xml:space="preserve"> assigned for this student</w:t>
      </w:r>
      <w:r w:rsidR="004735B2">
        <w:t>. The</w:t>
      </w:r>
      <w:r w:rsidR="00A0027C">
        <w:t xml:space="preserve"> examiner</w:t>
      </w:r>
      <w:r w:rsidR="004735B2">
        <w:t xml:space="preserve"> “grading scale” is created from the list </w:t>
      </w:r>
      <w:r w:rsidR="004735B2">
        <w:lastRenderedPageBreak/>
        <w:t xml:space="preserve">of all of the </w:t>
      </w:r>
      <w:r w:rsidR="00A0027C">
        <w:t>e</w:t>
      </w:r>
      <w:r w:rsidR="004735B2">
        <w:t>xaminers in the Canvas course room. Just the same as the way</w:t>
      </w:r>
      <w:r w:rsidR="00A0027C">
        <w:t xml:space="preserve"> that a teacher can assign a grade, if you cli</w:t>
      </w:r>
      <w:r w:rsidR="004735B2">
        <w:t xml:space="preserve">ck on the </w:t>
      </w:r>
      <w:r w:rsidR="00A0027C">
        <w:t xml:space="preserve">gradebook </w:t>
      </w:r>
      <w:r w:rsidR="004735B2">
        <w:t xml:space="preserve">cell for a student, you </w:t>
      </w:r>
      <w:r w:rsidR="00A0027C">
        <w:t>get</w:t>
      </w:r>
      <w:r w:rsidR="004735B2">
        <w:t xml:space="preserve"> a pulldown list of all of the possible “grades” in this case the list of examiners, see </w:t>
      </w:r>
      <w:r w:rsidR="004735B2">
        <w:fldChar w:fldCharType="begin"/>
      </w:r>
      <w:r w:rsidR="004735B2">
        <w:instrText xml:space="preserve"> REF _Ref99115140 \h </w:instrText>
      </w:r>
      <w:r w:rsidR="004735B2">
        <w:fldChar w:fldCharType="separate"/>
      </w:r>
      <w:r w:rsidR="009F2778">
        <w:t xml:space="preserve">Figure </w:t>
      </w:r>
      <w:r w:rsidR="009F2778">
        <w:rPr>
          <w:noProof/>
        </w:rPr>
        <w:t>3</w:t>
      </w:r>
      <w:r w:rsidR="004735B2">
        <w:fldChar w:fldCharType="end"/>
      </w:r>
      <w:r w:rsidR="004735B2">
        <w:t>.</w:t>
      </w:r>
    </w:p>
    <w:p w:rsidR="004735B2" w:rsidRDefault="004735B2" w:rsidP="004735B2">
      <w:pPr>
        <w:pStyle w:val="Computerexample"/>
      </w:pPr>
    </w:p>
    <w:tbl>
      <w:tblPr>
        <w:tblStyle w:val="TableGrid"/>
        <w:tblW w:w="0" w:type="auto"/>
        <w:tblLook w:val="04A0" w:firstRow="1" w:lastRow="0" w:firstColumn="1" w:lastColumn="0" w:noHBand="0" w:noVBand="1"/>
      </w:tblPr>
      <w:tblGrid>
        <w:gridCol w:w="9289"/>
      </w:tblGrid>
      <w:tr w:rsidR="004735B2" w:rsidTr="004735B2">
        <w:tc>
          <w:tcPr>
            <w:tcW w:w="9289" w:type="dxa"/>
          </w:tcPr>
          <w:p w:rsidR="004735B2" w:rsidRDefault="004735B2" w:rsidP="004735B2">
            <w:pPr>
              <w:pStyle w:val="BodyText"/>
              <w:keepNext/>
              <w:ind w:firstLine="0"/>
            </w:pPr>
            <w:r>
              <w:rPr>
                <w:noProof/>
              </w:rPr>
              <w:drawing>
                <wp:inline distT="0" distB="0" distL="0" distR="0" wp14:anchorId="3539F566" wp14:editId="0B8817E9">
                  <wp:extent cx="2358842" cy="3787979"/>
                  <wp:effectExtent l="0" t="0" r="381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f-the-list-of-examiners-Screenshot_20220325_153634.png"/>
                          <pic:cNvPicPr/>
                        </pic:nvPicPr>
                        <pic:blipFill>
                          <a:blip r:embed="rId13">
                            <a:extLst>
                              <a:ext uri="{28A0092B-C50C-407E-A947-70E740481C1C}">
                                <a14:useLocalDpi xmlns:a14="http://schemas.microsoft.com/office/drawing/2010/main" val="0"/>
                              </a:ext>
                            </a:extLst>
                          </a:blip>
                          <a:stretch>
                            <a:fillRect/>
                          </a:stretch>
                        </pic:blipFill>
                        <pic:spPr>
                          <a:xfrm>
                            <a:off x="0" y="0"/>
                            <a:ext cx="2358842" cy="3787979"/>
                          </a:xfrm>
                          <a:prstGeom prst="rect">
                            <a:avLst/>
                          </a:prstGeom>
                        </pic:spPr>
                      </pic:pic>
                    </a:graphicData>
                  </a:graphic>
                </wp:inline>
              </w:drawing>
            </w:r>
          </w:p>
        </w:tc>
      </w:tr>
    </w:tbl>
    <w:p w:rsidR="004735B2" w:rsidRDefault="004735B2" w:rsidP="004735B2">
      <w:pPr>
        <w:pStyle w:val="Caption"/>
      </w:pPr>
      <w:bookmarkStart w:id="9" w:name="_Ref99115140"/>
      <w:bookmarkStart w:id="10" w:name="_Toc99295306"/>
      <w:r>
        <w:t xml:space="preserve">Figure </w:t>
      </w:r>
      <w:fldSimple w:instr=" SEQ Figure \* ARABIC ">
        <w:r w:rsidR="009F2778">
          <w:rPr>
            <w:noProof/>
          </w:rPr>
          <w:t>3</w:t>
        </w:r>
      </w:fldSimple>
      <w:bookmarkEnd w:id="9"/>
      <w:r w:rsidR="00560113">
        <w:t>:</w:t>
      </w:r>
      <w:r w:rsidR="00560113">
        <w:tab/>
      </w:r>
      <w:r>
        <w:t>List of examiners</w:t>
      </w:r>
      <w:bookmarkEnd w:id="10"/>
    </w:p>
    <w:p w:rsidR="007815B8" w:rsidRDefault="007815B8" w:rsidP="007815B8">
      <w:pPr>
        <w:pStyle w:val="BodyText"/>
      </w:pPr>
      <w:r>
        <w:t>Did I have to manually enter all of the course codes for the 687 students in the course room? No, I used a script with the following command:</w:t>
      </w:r>
    </w:p>
    <w:p w:rsidR="00D75E68" w:rsidRDefault="007815B8" w:rsidP="007815B8">
      <w:pPr>
        <w:pStyle w:val="Computerexample"/>
      </w:pPr>
      <w:r w:rsidRPr="004735B2">
        <w:t>./add_course_codes_for_students_in_course.py 33514</w:t>
      </w:r>
    </w:p>
    <w:p w:rsidR="007815B8" w:rsidRDefault="007815B8" w:rsidP="007815B8">
      <w:pPr>
        <w:pStyle w:val="BodyText"/>
      </w:pPr>
      <w:r>
        <w:t>Similarly, the grading scale with course codes was created with:</w:t>
      </w:r>
    </w:p>
    <w:p w:rsidR="007815B8" w:rsidRDefault="007815B8" w:rsidP="007815B8">
      <w:pPr>
        <w:pStyle w:val="Computerexample"/>
      </w:pPr>
      <w:r>
        <w:t>./</w:t>
      </w:r>
      <w:r w:rsidRPr="007815B8">
        <w:t>insert_course_code_grading_standard.py</w:t>
      </w:r>
      <w:r>
        <w:t xml:space="preserve"> </w:t>
      </w:r>
      <w:r w:rsidRPr="004735B2">
        <w:t>33514</w:t>
      </w:r>
    </w:p>
    <w:p w:rsidR="007815B8" w:rsidRDefault="007815B8" w:rsidP="007815B8">
      <w:pPr>
        <w:pStyle w:val="BodyText"/>
      </w:pPr>
      <w:r>
        <w:t xml:space="preserve">The grading scale for examiners (and even one for teachers as </w:t>
      </w:r>
      <w:r w:rsidR="00FB042E">
        <w:t>supervisor</w:t>
      </w:r>
      <w:r>
        <w:t>) is created with:</w:t>
      </w:r>
    </w:p>
    <w:p w:rsidR="007815B8" w:rsidRDefault="007815B8" w:rsidP="007815B8">
      <w:pPr>
        <w:pStyle w:val="Computerexample"/>
      </w:pPr>
      <w:r w:rsidRPr="007815B8">
        <w:t xml:space="preserve">./insert_teachers_grading_standard.py </w:t>
      </w:r>
      <w:r w:rsidR="00506269">
        <w:t xml:space="preserve">–-examiners </w:t>
      </w:r>
      <w:r w:rsidR="00506269" w:rsidRPr="004735B2">
        <w:t>33514</w:t>
      </w:r>
    </w:p>
    <w:p w:rsidR="007815B8" w:rsidRDefault="00506269" w:rsidP="00506269">
      <w:pPr>
        <w:pStyle w:val="BodyText"/>
      </w:pPr>
      <w:r>
        <w:t>The above line creates a gradting scale with the suffix “_Examiners”. Note that all of these grading scales are course specific grading scales, so they are not visible outside of this course. One caution about the use of grading scales is that if the list of course codes or list of teachers/examiners changes – there can be problems with the mappings as the grading scale creates a mapping between a numeric grade and a string (the course code or name); therefore, they should only be generated once at the starto f the course when the full list of values is known.</w:t>
      </w:r>
    </w:p>
    <w:p w:rsidR="007815B8" w:rsidRDefault="007815B8" w:rsidP="007815B8">
      <w:pPr>
        <w:pStyle w:val="BodyText"/>
      </w:pPr>
      <w:r>
        <w:t xml:space="preserve">So clearly we can have information about the student, </w:t>
      </w:r>
      <w:r w:rsidR="00FB042E">
        <w:t>supervisor</w:t>
      </w:r>
      <w:r w:rsidR="00A0027C">
        <w:t>s</w:t>
      </w:r>
      <w:r>
        <w:t xml:space="preserve"> (who are teachers in the course), and exami</w:t>
      </w:r>
      <w:r w:rsidR="00506269">
        <w:t xml:space="preserve">ner in the Canvas course room. Then </w:t>
      </w:r>
      <w:r>
        <w:t>since these people are in the Canvas course room we can know their sortable name, KTHID, e-mail address, etc. Clearly the students were added to the course when they were enrolle din the course. How did the teachers and examiners get into the course? The</w:t>
      </w:r>
      <w:r w:rsidR="00506269">
        <w:t>se</w:t>
      </w:r>
      <w:r>
        <w:t xml:space="preserve"> people were added to the course by a script that IT runs that takes this data from KOPPS!</w:t>
      </w:r>
    </w:p>
    <w:p w:rsidR="007815B8" w:rsidRDefault="007815B8" w:rsidP="00623FDE">
      <w:pPr>
        <w:pStyle w:val="Heading2"/>
      </w:pPr>
      <w:bookmarkStart w:id="11" w:name="_Toc99295258"/>
      <w:r>
        <w:lastRenderedPageBreak/>
        <w:t>How can we associate students with examiners and supervisors?</w:t>
      </w:r>
      <w:bookmarkEnd w:id="11"/>
    </w:p>
    <w:p w:rsidR="00623FDE" w:rsidRDefault="00623FDE" w:rsidP="006E773D">
      <w:pPr>
        <w:pStyle w:val="BodyText"/>
      </w:pPr>
      <w:r>
        <w:t xml:space="preserve">In the case of the </w:t>
      </w:r>
      <w:r w:rsidR="00506269">
        <w:t>computer science (</w:t>
      </w:r>
      <w:r>
        <w:t>CS</w:t>
      </w:r>
      <w:r w:rsidR="00506269">
        <w:t>)</w:t>
      </w:r>
      <w:r>
        <w:t xml:space="preserve"> students the exjobb coordinator Mats Nordahl has a spreadsheet with the student’s name, working title, examiner, and supervisors in it. It has a sheet named “Closed” that contains the information about the students who have been assigned an examiner and </w:t>
      </w:r>
      <w:r w:rsidR="00A0027C">
        <w:t>supervisor</w:t>
      </w:r>
      <w:r>
        <w:t xml:space="preserve">. </w:t>
      </w:r>
      <w:r w:rsidR="00506269">
        <w:fldChar w:fldCharType="begin"/>
      </w:r>
      <w:r w:rsidR="00506269">
        <w:instrText xml:space="preserve"> REF _Ref99116426 \h </w:instrText>
      </w:r>
      <w:r w:rsidR="00506269">
        <w:fldChar w:fldCharType="separate"/>
      </w:r>
      <w:r w:rsidR="009F2778">
        <w:t xml:space="preserve">Figure </w:t>
      </w:r>
      <w:r w:rsidR="009F2778">
        <w:rPr>
          <w:noProof/>
        </w:rPr>
        <w:t>4</w:t>
      </w:r>
      <w:r w:rsidR="00506269">
        <w:fldChar w:fldCharType="end"/>
      </w:r>
      <w:r w:rsidR="00506269">
        <w:t xml:space="preserve"> shows the </w:t>
      </w:r>
      <w:r>
        <w:t>column headings of the spre</w:t>
      </w:r>
      <w:r w:rsidR="00506269">
        <w:t>a</w:t>
      </w:r>
      <w:r>
        <w:t xml:space="preserve">dsheet </w:t>
      </w:r>
      <w:r w:rsidR="00506269">
        <w:t>“</w:t>
      </w:r>
      <w:r w:rsidRPr="00623FDE">
        <w:rPr>
          <w:rStyle w:val="HTMLCode"/>
        </w:rPr>
        <w:t>Masters_thesis_proposals-CS-P3-2022a.xlx</w:t>
      </w:r>
      <w:r w:rsidR="00506269" w:rsidRPr="00506269">
        <w:t>”</w:t>
      </w:r>
      <w:r>
        <w:rPr>
          <w:rStyle w:val="HTMLCode"/>
        </w:rPr>
        <w:t xml:space="preserve"> </w:t>
      </w:r>
      <w:r w:rsidRPr="00623FDE">
        <w:rPr>
          <w:rStyle w:val="BodyTextChar"/>
        </w:rPr>
        <w:t>(this is my local file name for the spreadsheet)</w:t>
      </w:r>
      <w:r>
        <w:t>.</w:t>
      </w:r>
    </w:p>
    <w:tbl>
      <w:tblPr>
        <w:tblStyle w:val="TableGrid"/>
        <w:tblW w:w="0" w:type="auto"/>
        <w:tblLook w:val="04A0" w:firstRow="1" w:lastRow="0" w:firstColumn="1" w:lastColumn="0" w:noHBand="0" w:noVBand="1"/>
      </w:tblPr>
      <w:tblGrid>
        <w:gridCol w:w="9289"/>
      </w:tblGrid>
      <w:tr w:rsidR="00623FDE" w:rsidTr="00623FDE">
        <w:tc>
          <w:tcPr>
            <w:tcW w:w="9289" w:type="dxa"/>
          </w:tcPr>
          <w:p w:rsidR="00623FDE" w:rsidRDefault="00623FDE" w:rsidP="00623FDE">
            <w:pPr>
              <w:keepNext/>
            </w:pPr>
            <w:r>
              <w:rPr>
                <w:noProof/>
              </w:rPr>
              <w:drawing>
                <wp:inline distT="0" distB="0" distL="0" distR="0" wp14:anchorId="7F09EE8D" wp14:editId="3B119E2B">
                  <wp:extent cx="5761355" cy="17970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et-columns-Screenshot_20220325_15562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1355" cy="179705"/>
                          </a:xfrm>
                          <a:prstGeom prst="rect">
                            <a:avLst/>
                          </a:prstGeom>
                        </pic:spPr>
                      </pic:pic>
                    </a:graphicData>
                  </a:graphic>
                </wp:inline>
              </w:drawing>
            </w:r>
          </w:p>
        </w:tc>
      </w:tr>
    </w:tbl>
    <w:p w:rsidR="00623FDE" w:rsidRDefault="00623FDE" w:rsidP="00623FDE">
      <w:pPr>
        <w:pStyle w:val="Caption"/>
      </w:pPr>
      <w:bookmarkStart w:id="12" w:name="_Ref99116426"/>
      <w:bookmarkStart w:id="13" w:name="_Toc99295307"/>
      <w:r>
        <w:t xml:space="preserve">Figure </w:t>
      </w:r>
      <w:fldSimple w:instr=" SEQ Figure \* ARABIC ">
        <w:r w:rsidR="009F2778">
          <w:rPr>
            <w:noProof/>
          </w:rPr>
          <w:t>4</w:t>
        </w:r>
      </w:fldSimple>
      <w:bookmarkEnd w:id="12"/>
      <w:r w:rsidR="00560113">
        <w:t>:</w:t>
      </w:r>
      <w:r w:rsidR="00560113">
        <w:tab/>
        <w:t>S</w:t>
      </w:r>
      <w:r>
        <w:t>preadsheet of CS students</w:t>
      </w:r>
      <w:bookmarkEnd w:id="13"/>
      <w:r>
        <w:t xml:space="preserve"> </w:t>
      </w:r>
    </w:p>
    <w:p w:rsidR="00623FDE" w:rsidRDefault="00506269" w:rsidP="00506269">
      <w:pPr>
        <w:pStyle w:val="BodyText"/>
        <w:ind w:firstLine="0"/>
      </w:pPr>
      <w:r>
        <w:t>The following shows the use of a</w:t>
      </w:r>
      <w:r w:rsidR="00623FDE">
        <w:t xml:space="preserve"> script that takes the data from this spreadsheet and adds it to the Canvas gradebook with the command:</w:t>
      </w:r>
    </w:p>
    <w:p w:rsidR="00623FDE" w:rsidRPr="00623FDE" w:rsidRDefault="00623FDE" w:rsidP="00623FDE">
      <w:pPr>
        <w:pStyle w:val="Computerexample"/>
      </w:pPr>
      <w:r w:rsidRPr="00623FDE">
        <w:t>./insert-examiners-and-supervisors-from-</w:t>
      </w:r>
      <w:proofErr w:type="gramStart"/>
      <w:r w:rsidRPr="00623FDE">
        <w:t>spreadsheet.py  33514</w:t>
      </w:r>
      <w:proofErr w:type="gramEnd"/>
      <w:r w:rsidRPr="00623FDE">
        <w:t xml:space="preserve">   "Masters_thesis_proposals-CS-P3-2022a.xlsx"  </w:t>
      </w:r>
    </w:p>
    <w:p w:rsidR="00623FDE" w:rsidRDefault="00623FDE" w:rsidP="00623FDE">
      <w:pPr>
        <w:pStyle w:val="BodyText"/>
      </w:pPr>
      <w:r>
        <w:t xml:space="preserve">The script uses the student’s e-mail address to look up the student in the Canvas course room, then adds the student to the examiner’s section and updates the “Examiner” grade for this student to show this </w:t>
      </w:r>
      <w:r w:rsidR="00506269">
        <w:t xml:space="preserve">assigned </w:t>
      </w:r>
      <w:r>
        <w:t xml:space="preserve">examiner. It also add the contents of “Proposal” as text in a custom column in the gradebook called “Tentative_title” and adds the list of </w:t>
      </w:r>
      <w:r w:rsidR="00A0027C">
        <w:t xml:space="preserve">supervisors </w:t>
      </w:r>
      <w:r>
        <w:t xml:space="preserve">to the custom column called “Supervisors” – see </w:t>
      </w:r>
      <w:r w:rsidR="00B13C09">
        <w:fldChar w:fldCharType="begin"/>
      </w:r>
      <w:r w:rsidR="00B13C09">
        <w:instrText xml:space="preserve"> REF _Ref99114710 \h </w:instrText>
      </w:r>
      <w:r w:rsidR="00B13C09">
        <w:fldChar w:fldCharType="separate"/>
      </w:r>
      <w:r w:rsidR="009F2778">
        <w:t xml:space="preserve">Figure </w:t>
      </w:r>
      <w:r w:rsidR="009F2778">
        <w:rPr>
          <w:noProof/>
        </w:rPr>
        <w:t>2</w:t>
      </w:r>
      <w:r w:rsidR="00B13C09">
        <w:fldChar w:fldCharType="end"/>
      </w:r>
      <w:r w:rsidR="00B13C09">
        <w:t>.</w:t>
      </w:r>
      <w:r w:rsidR="00E17056">
        <w:t xml:space="preserve"> Note that this program uses a file, </w:t>
      </w:r>
      <w:r w:rsidR="00E17056" w:rsidRPr="00E17056">
        <w:t>spreadsheet_aliases-33514.json</w:t>
      </w:r>
      <w:r w:rsidR="00E17056">
        <w:t xml:space="preserve">, containing aliases for each of the examiners and supervisors. </w:t>
      </w:r>
      <w:r w:rsidR="00E17056">
        <w:fldChar w:fldCharType="begin"/>
      </w:r>
      <w:r w:rsidR="00E17056">
        <w:instrText xml:space="preserve"> REF _Ref99206930 \h </w:instrText>
      </w:r>
      <w:r w:rsidR="00E17056">
        <w:fldChar w:fldCharType="separate"/>
      </w:r>
      <w:r w:rsidR="009F2778">
        <w:t xml:space="preserve">Figure </w:t>
      </w:r>
      <w:r w:rsidR="009F2778">
        <w:rPr>
          <w:noProof/>
        </w:rPr>
        <w:t>5</w:t>
      </w:r>
      <w:r w:rsidR="00E17056">
        <w:fldChar w:fldCharType="end"/>
      </w:r>
      <w:r w:rsidR="00E17056">
        <w:t xml:space="preserve"> shows part of the alias file.</w:t>
      </w:r>
    </w:p>
    <w:tbl>
      <w:tblPr>
        <w:tblStyle w:val="TableGrid"/>
        <w:tblW w:w="0" w:type="auto"/>
        <w:tblLook w:val="04A0" w:firstRow="1" w:lastRow="0" w:firstColumn="1" w:lastColumn="0" w:noHBand="0" w:noVBand="1"/>
      </w:tblPr>
      <w:tblGrid>
        <w:gridCol w:w="9289"/>
      </w:tblGrid>
      <w:tr w:rsidR="00E17056" w:rsidTr="00E17056">
        <w:tc>
          <w:tcPr>
            <w:tcW w:w="9289" w:type="dxa"/>
          </w:tcPr>
          <w:p w:rsidR="00E17056" w:rsidRDefault="00E17056" w:rsidP="00E17056">
            <w:pPr>
              <w:pStyle w:val="Computerexample"/>
            </w:pPr>
            <w:r>
              <w:t>{</w:t>
            </w:r>
          </w:p>
          <w:p w:rsidR="00E17056" w:rsidRDefault="00E17056" w:rsidP="00E17056">
            <w:pPr>
              <w:pStyle w:val="Computerexample"/>
            </w:pPr>
            <w:r>
              <w:t xml:space="preserve">    "examiners": {</w:t>
            </w:r>
          </w:p>
          <w:p w:rsidR="00E17056" w:rsidRDefault="00E17056" w:rsidP="00E17056">
            <w:pPr>
              <w:pStyle w:val="Computerexample"/>
            </w:pPr>
            <w:r>
              <w:t xml:space="preserve">        "Anders Västberg": "Västberg, Anders",</w:t>
            </w:r>
          </w:p>
          <w:p w:rsidR="00E17056" w:rsidRDefault="00E17056" w:rsidP="00E17056">
            <w:pPr>
              <w:pStyle w:val="Computerexample"/>
            </w:pPr>
            <w:r>
              <w:t xml:space="preserve">        …</w:t>
            </w:r>
          </w:p>
          <w:p w:rsidR="00E17056" w:rsidRDefault="00E17056" w:rsidP="00E17056">
            <w:pPr>
              <w:pStyle w:val="Computerexample"/>
            </w:pPr>
            <w:r>
              <w:t xml:space="preserve">        "Erik Fransen": "Fransén, Erik",</w:t>
            </w:r>
          </w:p>
          <w:p w:rsidR="00E17056" w:rsidRDefault="00E17056" w:rsidP="00E17056">
            <w:pPr>
              <w:pStyle w:val="Computerexample"/>
            </w:pPr>
            <w:r>
              <w:t xml:space="preserve">        "Erik Fransén": "Fransén, Erik",</w:t>
            </w:r>
          </w:p>
          <w:p w:rsidR="00E17056" w:rsidRDefault="00E17056" w:rsidP="00E17056">
            <w:pPr>
              <w:pStyle w:val="Computerexample"/>
            </w:pPr>
            <w:r>
              <w:t xml:space="preserve">        "Gerald Maguire": "Maguire Jr, Gerald Quentin",</w:t>
            </w:r>
          </w:p>
          <w:p w:rsidR="00E17056" w:rsidRDefault="00E17056" w:rsidP="00E17056">
            <w:pPr>
              <w:pStyle w:val="Computerexample"/>
            </w:pPr>
            <w:r>
              <w:t xml:space="preserve">        "</w:t>
            </w:r>
            <w:proofErr w:type="gramStart"/>
            <w:r>
              <w:t>Gerald  Q</w:t>
            </w:r>
            <w:proofErr w:type="gramEnd"/>
            <w:r>
              <w:t>.  Maguire": "Maguire Jr, Gerald Quentin",</w:t>
            </w:r>
          </w:p>
          <w:p w:rsidR="00E17056" w:rsidRDefault="00E17056" w:rsidP="00E17056">
            <w:pPr>
              <w:pStyle w:val="Computerexample"/>
            </w:pPr>
            <w:r>
              <w:t xml:space="preserve">        …</w:t>
            </w:r>
          </w:p>
          <w:p w:rsidR="00E17056" w:rsidRDefault="00E17056" w:rsidP="00E17056">
            <w:pPr>
              <w:pStyle w:val="Computerexample"/>
            </w:pPr>
            <w:r>
              <w:t xml:space="preserve">        "joakim gustafson": "Gustafsson, Joakim",</w:t>
            </w:r>
          </w:p>
          <w:p w:rsidR="00E17056" w:rsidRDefault="00E17056" w:rsidP="00E17056">
            <w:pPr>
              <w:pStyle w:val="Computerexample"/>
            </w:pPr>
            <w:r>
              <w:t xml:space="preserve">        "Joakim Gustafsson": "Gustafsson, Joakim",</w:t>
            </w:r>
          </w:p>
          <w:p w:rsidR="00E17056" w:rsidRDefault="00E17056" w:rsidP="00E17056">
            <w:pPr>
              <w:pStyle w:val="Computerexample"/>
            </w:pPr>
            <w:r>
              <w:t xml:space="preserve">        "Joakim Gustafson": "Gustafsson, Joakim",</w:t>
            </w:r>
          </w:p>
          <w:p w:rsidR="00E17056" w:rsidRDefault="00E17056" w:rsidP="00E17056">
            <w:pPr>
              <w:pStyle w:val="Computerexample"/>
            </w:pPr>
            <w:r>
              <w:t xml:space="preserve">        …</w:t>
            </w:r>
          </w:p>
          <w:p w:rsidR="00E17056" w:rsidRDefault="00E17056" w:rsidP="00E17056">
            <w:pPr>
              <w:pStyle w:val="Computerexample"/>
            </w:pPr>
            <w:r>
              <w:t xml:space="preserve">    },</w:t>
            </w:r>
          </w:p>
          <w:p w:rsidR="00E17056" w:rsidRDefault="00E17056" w:rsidP="00E17056">
            <w:pPr>
              <w:pStyle w:val="Computerexample"/>
            </w:pPr>
            <w:r>
              <w:t xml:space="preserve">    "teachers": {</w:t>
            </w:r>
          </w:p>
          <w:p w:rsidR="00E17056" w:rsidRDefault="00E17056" w:rsidP="00E17056">
            <w:pPr>
              <w:pStyle w:val="Computerexample"/>
            </w:pPr>
            <w:r>
              <w:t>…</w:t>
            </w:r>
          </w:p>
          <w:p w:rsidR="00E17056" w:rsidRDefault="00E17056" w:rsidP="00E17056">
            <w:pPr>
              <w:pStyle w:val="Computerexample"/>
            </w:pPr>
            <w:r>
              <w:t xml:space="preserve">        "Bob Sturm": "Sturm JR, Bobby Lee Townsend",</w:t>
            </w:r>
          </w:p>
          <w:p w:rsidR="00E17056" w:rsidRDefault="00E17056" w:rsidP="00E17056">
            <w:pPr>
              <w:pStyle w:val="Computerexample"/>
            </w:pPr>
            <w:r>
              <w:t xml:space="preserve">        "Christopher Peters": "Peters, Christopher",</w:t>
            </w:r>
          </w:p>
          <w:p w:rsidR="00E17056" w:rsidRDefault="00E17056" w:rsidP="00E17056">
            <w:pPr>
              <w:pStyle w:val="Computerexample"/>
            </w:pPr>
            <w:r>
              <w:t>…</w:t>
            </w:r>
          </w:p>
          <w:p w:rsidR="00E17056" w:rsidRDefault="00E17056" w:rsidP="00E17056">
            <w:pPr>
              <w:pStyle w:val="Computerexample"/>
            </w:pPr>
            <w:r>
              <w:t xml:space="preserve">        "Mats Nordahl": "Nordahl, Mats",</w:t>
            </w:r>
          </w:p>
          <w:p w:rsidR="00E17056" w:rsidRDefault="00E17056" w:rsidP="00E17056">
            <w:pPr>
              <w:pStyle w:val="Computerexample"/>
            </w:pPr>
            <w:r>
              <w:t>…</w:t>
            </w:r>
          </w:p>
          <w:p w:rsidR="00E17056" w:rsidRDefault="00E17056" w:rsidP="00E17056">
            <w:pPr>
              <w:pStyle w:val="Computerexample"/>
            </w:pPr>
            <w:r>
              <w:t xml:space="preserve">        "Wafaa A. H.": "Mushtaq, Wafaa",</w:t>
            </w:r>
          </w:p>
          <w:p w:rsidR="00E17056" w:rsidRDefault="00E17056" w:rsidP="00E17056">
            <w:pPr>
              <w:pStyle w:val="Computerexample"/>
            </w:pPr>
            <w:r>
              <w:t xml:space="preserve">        "Wafaa A.H.": "Mushtaq, Wafaa",</w:t>
            </w:r>
          </w:p>
          <w:p w:rsidR="00E17056" w:rsidRDefault="00E17056" w:rsidP="00E17056">
            <w:pPr>
              <w:pStyle w:val="Computerexample"/>
            </w:pPr>
            <w:r>
              <w:t xml:space="preserve">        "Wafaa A.H": "Mushtaq, Wafaa",</w:t>
            </w:r>
          </w:p>
          <w:p w:rsidR="00E17056" w:rsidRDefault="00E17056" w:rsidP="00E17056">
            <w:pPr>
              <w:pStyle w:val="Computerexample"/>
            </w:pPr>
            <w:r>
              <w:t>…</w:t>
            </w:r>
          </w:p>
          <w:p w:rsidR="00E17056" w:rsidRDefault="00E17056" w:rsidP="00E17056">
            <w:pPr>
              <w:pStyle w:val="Computerexample"/>
            </w:pPr>
            <w:r>
              <w:t xml:space="preserve">    }</w:t>
            </w:r>
          </w:p>
          <w:p w:rsidR="00E17056" w:rsidRDefault="00E17056" w:rsidP="00E17056">
            <w:pPr>
              <w:pStyle w:val="Computerexample"/>
            </w:pPr>
            <w:r>
              <w:t>}</w:t>
            </w:r>
          </w:p>
        </w:tc>
      </w:tr>
    </w:tbl>
    <w:p w:rsidR="00E17056" w:rsidRDefault="00E17056" w:rsidP="00E17056">
      <w:pPr>
        <w:pStyle w:val="Caption"/>
      </w:pPr>
      <w:bookmarkStart w:id="14" w:name="_Ref99206930"/>
      <w:bookmarkStart w:id="15" w:name="_Toc99295308"/>
      <w:r>
        <w:t xml:space="preserve">Figure </w:t>
      </w:r>
      <w:fldSimple w:instr=" SEQ Figure \* ARABIC ">
        <w:r w:rsidR="009F2778">
          <w:rPr>
            <w:noProof/>
          </w:rPr>
          <w:t>5</w:t>
        </w:r>
      </w:fldSimple>
      <w:bookmarkEnd w:id="14"/>
      <w:r>
        <w:t>:</w:t>
      </w:r>
      <w:r>
        <w:tab/>
        <w:t>Some of the contents of an alias file for a course</w:t>
      </w:r>
      <w:bookmarkEnd w:id="15"/>
    </w:p>
    <w:p w:rsidR="00E17056" w:rsidRDefault="00E17056" w:rsidP="00B13C09">
      <w:pPr>
        <w:pStyle w:val="BodyText"/>
      </w:pPr>
      <w:r>
        <w:lastRenderedPageBreak/>
        <w:t>The alias file takes the names used in the spreadsheet and maps them to the sortable names used in Canvas. While this adds a little more complexity, it addressed the problem that the names used in the spreadsheet are not always consistent or even complete.</w:t>
      </w:r>
    </w:p>
    <w:p w:rsidR="00B13C09" w:rsidRPr="00B13C09" w:rsidRDefault="00E17056" w:rsidP="00B13C09">
      <w:pPr>
        <w:pStyle w:val="BodyText"/>
      </w:pPr>
      <w:r>
        <w:t>The availability of information in Canvas</w:t>
      </w:r>
      <w:r w:rsidR="00B13C09">
        <w:t xml:space="preserve"> also suggests that some of the arguments that were shown earlier for the script </w:t>
      </w:r>
      <w:r w:rsidR="00B13C09" w:rsidRPr="00E17056">
        <w:rPr>
          <w:rStyle w:val="HTMLCode"/>
        </w:rPr>
        <w:t>create_customized_JSON_file.py</w:t>
      </w:r>
      <w:r w:rsidR="00B13C09">
        <w:t xml:space="preserve"> are actually </w:t>
      </w:r>
      <w:r w:rsidR="00B13C09" w:rsidRPr="00E17056">
        <w:rPr>
          <w:i/>
        </w:rPr>
        <w:t>unnecessary</w:t>
      </w:r>
      <w:r w:rsidR="00B13C09">
        <w:t xml:space="preserve"> and the program can figure them out </w:t>
      </w:r>
      <w:r>
        <w:t>given</w:t>
      </w:r>
      <w:r w:rsidR="00B13C09">
        <w:t xml:space="preserve"> the </w:t>
      </w:r>
      <w:r w:rsidR="00B13C09" w:rsidRPr="00E17056">
        <w:rPr>
          <w:rStyle w:val="HTMLCode"/>
        </w:rPr>
        <w:t>course_id</w:t>
      </w:r>
      <w:r w:rsidR="00B13C09">
        <w:t xml:space="preserve"> and student’s </w:t>
      </w:r>
      <w:r w:rsidR="00B13C09" w:rsidRPr="00E17056">
        <w:rPr>
          <w:rStyle w:val="HTMLCode"/>
        </w:rPr>
        <w:t>e-mail address</w:t>
      </w:r>
      <w:r w:rsidR="00B13C09">
        <w:t>. However, somethings are not accessible directly from Canvas, for example I have not been able to figure out what exam a student intends to apply for following their degree project course</w:t>
      </w:r>
      <w:r>
        <w:rPr>
          <w:rStyle w:val="FootnoteReference"/>
        </w:rPr>
        <w:footnoteReference w:id="3"/>
      </w:r>
      <w:r w:rsidR="00B13C09">
        <w:t>. Another example of missing information is the program code; however, this</w:t>
      </w:r>
      <w:r>
        <w:t xml:space="preserve"> information</w:t>
      </w:r>
      <w:r w:rsidR="00B13C09">
        <w:t xml:space="preserve"> is in LADOK and Canvas has the LAD</w:t>
      </w:r>
      <w:r>
        <w:t xml:space="preserve">OK identifier for each student; however, </w:t>
      </w:r>
      <w:r w:rsidR="00B13C09">
        <w:t>my script to access LADOK is currently not working.</w:t>
      </w:r>
    </w:p>
    <w:p w:rsidR="00B13C09" w:rsidRDefault="006E773D" w:rsidP="006E773D">
      <w:pPr>
        <w:pStyle w:val="Heading2"/>
      </w:pPr>
      <w:bookmarkStart w:id="16" w:name="_Toc99295259"/>
      <w:r>
        <w:t>What happens if I do not have such a spreadsheet?</w:t>
      </w:r>
      <w:bookmarkEnd w:id="16"/>
    </w:p>
    <w:p w:rsidR="006E773D" w:rsidRDefault="006E773D" w:rsidP="00A27C3C">
      <w:pPr>
        <w:pStyle w:val="BodyText"/>
      </w:pPr>
      <w:r>
        <w:t xml:space="preserve">A Canvas administrator can add students to the examiner’s and supervisor’s sections, as shown in </w:t>
      </w:r>
      <w:r w:rsidR="007E7DCD">
        <w:fldChar w:fldCharType="begin"/>
      </w:r>
      <w:r w:rsidR="007E7DCD">
        <w:instrText xml:space="preserve"> REF _Ref99117425 \h </w:instrText>
      </w:r>
      <w:r w:rsidR="007E7DCD">
        <w:fldChar w:fldCharType="separate"/>
      </w:r>
      <w:r w:rsidR="009F2778">
        <w:t xml:space="preserve">Figure </w:t>
      </w:r>
      <w:r w:rsidR="009F2778">
        <w:rPr>
          <w:noProof/>
        </w:rPr>
        <w:t>6</w:t>
      </w:r>
      <w:r w:rsidR="007E7DCD">
        <w:fldChar w:fldCharType="end"/>
      </w:r>
      <w:r w:rsidR="007E7DCD">
        <w:t xml:space="preserve">. Note that the input field can do partial matches on the text that you enter and will give you a list of the partially matching entries and then you can click on on and then click on Update. </w:t>
      </w:r>
    </w:p>
    <w:tbl>
      <w:tblPr>
        <w:tblStyle w:val="TableGrid"/>
        <w:tblW w:w="0" w:type="auto"/>
        <w:tblLook w:val="04A0" w:firstRow="1" w:lastRow="0" w:firstColumn="1" w:lastColumn="0" w:noHBand="0" w:noVBand="1"/>
      </w:tblPr>
      <w:tblGrid>
        <w:gridCol w:w="9289"/>
      </w:tblGrid>
      <w:tr w:rsidR="007E7DCD" w:rsidTr="007E7DCD">
        <w:tc>
          <w:tcPr>
            <w:tcW w:w="9289" w:type="dxa"/>
          </w:tcPr>
          <w:p w:rsidR="007E7DCD" w:rsidRDefault="007E7DCD" w:rsidP="007E7DCD">
            <w:pPr>
              <w:keepNext/>
            </w:pPr>
            <w:r>
              <w:rPr>
                <w:noProof/>
              </w:rPr>
              <w:drawing>
                <wp:inline distT="0" distB="0" distL="0" distR="0" wp14:anchorId="2DEDB6B5" wp14:editId="1387047D">
                  <wp:extent cx="4088659" cy="3594889"/>
                  <wp:effectExtent l="0" t="0" r="762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sections-Screenshot_20220325_161529.png"/>
                          <pic:cNvPicPr/>
                        </pic:nvPicPr>
                        <pic:blipFill>
                          <a:blip r:embed="rId15">
                            <a:extLst>
                              <a:ext uri="{28A0092B-C50C-407E-A947-70E740481C1C}">
                                <a14:useLocalDpi xmlns:a14="http://schemas.microsoft.com/office/drawing/2010/main" val="0"/>
                              </a:ext>
                            </a:extLst>
                          </a:blip>
                          <a:stretch>
                            <a:fillRect/>
                          </a:stretch>
                        </pic:blipFill>
                        <pic:spPr>
                          <a:xfrm>
                            <a:off x="0" y="0"/>
                            <a:ext cx="4088659" cy="3594889"/>
                          </a:xfrm>
                          <a:prstGeom prst="rect">
                            <a:avLst/>
                          </a:prstGeom>
                        </pic:spPr>
                      </pic:pic>
                    </a:graphicData>
                  </a:graphic>
                </wp:inline>
              </w:drawing>
            </w:r>
          </w:p>
        </w:tc>
      </w:tr>
    </w:tbl>
    <w:p w:rsidR="006E773D" w:rsidRDefault="007E7DCD" w:rsidP="007E7DCD">
      <w:pPr>
        <w:pStyle w:val="Caption"/>
      </w:pPr>
      <w:bookmarkStart w:id="17" w:name="_Ref99117425"/>
      <w:bookmarkStart w:id="18" w:name="_Toc99295309"/>
      <w:r>
        <w:t xml:space="preserve">Figure </w:t>
      </w:r>
      <w:fldSimple w:instr=" SEQ Figure \* ARABIC ">
        <w:r w:rsidR="009F2778">
          <w:rPr>
            <w:noProof/>
          </w:rPr>
          <w:t>6</w:t>
        </w:r>
      </w:fldSimple>
      <w:bookmarkEnd w:id="17"/>
      <w:r w:rsidR="00560113">
        <w:t>:</w:t>
      </w:r>
      <w:r w:rsidR="00560113">
        <w:tab/>
      </w:r>
      <w:r>
        <w:t>Section enrollments</w:t>
      </w:r>
      <w:bookmarkEnd w:id="18"/>
    </w:p>
    <w:p w:rsidR="007E7DCD" w:rsidRDefault="007E7DCD" w:rsidP="00A27C3C">
      <w:pPr>
        <w:pStyle w:val="BodyText"/>
      </w:pPr>
      <w:r>
        <w:t xml:space="preserve">To get the Section Enrollments editing box popup </w:t>
      </w:r>
      <w:r w:rsidR="00E17056">
        <w:t xml:space="preserve">(shown above) </w:t>
      </w:r>
      <w:r>
        <w:t xml:space="preserve">– you go to the “People” page – find the student (either scrolling down the page or starting to type the student’s name in “Search people” box (shown in </w:t>
      </w:r>
      <w:r>
        <w:fldChar w:fldCharType="begin"/>
      </w:r>
      <w:r>
        <w:instrText xml:space="preserve"> REF _Ref99117597 \h </w:instrText>
      </w:r>
      <w:r>
        <w:fldChar w:fldCharType="separate"/>
      </w:r>
      <w:r w:rsidR="009F2778">
        <w:t xml:space="preserve">Figure </w:t>
      </w:r>
      <w:r w:rsidR="009F2778">
        <w:rPr>
          <w:noProof/>
        </w:rPr>
        <w:t>7</w:t>
      </w:r>
      <w:r>
        <w:fldChar w:fldCharType="end"/>
      </w:r>
      <w:r>
        <w:t xml:space="preserve">) then click on the vertical three dots on the right side of the row for this student and click on Edit section (as shown in </w:t>
      </w:r>
      <w:r>
        <w:fldChar w:fldCharType="begin"/>
      </w:r>
      <w:r>
        <w:instrText xml:space="preserve"> REF _Ref99117884 \h </w:instrText>
      </w:r>
      <w:r>
        <w:fldChar w:fldCharType="separate"/>
      </w:r>
      <w:r w:rsidR="009F2778">
        <w:t xml:space="preserve">Figure </w:t>
      </w:r>
      <w:r w:rsidR="009F2778">
        <w:rPr>
          <w:noProof/>
        </w:rPr>
        <w:t>8</w:t>
      </w:r>
      <w:r>
        <w:fldChar w:fldCharType="end"/>
      </w:r>
      <w:r>
        <w:t>).</w:t>
      </w:r>
    </w:p>
    <w:p w:rsidR="007E7DCD" w:rsidRPr="007E7DCD" w:rsidRDefault="007E7DCD" w:rsidP="007E7DCD"/>
    <w:tbl>
      <w:tblPr>
        <w:tblStyle w:val="TableGrid"/>
        <w:tblW w:w="0" w:type="auto"/>
        <w:tblLook w:val="04A0" w:firstRow="1" w:lastRow="0" w:firstColumn="1" w:lastColumn="0" w:noHBand="0" w:noVBand="1"/>
      </w:tblPr>
      <w:tblGrid>
        <w:gridCol w:w="9289"/>
      </w:tblGrid>
      <w:tr w:rsidR="007E7DCD" w:rsidTr="002642BF">
        <w:tc>
          <w:tcPr>
            <w:tcW w:w="9289" w:type="dxa"/>
          </w:tcPr>
          <w:p w:rsidR="007E7DCD" w:rsidRDefault="007E7DCD" w:rsidP="002642BF">
            <w:pPr>
              <w:keepNext/>
            </w:pPr>
            <w:r>
              <w:rPr>
                <w:noProof/>
              </w:rPr>
              <w:lastRenderedPageBreak/>
              <w:drawing>
                <wp:inline distT="0" distB="0" distL="0" distR="0" wp14:anchorId="3DC3F4DF" wp14:editId="2195D11A">
                  <wp:extent cx="2178288" cy="1084714"/>
                  <wp:effectExtent l="0" t="0" r="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rch-people-Screenshot_20220325_161811.png"/>
                          <pic:cNvPicPr/>
                        </pic:nvPicPr>
                        <pic:blipFill>
                          <a:blip r:embed="rId16">
                            <a:extLst>
                              <a:ext uri="{28A0092B-C50C-407E-A947-70E740481C1C}">
                                <a14:useLocalDpi xmlns:a14="http://schemas.microsoft.com/office/drawing/2010/main" val="0"/>
                              </a:ext>
                            </a:extLst>
                          </a:blip>
                          <a:stretch>
                            <a:fillRect/>
                          </a:stretch>
                        </pic:blipFill>
                        <pic:spPr>
                          <a:xfrm>
                            <a:off x="0" y="0"/>
                            <a:ext cx="2178288" cy="1084714"/>
                          </a:xfrm>
                          <a:prstGeom prst="rect">
                            <a:avLst/>
                          </a:prstGeom>
                        </pic:spPr>
                      </pic:pic>
                    </a:graphicData>
                  </a:graphic>
                </wp:inline>
              </w:drawing>
            </w:r>
          </w:p>
        </w:tc>
      </w:tr>
    </w:tbl>
    <w:p w:rsidR="007E7DCD" w:rsidRPr="007E7DCD" w:rsidRDefault="007E7DCD" w:rsidP="007E7DCD">
      <w:pPr>
        <w:pStyle w:val="Caption"/>
      </w:pPr>
      <w:bookmarkStart w:id="19" w:name="_Ref99117597"/>
      <w:bookmarkStart w:id="20" w:name="_Toc99295310"/>
      <w:r>
        <w:t xml:space="preserve">Figure </w:t>
      </w:r>
      <w:fldSimple w:instr=" SEQ Figure \* ARABIC ">
        <w:r w:rsidR="009F2778">
          <w:rPr>
            <w:noProof/>
          </w:rPr>
          <w:t>7</w:t>
        </w:r>
      </w:fldSimple>
      <w:bookmarkEnd w:id="19"/>
      <w:r w:rsidR="00560113">
        <w:t>:</w:t>
      </w:r>
      <w:r w:rsidR="00560113">
        <w:tab/>
      </w:r>
      <w:r>
        <w:t>Search people box on People page</w:t>
      </w:r>
      <w:bookmarkEnd w:id="20"/>
    </w:p>
    <w:p w:rsidR="007E7DCD" w:rsidRDefault="007E7DCD" w:rsidP="007E7DCD"/>
    <w:tbl>
      <w:tblPr>
        <w:tblStyle w:val="TableGrid"/>
        <w:tblW w:w="0" w:type="auto"/>
        <w:tblLook w:val="04A0" w:firstRow="1" w:lastRow="0" w:firstColumn="1" w:lastColumn="0" w:noHBand="0" w:noVBand="1"/>
      </w:tblPr>
      <w:tblGrid>
        <w:gridCol w:w="9289"/>
      </w:tblGrid>
      <w:tr w:rsidR="007E7DCD" w:rsidTr="007E7DCD">
        <w:tc>
          <w:tcPr>
            <w:tcW w:w="9289" w:type="dxa"/>
          </w:tcPr>
          <w:p w:rsidR="007E7DCD" w:rsidRDefault="007E7DCD" w:rsidP="007E7DCD">
            <w:pPr>
              <w:keepNext/>
            </w:pPr>
            <w:r>
              <w:rPr>
                <w:noProof/>
              </w:rPr>
              <w:drawing>
                <wp:inline distT="0" distB="0" distL="0" distR="0" wp14:anchorId="0B838DDE" wp14:editId="50E632B2">
                  <wp:extent cx="1572561" cy="1817321"/>
                  <wp:effectExtent l="0" t="0" r="889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section-cmd-Screenshot_20220325_162252.png"/>
                          <pic:cNvPicPr/>
                        </pic:nvPicPr>
                        <pic:blipFill>
                          <a:blip r:embed="rId17">
                            <a:extLst>
                              <a:ext uri="{28A0092B-C50C-407E-A947-70E740481C1C}">
                                <a14:useLocalDpi xmlns:a14="http://schemas.microsoft.com/office/drawing/2010/main" val="0"/>
                              </a:ext>
                            </a:extLst>
                          </a:blip>
                          <a:stretch>
                            <a:fillRect/>
                          </a:stretch>
                        </pic:blipFill>
                        <pic:spPr>
                          <a:xfrm>
                            <a:off x="0" y="0"/>
                            <a:ext cx="1572561" cy="1817321"/>
                          </a:xfrm>
                          <a:prstGeom prst="rect">
                            <a:avLst/>
                          </a:prstGeom>
                        </pic:spPr>
                      </pic:pic>
                    </a:graphicData>
                  </a:graphic>
                </wp:inline>
              </w:drawing>
            </w:r>
          </w:p>
        </w:tc>
      </w:tr>
    </w:tbl>
    <w:p w:rsidR="007E7DCD" w:rsidRDefault="007E7DCD">
      <w:pPr>
        <w:pStyle w:val="Caption"/>
      </w:pPr>
      <w:bookmarkStart w:id="21" w:name="_Ref99117884"/>
      <w:bookmarkStart w:id="22" w:name="_Toc99295311"/>
      <w:r>
        <w:t xml:space="preserve">Figure </w:t>
      </w:r>
      <w:fldSimple w:instr=" SEQ Figure \* ARABIC ">
        <w:r w:rsidR="009F2778">
          <w:rPr>
            <w:noProof/>
          </w:rPr>
          <w:t>8</w:t>
        </w:r>
      </w:fldSimple>
      <w:bookmarkEnd w:id="21"/>
      <w:r w:rsidR="00560113">
        <w:t>:</w:t>
      </w:r>
      <w:r w:rsidR="00560113">
        <w:tab/>
      </w:r>
      <w:r>
        <w:t>Three vertical dots and Edit Sections button</w:t>
      </w:r>
      <w:bookmarkEnd w:id="22"/>
    </w:p>
    <w:p w:rsidR="00A27C3C" w:rsidRPr="00A27C3C" w:rsidRDefault="00A27C3C" w:rsidP="00A27C3C">
      <w:pPr>
        <w:pStyle w:val="BodyText"/>
      </w:pPr>
      <w:r>
        <w:t xml:space="preserve">Now that we have tied together the student, examiner, supervisors we can make use of that in many ways. One of these ways was to create the customized LaTeX project described earlier. The next section will explain some of the additional steps in the degree project that can be </w:t>
      </w:r>
      <w:r w:rsidR="00E17056">
        <w:t xml:space="preserve">partially </w:t>
      </w:r>
      <w:r>
        <w:t>automate</w:t>
      </w:r>
      <w:r w:rsidR="00E17056">
        <w:t>d</w:t>
      </w:r>
      <w:r>
        <w:t>.</w:t>
      </w:r>
    </w:p>
    <w:p w:rsidR="00D75E68" w:rsidRPr="00D75E68" w:rsidRDefault="00A27C3C" w:rsidP="00B13C09">
      <w:pPr>
        <w:pStyle w:val="Heading1"/>
      </w:pPr>
      <w:bookmarkStart w:id="23" w:name="_Toc99295260"/>
      <w:r>
        <w:t>Automating later steps in the degree project</w:t>
      </w:r>
      <w:bookmarkEnd w:id="23"/>
    </w:p>
    <w:p w:rsidR="00D75E68" w:rsidRPr="006F6BAF" w:rsidRDefault="00A27C3C" w:rsidP="0016174D">
      <w:pPr>
        <w:pStyle w:val="BodyText"/>
        <w:rPr>
          <w:sz w:val="20"/>
        </w:rPr>
      </w:pPr>
      <w:r>
        <w:rPr>
          <w:sz w:val="20"/>
        </w:rPr>
        <w:t xml:space="preserve">There are many different steps in the degree project that can be easied by using the information from the Canvas course room and from the student’s thesis. An example of one of these is making an announcement for the student’s oral presentation (described in Section </w:t>
      </w:r>
      <w:r>
        <w:rPr>
          <w:sz w:val="20"/>
        </w:rPr>
        <w:fldChar w:fldCharType="begin"/>
      </w:r>
      <w:r>
        <w:rPr>
          <w:sz w:val="20"/>
        </w:rPr>
        <w:instrText xml:space="preserve"> REF _Ref74220155 \n \h </w:instrText>
      </w:r>
      <w:r>
        <w:rPr>
          <w:sz w:val="20"/>
        </w:rPr>
      </w:r>
      <w:r>
        <w:rPr>
          <w:sz w:val="20"/>
        </w:rPr>
        <w:fldChar w:fldCharType="separate"/>
      </w:r>
      <w:r w:rsidR="009F2778">
        <w:rPr>
          <w:sz w:val="20"/>
        </w:rPr>
        <w:t>3.1</w:t>
      </w:r>
      <w:r>
        <w:rPr>
          <w:sz w:val="20"/>
        </w:rPr>
        <w:fldChar w:fldCharType="end"/>
      </w:r>
      <w:r>
        <w:rPr>
          <w:sz w:val="20"/>
        </w:rPr>
        <w:t>).</w:t>
      </w:r>
    </w:p>
    <w:p w:rsidR="00D54B74" w:rsidRPr="006F6BAF" w:rsidRDefault="00D54B74" w:rsidP="00D54B74">
      <w:pPr>
        <w:pStyle w:val="Heading2"/>
        <w:rPr>
          <w:sz w:val="24"/>
        </w:rPr>
      </w:pPr>
      <w:bookmarkStart w:id="24" w:name="_Ref74220155"/>
      <w:bookmarkStart w:id="25" w:name="_Toc99295261"/>
      <w:r w:rsidRPr="006F6BAF">
        <w:rPr>
          <w:sz w:val="24"/>
        </w:rPr>
        <w:t>Making an announcement</w:t>
      </w:r>
      <w:bookmarkEnd w:id="24"/>
      <w:bookmarkEnd w:id="25"/>
    </w:p>
    <w:p w:rsidR="00D54B74" w:rsidRPr="006F6BAF" w:rsidRDefault="00D54B74" w:rsidP="00560113">
      <w:pPr>
        <w:pStyle w:val="BodyText"/>
      </w:pPr>
      <w:proofErr w:type="gramStart"/>
      <w:r w:rsidRPr="006F6BAF">
        <w:t>Assuming that a student</w:t>
      </w:r>
      <w:r w:rsidRPr="006F6BAF">
        <w:rPr>
          <w:rStyle w:val="FootnoteReference"/>
          <w:sz w:val="20"/>
        </w:rPr>
        <w:footnoteReference w:id="4"/>
      </w:r>
      <w:r w:rsidRPr="006F6BAF">
        <w:t xml:space="preserve"> has submitted their thesis with the information in the </w:t>
      </w:r>
      <w:r w:rsidR="00E17056">
        <w:t>“</w:t>
      </w:r>
      <w:r w:rsidRPr="006F6BAF">
        <w:t>For DIVA</w:t>
      </w:r>
      <w:r w:rsidR="00E17056">
        <w:t>”</w:t>
      </w:r>
      <w:r w:rsidRPr="006F6BAF">
        <w:t xml:space="preserve"> </w:t>
      </w:r>
      <w:r w:rsidR="00E17056">
        <w:t xml:space="preserve">pages </w:t>
      </w:r>
      <w:r w:rsidRPr="006F6BAF">
        <w:t>and that this information includes the information about the opponent(s) and presenation.</w:t>
      </w:r>
      <w:proofErr w:type="gramEnd"/>
      <w:r w:rsidR="00FA01A1" w:rsidRPr="006F6BAF">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Extract the </w:t>
      </w:r>
      <w:r w:rsidR="00E17056">
        <w:rPr>
          <w:rFonts w:ascii="Times New Roman" w:hAnsi="Times New Roman" w:cs="Times New Roman"/>
          <w:sz w:val="20"/>
        </w:rPr>
        <w:t>“</w:t>
      </w:r>
      <w:r w:rsidRPr="0009428E">
        <w:rPr>
          <w:rFonts w:ascii="Times New Roman" w:hAnsi="Times New Roman" w:cs="Times New Roman"/>
          <w:sz w:val="20"/>
        </w:rPr>
        <w:t>For DIVA</w:t>
      </w:r>
      <w:r w:rsidR="00E17056">
        <w:rPr>
          <w:rFonts w:ascii="Times New Roman" w:hAnsi="Times New Roman" w:cs="Times New Roman"/>
          <w:sz w:val="20"/>
        </w:rPr>
        <w:t>”</w:t>
      </w:r>
      <w:r w:rsidRPr="0009428E">
        <w:rPr>
          <w:rFonts w:ascii="Times New Roman" w:hAnsi="Times New Roman" w:cs="Times New Roman"/>
          <w:sz w:val="20"/>
        </w:rPr>
        <w:t xml:space="preserve">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aregument to the extract command line and the program will process the acronyms</w:t>
      </w:r>
      <w:r w:rsidR="00E17056">
        <w:rPr>
          <w:rStyle w:val="FootnoteReference"/>
        </w:rPr>
        <w:footnoteReference w:id="5"/>
      </w:r>
      <w:r>
        <w:t xml:space="preserve">. You will get a </w:t>
      </w:r>
      <w:r w:rsidR="00E17056">
        <w:t>JSON file (</w:t>
      </w:r>
      <w:r w:rsidR="00E17056" w:rsidRPr="006F6BAF">
        <w:rPr>
          <w:sz w:val="20"/>
        </w:rPr>
        <w:t>oscar.json</w:t>
      </w:r>
      <w:r w:rsidR="00E17056">
        <w:t>) that can be used to make an announcement:</w:t>
      </w:r>
    </w:p>
    <w:p w:rsidR="00D54B74" w:rsidRPr="00E17056"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r w:rsidR="00E17056">
        <w:rPr>
          <w:rFonts w:ascii="Times New Roman" w:hAnsi="Times New Roman" w:cs="Times New Roman"/>
          <w:sz w:val="20"/>
        </w:rPr>
        <w:br/>
      </w:r>
      <w:r w:rsidRPr="00E17056">
        <w:rPr>
          <w:sz w:val="20"/>
        </w:rPr>
        <w:t>./JSON_to_calendar.py -c 11 --json oscar.json</w:t>
      </w:r>
    </w:p>
    <w:p w:rsidR="00FA01A1" w:rsidRPr="006F6BAF" w:rsidRDefault="00FA01A1" w:rsidP="00FA01A1">
      <w:pPr>
        <w:pStyle w:val="BodyText"/>
        <w:rPr>
          <w:sz w:val="20"/>
        </w:rPr>
      </w:pPr>
      <w:r w:rsidRPr="006F6BAF">
        <w:rPr>
          <w:sz w:val="20"/>
        </w:rPr>
        <w:lastRenderedPageBreak/>
        <w:t>The above will publish the announcement in the Canvas course</w:t>
      </w:r>
      <w:r w:rsidR="00E17056">
        <w:rPr>
          <w:sz w:val="20"/>
        </w:rPr>
        <w:t xml:space="preserve"> 11</w:t>
      </w:r>
      <w:r w:rsidRPr="006F6BAF">
        <w:rPr>
          <w:sz w:val="20"/>
        </w:rPr>
        <w:t>, in the Canvas course’s calendar, and (eventually) in the KTH Calendar</w:t>
      </w:r>
      <w:r w:rsidR="003474DA" w:rsidRPr="006F6BAF">
        <w:rPr>
          <w:sz w:val="20"/>
        </w:rPr>
        <w:t xml:space="preserve">. The software supports the development version of the KTH Cortina API. However, this is </w:t>
      </w:r>
      <w:r w:rsidR="00E17056">
        <w:rPr>
          <w:sz w:val="20"/>
        </w:rPr>
        <w:t xml:space="preserve">API </w:t>
      </w:r>
      <w:r w:rsidR="003474DA" w:rsidRPr="006F6BAF">
        <w:rPr>
          <w:sz w:val="20"/>
        </w:rPr>
        <w:t>not yet in production and requires a KTH Cortina Access Key.</w:t>
      </w:r>
    </w:p>
    <w:p w:rsidR="001E118B" w:rsidRPr="006F6BAF" w:rsidRDefault="001E118B" w:rsidP="00FA01A1">
      <w:pPr>
        <w:pStyle w:val="BodyText"/>
        <w:rPr>
          <w:sz w:val="20"/>
        </w:rPr>
      </w:pPr>
      <w:r w:rsidRPr="006F6BAF">
        <w:rPr>
          <w:sz w:val="20"/>
        </w:rPr>
        <w:t xml:space="preserve">Replace 11 with the course_id of the Canvas course room, for example: </w:t>
      </w:r>
      <w:r w:rsidR="00E17056" w:rsidRPr="004735B2">
        <w:t>33514</w:t>
      </w:r>
      <w:r w:rsidR="00E17056">
        <w:t xml:space="preserve"> </w:t>
      </w:r>
      <w:r w:rsidRPr="006F6BAF">
        <w:rPr>
          <w:sz w:val="20"/>
        </w:rPr>
        <w:t>for the EECS 2</w:t>
      </w:r>
      <w:r w:rsidRPr="006F6BAF">
        <w:rPr>
          <w:sz w:val="20"/>
          <w:vertAlign w:val="superscript"/>
        </w:rPr>
        <w:t>nd</w:t>
      </w:r>
      <w:r w:rsidRPr="006F6BAF">
        <w:rPr>
          <w:sz w:val="20"/>
        </w:rPr>
        <w:t xml:space="preserve"> cycle degree projects.</w:t>
      </w:r>
      <w:r w:rsidR="001C22FE">
        <w:rPr>
          <w:sz w:val="20"/>
        </w:rPr>
        <w:t xml:space="preserve"> For more information see </w:t>
      </w:r>
      <w:r w:rsidR="006766C9">
        <w:rPr>
          <w:sz w:val="20"/>
        </w:rPr>
        <w:t>Section</w:t>
      </w:r>
      <w:r w:rsidR="00780B48">
        <w:rPr>
          <w:sz w:val="20"/>
        </w:rPr>
        <w:t>s</w:t>
      </w:r>
      <w:r w:rsidR="006766C9">
        <w:rPr>
          <w:sz w:val="20"/>
        </w:rPr>
        <w:t xml:space="preserve"> </w:t>
      </w:r>
      <w:r w:rsidR="006766C9">
        <w:rPr>
          <w:sz w:val="20"/>
        </w:rPr>
        <w:fldChar w:fldCharType="begin"/>
      </w:r>
      <w:r w:rsidR="006766C9">
        <w:rPr>
          <w:sz w:val="20"/>
        </w:rPr>
        <w:instrText xml:space="preserve"> REF _Ref99211729 \n \h </w:instrText>
      </w:r>
      <w:r w:rsidR="006766C9">
        <w:rPr>
          <w:sz w:val="20"/>
        </w:rPr>
      </w:r>
      <w:r w:rsidR="006766C9">
        <w:rPr>
          <w:sz w:val="20"/>
        </w:rPr>
        <w:fldChar w:fldCharType="separate"/>
      </w:r>
      <w:r w:rsidR="009F2778">
        <w:rPr>
          <w:sz w:val="20"/>
        </w:rPr>
        <w:t>11</w:t>
      </w:r>
      <w:r w:rsidR="006766C9">
        <w:rPr>
          <w:sz w:val="20"/>
        </w:rPr>
        <w:fldChar w:fldCharType="end"/>
      </w:r>
      <w:r w:rsidR="001C22FE">
        <w:rPr>
          <w:sz w:val="20"/>
        </w:rPr>
        <w:t xml:space="preserve"> </w:t>
      </w:r>
      <w:r w:rsidR="00780B48">
        <w:rPr>
          <w:sz w:val="20"/>
        </w:rPr>
        <w:t xml:space="preserve">and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9F2778">
        <w:rPr>
          <w:sz w:val="20"/>
        </w:rPr>
        <w:t>15</w:t>
      </w:r>
      <w:r w:rsidR="00F03D7E">
        <w:rPr>
          <w:sz w:val="20"/>
        </w:rPr>
        <w:fldChar w:fldCharType="end"/>
      </w:r>
      <w:r w:rsidR="00F03D7E">
        <w:rPr>
          <w:sz w:val="20"/>
        </w:rPr>
        <w:t>.</w:t>
      </w:r>
    </w:p>
    <w:p w:rsidR="00D75E68" w:rsidRDefault="00D75E68" w:rsidP="00D75E68">
      <w:pPr>
        <w:pStyle w:val="Heading2"/>
      </w:pPr>
      <w:bookmarkStart w:id="26" w:name="_Toc99295262"/>
      <w:r>
        <w:t xml:space="preserve">Making a cover and applying –new </w:t>
      </w:r>
      <w:r w:rsidR="006D1ACE">
        <w:t xml:space="preserve">model </w:t>
      </w:r>
      <w:r>
        <w:t>(</w:t>
      </w:r>
      <w:r w:rsidR="006D1ACE">
        <w:t xml:space="preserve">the new cover </w:t>
      </w:r>
      <w:r>
        <w:t>as of December 2021)</w:t>
      </w:r>
      <w:bookmarkEnd w:id="26"/>
    </w:p>
    <w:p w:rsidR="00D75E68" w:rsidRDefault="00D75E68" w:rsidP="00D75E68">
      <w:pPr>
        <w:pStyle w:val="BodyText"/>
      </w:pPr>
      <w:r>
        <w:t>As of December 2021, there is a new cover for 1</w:t>
      </w:r>
      <w:r w:rsidRPr="00D75E68">
        <w:rPr>
          <w:vertAlign w:val="superscript"/>
        </w:rPr>
        <w:t>st</w:t>
      </w:r>
      <w:r>
        <w:t xml:space="preserve"> and 2</w:t>
      </w:r>
      <w:r w:rsidRPr="00D75E68">
        <w:rPr>
          <w:vertAlign w:val="superscript"/>
        </w:rPr>
        <w:t>nd</w:t>
      </w:r>
      <w:r>
        <w:t xml:space="preserve"> cycle theses at KTH.</w:t>
      </w:r>
      <w:r w:rsidR="002642BF">
        <w:t xml:space="preserve"> Information about this is at</w:t>
      </w:r>
      <w:r w:rsidR="002642BF">
        <w:tab/>
        <w:t xml:space="preserve"> </w:t>
      </w:r>
      <w:hyperlink r:id="rId18" w:history="1">
        <w:r w:rsidRPr="00915BC9">
          <w:rPr>
            <w:rStyle w:val="Hyperlink"/>
          </w:rPr>
          <w:t>https://intra.kth.se/en/administration/kommunikation/mallar/avhandlingarochexamensarbeten/skapa-ett-omslag-till-ditt-exjobb-1.479838</w:t>
        </w:r>
      </w:hyperlink>
      <w:r>
        <w:t xml:space="preserve"> </w:t>
      </w:r>
    </w:p>
    <w:p w:rsidR="00A27C3C" w:rsidRDefault="00A27C3C" w:rsidP="00D75E68">
      <w:pPr>
        <w:pStyle w:val="BodyText"/>
      </w:pPr>
      <w:r>
        <w:t xml:space="preserve">In the case of the LaTeX project, the cover is </w:t>
      </w:r>
      <w:r w:rsidRPr="002642BF">
        <w:rPr>
          <w:b/>
        </w:rPr>
        <w:t>automatically</w:t>
      </w:r>
      <w:r>
        <w:t xml:space="preserve"> made and updated as the student writes. The only thing that </w:t>
      </w:r>
      <w:r w:rsidR="00E17056">
        <w:t xml:space="preserve">is missing is the TRITA number. The TRITA number </w:t>
      </w:r>
      <w:r>
        <w:t xml:space="preserve">needs to be </w:t>
      </w:r>
      <w:r w:rsidR="00E17056">
        <w:t xml:space="preserve">(1) </w:t>
      </w:r>
      <w:r>
        <w:t>added to the project before the final printing or</w:t>
      </w:r>
      <w:r w:rsidR="00E17056">
        <w:t xml:space="preserve"> (2)</w:t>
      </w:r>
      <w:r>
        <w:t xml:space="preserve"> alternatively </w:t>
      </w:r>
      <w:r w:rsidR="00E17056">
        <w:t xml:space="preserve">it can be entered by </w:t>
      </w:r>
      <w:r>
        <w:t>editing the place holder text on backcover when the TRITA number is assigned (note that in this case</w:t>
      </w:r>
      <w:r w:rsidR="002642BF">
        <w:t>,</w:t>
      </w:r>
      <w:r>
        <w:t xml:space="preserve"> this data </w:t>
      </w:r>
      <w:r w:rsidR="002642BF">
        <w:t xml:space="preserve">has to be </w:t>
      </w:r>
      <w:r w:rsidR="00E17056">
        <w:t xml:space="preserve">(a) </w:t>
      </w:r>
      <w:r w:rsidR="002642BF">
        <w:t xml:space="preserve">manually added to the JSON file used to make the MODS file or </w:t>
      </w:r>
      <w:r w:rsidR="00E17056">
        <w:t xml:space="preserve">(b) </w:t>
      </w:r>
      <w:r w:rsidR="002642BF">
        <w:t>manually edited in DiVA</w:t>
      </w:r>
      <w:r w:rsidR="00E17056">
        <w:t xml:space="preserve"> entry</w:t>
      </w:r>
      <w:r w:rsidR="002642BF">
        <w:t>).</w:t>
      </w:r>
    </w:p>
    <w:p w:rsidR="002642BF" w:rsidRDefault="002642BF" w:rsidP="00D75E68">
      <w:pPr>
        <w:pStyle w:val="BodyText"/>
      </w:pPr>
      <w:r>
        <w:t>To set up the title and subtitle in English and Swedish the student simply edits the relevant lines</w:t>
      </w:r>
      <w:r w:rsidR="002A6968">
        <w:t xml:space="preserve"> in the LaTeX file</w:t>
      </w:r>
      <w:r>
        <w:t xml:space="preserve">, see </w:t>
      </w:r>
      <w:r>
        <w:fldChar w:fldCharType="begin"/>
      </w:r>
      <w:r>
        <w:instrText xml:space="preserve"> REF _Ref99118719 \h </w:instrText>
      </w:r>
      <w:r>
        <w:fldChar w:fldCharType="separate"/>
      </w:r>
      <w:r w:rsidR="009F2778">
        <w:t xml:space="preserve">Figure </w:t>
      </w:r>
      <w:r w:rsidR="009F2778">
        <w:rPr>
          <w:noProof/>
        </w:rPr>
        <w:t>9</w:t>
      </w:r>
      <w:r>
        <w:fldChar w:fldCharType="end"/>
      </w:r>
      <w:r w:rsidR="002A6968">
        <w:t xml:space="preserve">. This is </w:t>
      </w:r>
      <w:r>
        <w:t xml:space="preserve">futher described in detail in Section </w:t>
      </w:r>
      <w:r>
        <w:fldChar w:fldCharType="begin"/>
      </w:r>
      <w:r>
        <w:instrText xml:space="preserve"> REF _Ref99118924 \n \h </w:instrText>
      </w:r>
      <w:r>
        <w:fldChar w:fldCharType="separate"/>
      </w:r>
      <w:r w:rsidR="009F2778">
        <w:t>6</w:t>
      </w:r>
      <w:r>
        <w:fldChar w:fldCharType="end"/>
      </w:r>
      <w:r>
        <w:t>.</w:t>
      </w:r>
    </w:p>
    <w:tbl>
      <w:tblPr>
        <w:tblStyle w:val="TableGrid"/>
        <w:tblW w:w="0" w:type="auto"/>
        <w:tblLook w:val="04A0" w:firstRow="1" w:lastRow="0" w:firstColumn="1" w:lastColumn="0" w:noHBand="0" w:noVBand="1"/>
      </w:tblPr>
      <w:tblGrid>
        <w:gridCol w:w="9289"/>
      </w:tblGrid>
      <w:tr w:rsidR="002642BF" w:rsidTr="002642BF">
        <w:tc>
          <w:tcPr>
            <w:tcW w:w="9289" w:type="dxa"/>
          </w:tcPr>
          <w:p w:rsidR="002642BF" w:rsidRDefault="002642BF" w:rsidP="00560113">
            <w:pPr>
              <w:pStyle w:val="Computerexample"/>
            </w:pPr>
            <w:r>
              <w:t>\title{This is the title in the language of the thesis}</w:t>
            </w:r>
          </w:p>
          <w:p w:rsidR="002642BF" w:rsidRDefault="002642BF" w:rsidP="00560113">
            <w:pPr>
              <w:pStyle w:val="Computerexample"/>
            </w:pPr>
            <w:r>
              <w:t>\subtitle{A subtitle in the language of the thesis}</w:t>
            </w:r>
          </w:p>
          <w:p w:rsidR="002642BF" w:rsidRDefault="002642BF" w:rsidP="00560113">
            <w:pPr>
              <w:pStyle w:val="Computerexample"/>
            </w:pPr>
          </w:p>
          <w:p w:rsidR="002642BF" w:rsidRDefault="002642BF" w:rsidP="00560113">
            <w:pPr>
              <w:pStyle w:val="Computerexample"/>
            </w:pPr>
            <w:r>
              <w:t>% give the alternative title - i.e., if the thesis is in English, then give a Swedish title</w:t>
            </w:r>
          </w:p>
          <w:p w:rsidR="002642BF" w:rsidRDefault="002642BF" w:rsidP="00560113">
            <w:pPr>
              <w:pStyle w:val="Computerexample"/>
            </w:pPr>
            <w:r>
              <w:t>\alttitle{Detta är den svenska översättningen av titeln}</w:t>
            </w:r>
          </w:p>
          <w:p w:rsidR="002642BF" w:rsidRDefault="002642BF" w:rsidP="00560113">
            <w:pPr>
              <w:pStyle w:val="Computerexample"/>
            </w:pPr>
            <w:r>
              <w:t>\altsubtitle{Detta är den svenska översättningen av undertiteln}</w:t>
            </w:r>
          </w:p>
          <w:p w:rsidR="002642BF" w:rsidRDefault="002642BF" w:rsidP="00560113">
            <w:pPr>
              <w:pStyle w:val="Computerexample"/>
            </w:pPr>
            <w:r>
              <w:t>% alternative, if the thesis is in Swedish, then give an English title</w:t>
            </w:r>
          </w:p>
          <w:p w:rsidR="002642BF" w:rsidRDefault="002642BF" w:rsidP="00560113">
            <w:pPr>
              <w:pStyle w:val="Computerexample"/>
            </w:pPr>
            <w:r>
              <w:t>%\alttitle{This is the English translation of the title}</w:t>
            </w:r>
          </w:p>
          <w:p w:rsidR="002642BF" w:rsidRDefault="002642BF" w:rsidP="00560113">
            <w:pPr>
              <w:pStyle w:val="Computerexample"/>
            </w:pPr>
            <w:r>
              <w:t>%\altsubtitle{This is the English translation of the subtitle}</w:t>
            </w:r>
          </w:p>
        </w:tc>
      </w:tr>
    </w:tbl>
    <w:p w:rsidR="002642BF" w:rsidRDefault="002642BF" w:rsidP="002642BF">
      <w:pPr>
        <w:pStyle w:val="Caption"/>
      </w:pPr>
      <w:bookmarkStart w:id="27" w:name="_Ref99118719"/>
      <w:bookmarkStart w:id="28" w:name="_Toc99295312"/>
      <w:r>
        <w:t xml:space="preserve">Figure </w:t>
      </w:r>
      <w:fldSimple w:instr=" SEQ Figure \* ARABIC ">
        <w:r w:rsidR="009F2778">
          <w:rPr>
            <w:noProof/>
          </w:rPr>
          <w:t>9</w:t>
        </w:r>
      </w:fldSimple>
      <w:bookmarkEnd w:id="27"/>
      <w:r w:rsidR="00560113">
        <w:t>:</w:t>
      </w:r>
      <w:r w:rsidR="00560113">
        <w:tab/>
      </w:r>
      <w:r>
        <w:t>Title, subtitle, etc.</w:t>
      </w:r>
      <w:bookmarkEnd w:id="28"/>
    </w:p>
    <w:p w:rsidR="00D75E68" w:rsidRPr="00D75E68" w:rsidRDefault="002642BF" w:rsidP="006D1ACE">
      <w:pPr>
        <w:pStyle w:val="BodyText"/>
      </w:pPr>
      <w:r>
        <w:t>So what we have seen is that we can use the information from Canvas and the thesis itself for simplifying many steps. This is true because the assumption is that the relevant data will be in the Canvas course room and in the thesis itself!</w:t>
      </w:r>
    </w:p>
    <w:p w:rsidR="001C22FE" w:rsidRDefault="001C22FE" w:rsidP="001C22FE">
      <w:pPr>
        <w:pStyle w:val="Heading2"/>
      </w:pPr>
      <w:bookmarkStart w:id="29" w:name="_Ref99119083"/>
      <w:bookmarkStart w:id="30" w:name="_Toc99295263"/>
      <w:r>
        <w:t>To facilitate entering a thesis into DiVA – make a MODS file</w:t>
      </w:r>
      <w:bookmarkEnd w:id="29"/>
      <w:bookmarkEnd w:id="30"/>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9F2778">
        <w:t>16</w:t>
      </w:r>
      <w:r>
        <w:fldChar w:fldCharType="end"/>
      </w:r>
      <w:r>
        <w:t>.</w:t>
      </w:r>
    </w:p>
    <w:p w:rsidR="003474DA" w:rsidRPr="006F6BAF" w:rsidRDefault="003474DA" w:rsidP="003474DA">
      <w:pPr>
        <w:pStyle w:val="Heading2"/>
        <w:rPr>
          <w:rStyle w:val="HTMLCode"/>
          <w:rFonts w:asciiTheme="majorHAnsi" w:hAnsiTheme="majorHAnsi"/>
          <w:sz w:val="24"/>
          <w:szCs w:val="26"/>
        </w:rPr>
      </w:pPr>
      <w:bookmarkStart w:id="31" w:name="_Toc99295264"/>
      <w:r w:rsidRPr="006F6BAF">
        <w:rPr>
          <w:rStyle w:val="HTMLCode"/>
          <w:rFonts w:asciiTheme="majorHAnsi" w:hAnsiTheme="majorHAnsi"/>
          <w:sz w:val="24"/>
          <w:szCs w:val="26"/>
        </w:rPr>
        <w:t>Requirements</w:t>
      </w:r>
      <w:bookmarkEnd w:id="31"/>
    </w:p>
    <w:p w:rsidR="002A6968"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w:t>
      </w:r>
      <w:r w:rsidR="002A6968">
        <w:rPr>
          <w:sz w:val="20"/>
        </w:rPr>
        <w:t>uires a KTH Cortina access key.</w:t>
      </w:r>
      <w:r w:rsidR="002A6968">
        <w:rPr>
          <w:sz w:val="20"/>
        </w:rPr>
        <w:br w:type="page"/>
      </w:r>
    </w:p>
    <w:p w:rsidR="001E118B" w:rsidRPr="006F6BAF" w:rsidRDefault="001E118B" w:rsidP="001E118B">
      <w:pPr>
        <w:pStyle w:val="Heading1"/>
        <w:rPr>
          <w:sz w:val="24"/>
        </w:rPr>
      </w:pPr>
      <w:bookmarkStart w:id="32" w:name="_Toc99295265"/>
      <w:r w:rsidRPr="006F6BAF">
        <w:rPr>
          <w:sz w:val="24"/>
        </w:rPr>
        <w:lastRenderedPageBreak/>
        <w:t>Can someone else use these programs?</w:t>
      </w:r>
      <w:bookmarkEnd w:id="32"/>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9" w:history="1">
        <w:r w:rsidRPr="006F6BAF">
          <w:rPr>
            <w:rStyle w:val="Hyperlink"/>
            <w:sz w:val="20"/>
          </w:rPr>
          <w:t>https://github.com/gqmaguirejr/E-learning</w:t>
        </w:r>
      </w:hyperlink>
      <w:r w:rsidRPr="006F6BAF">
        <w:rPr>
          <w:sz w:val="20"/>
        </w:rPr>
        <w:t xml:space="preserve"> </w:t>
      </w:r>
    </w:p>
    <w:p w:rsidR="001E118B" w:rsidRPr="006F6BAF" w:rsidRDefault="001E118B" w:rsidP="002A6968">
      <w:pPr>
        <w:pStyle w:val="BodyText"/>
        <w:rPr>
          <w:sz w:val="20"/>
        </w:rPr>
      </w:pPr>
      <w:r w:rsidRPr="006F6BAF">
        <w:rPr>
          <w:sz w:val="20"/>
        </w:rPr>
        <w:t xml:space="preserve">Any users with the Canvas permissions to post announcements in a course and insert course calendar events can use the </w:t>
      </w:r>
      <w:r w:rsidR="002A6968">
        <w:rPr>
          <w:sz w:val="20"/>
        </w:rPr>
        <w:t xml:space="preserve">basic </w:t>
      </w:r>
      <w:r w:rsidRPr="006F6BAF">
        <w:rPr>
          <w:sz w:val="20"/>
        </w:rPr>
        <w:t xml:space="preserve">Canvas-related functionality. However, </w:t>
      </w:r>
      <w:r w:rsidR="002A6968">
        <w:rPr>
          <w:sz w:val="20"/>
        </w:rPr>
        <w:t>to change sections (adding/removing/</w:t>
      </w:r>
      <w:r w:rsidR="002A6968">
        <w:rPr>
          <w:rFonts w:cs="Times New Roman"/>
          <w:sz w:val="20"/>
        </w:rPr>
        <w:t>…</w:t>
      </w:r>
      <w:r w:rsidR="002A6968">
        <w:rPr>
          <w:sz w:val="20"/>
        </w:rPr>
        <w:t xml:space="preserve"> a user to/from a section) requires the permission of a </w:t>
      </w:r>
      <w:r w:rsidR="002A6968" w:rsidRPr="002A6968">
        <w:rPr>
          <w:color w:val="FF0000"/>
          <w:sz w:val="20"/>
        </w:rPr>
        <w:t>Canvas administrator</w:t>
      </w:r>
      <w:r w:rsidR="002A6968">
        <w:rPr>
          <w:sz w:val="20"/>
        </w:rPr>
        <w:t xml:space="preserve">. Additionally, </w:t>
      </w:r>
      <w:r w:rsidRPr="006F6BAF">
        <w:rPr>
          <w:sz w:val="20"/>
        </w:rPr>
        <w:t>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20" w:history="1">
        <w:r w:rsidR="005D6506" w:rsidRPr="006F6BAF">
          <w:rPr>
            <w:rStyle w:val="Hyperlink"/>
            <w:sz w:val="20"/>
          </w:rPr>
          <w:t>https://canvas.kth.se/courses/11/pages/making-a-config-dot-json-file-to-make-life-simpler</w:t>
        </w:r>
      </w:hyperlink>
      <w:proofErr w:type="gramStart"/>
      <w:r w:rsidR="005D6506" w:rsidRPr="006F6BAF">
        <w:rPr>
          <w:sz w:val="20"/>
        </w:rPr>
        <w:t xml:space="preserve"> .</w:t>
      </w:r>
      <w:r w:rsidRPr="006F6BAF">
        <w:rPr>
          <w:sz w:val="20"/>
        </w:rPr>
        <w:t>.</w:t>
      </w:r>
      <w:proofErr w:type="gramEnd"/>
    </w:p>
    <w:p w:rsidR="001E118B" w:rsidRPr="006F6BAF" w:rsidRDefault="001E118B" w:rsidP="001E118B">
      <w:pPr>
        <w:pStyle w:val="Heading1"/>
        <w:rPr>
          <w:sz w:val="24"/>
        </w:rPr>
      </w:pPr>
      <w:bookmarkStart w:id="33" w:name="_Toc99295266"/>
      <w:r w:rsidRPr="006F6BAF">
        <w:rPr>
          <w:sz w:val="24"/>
        </w:rPr>
        <w:t>LaTeX template in Overleaf</w:t>
      </w:r>
      <w:bookmarkEnd w:id="33"/>
    </w:p>
    <w:p w:rsidR="001E118B" w:rsidRPr="00560113" w:rsidRDefault="00CD36FF" w:rsidP="00560113">
      <w:pPr>
        <w:pStyle w:val="BodyText"/>
      </w:pPr>
      <w:r>
        <w:rPr>
          <w:sz w:val="20"/>
        </w:rPr>
        <w:t xml:space="preserve">A </w:t>
      </w:r>
      <w:r w:rsidR="00560113" w:rsidRPr="006F6BAF">
        <w:t>LaTeX template in Overleaf</w:t>
      </w:r>
      <w:r w:rsidR="00560113">
        <w:t xml:space="preserve"> </w:t>
      </w:r>
      <w:r>
        <w:rPr>
          <w:sz w:val="20"/>
        </w:rPr>
        <w:t xml:space="preserve">is at </w:t>
      </w:r>
      <w:hyperlink r:id="rId21" w:history="1">
        <w:r w:rsidRPr="00915BC9">
          <w:rPr>
            <w:rStyle w:val="Hyperlink"/>
            <w:sz w:val="20"/>
          </w:rPr>
          <w:t>https://www.overleaf.com/read/qxvttmmqbgdt</w:t>
        </w:r>
      </w:hyperlink>
      <w:r>
        <w:rPr>
          <w:sz w:val="20"/>
        </w:rPr>
        <w:t xml:space="preserve"> - this is the version used by many EECS students</w:t>
      </w:r>
      <w:r w:rsidR="00560113">
        <w:rPr>
          <w:rStyle w:val="FootnoteReference"/>
          <w:sz w:val="20"/>
        </w:rPr>
        <w:footnoteReference w:id="6"/>
      </w:r>
      <w:r>
        <w:rPr>
          <w:sz w:val="20"/>
        </w:rPr>
        <w:t>.</w:t>
      </w: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9F2778">
        <w:rPr>
          <w:sz w:val="20"/>
        </w:rPr>
        <w:t>17</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34" w:name="_Ref99118924"/>
      <w:bookmarkStart w:id="35" w:name="_Toc99295267"/>
      <w:r w:rsidRPr="006F6BAF">
        <w:rPr>
          <w:sz w:val="24"/>
        </w:rPr>
        <w:lastRenderedPageBreak/>
        <w:t>Put information into LaTeX template to generate a draft or final thesis</w:t>
      </w:r>
      <w:bookmarkEnd w:id="34"/>
      <w:bookmarkEnd w:id="35"/>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0</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513959" w:rsidRPr="00513959" w:rsidRDefault="00513959" w:rsidP="00513959">
      <w:pPr>
        <w:pStyle w:val="BodyText"/>
      </w:pPr>
      <w:r>
        <w:t>F</w:t>
      </w:r>
      <w:r w:rsidRPr="00513959">
        <w:t>or the current documentation of the template for these details</w:t>
      </w:r>
      <w:r w:rsidR="009F2778">
        <w:t>, please</w:t>
      </w:r>
      <w:r w:rsidRPr="00513959">
        <w:t xml:space="preserve"> see the file “</w:t>
      </w:r>
      <w:r w:rsidRPr="00513959">
        <w:rPr>
          <w:rStyle w:val="HTMLCode"/>
        </w:rPr>
        <w:t>README_notes.tex</w:t>
      </w:r>
      <w:r w:rsidRPr="00513959">
        <w:t>” in the template itself.</w:t>
      </w:r>
      <w:r w:rsidR="009F2778">
        <w:t xml:space="preserve"> What follows are older examples – so there may be differences in the details between these examaples and the current template.</w:t>
      </w:r>
    </w:p>
    <w:p w:rsidR="006C52A8" w:rsidRPr="00513959" w:rsidRDefault="00513959" w:rsidP="00647606">
      <w:pPr>
        <w:pStyle w:val="BodyText"/>
      </w:pPr>
      <w:r>
        <w:rPr>
          <w:sz w:val="20"/>
        </w:rPr>
        <w:t>For the purpose of this document,</w:t>
      </w:r>
      <w:r w:rsidR="006C52A8" w:rsidRPr="006F6BAF">
        <w:rPr>
          <w:sz w:val="20"/>
        </w:rPr>
        <w:t xml:space="preserve"> the following information is present in the order of this exposition, not necessarily the order it is in the LaTeX source file. However, all of this information is prior to </w:t>
      </w:r>
      <w:r w:rsidR="006C52A8" w:rsidRPr="00513959">
        <w:rPr>
          <w:rStyle w:val="HTMLCode"/>
        </w:rPr>
        <w:t>\</w:t>
      </w:r>
      <w:proofErr w:type="gramStart"/>
      <w:r w:rsidR="006C52A8" w:rsidRPr="00513959">
        <w:rPr>
          <w:rStyle w:val="HTMLCode"/>
        </w:rPr>
        <w:t>begin{</w:t>
      </w:r>
      <w:proofErr w:type="gramEnd"/>
      <w:r w:rsidR="006C52A8" w:rsidRPr="00513959">
        <w:rPr>
          <w:rStyle w:val="HTMLCode"/>
        </w:rPr>
        <w:t>document}</w:t>
      </w:r>
      <w:r w:rsidR="006C52A8" w:rsidRPr="00513959">
        <w:t>.</w:t>
      </w:r>
      <w:r w:rsidRPr="00513959">
        <w:t xml:space="preserve"> </w:t>
      </w:r>
      <w:r>
        <w:t xml:space="preserve">Moreover, the actual template has been reorganized since the following text was written. In particular, information that should be knowable at the start of the degree project is placed into a file named </w:t>
      </w:r>
      <w:r w:rsidRPr="00513959">
        <w:rPr>
          <w:rStyle w:val="HTMLCode"/>
        </w:rPr>
        <w:t>custom_configuration.tex</w:t>
      </w:r>
      <w:r>
        <w:rPr>
          <w:rStyle w:val="HTMLCode"/>
        </w:rPr>
        <w:t xml:space="preserve"> </w:t>
      </w:r>
      <w:r>
        <w:t xml:space="preserve">– to make it easier to pre-configure a project for a student or students (as was described in Section </w:t>
      </w:r>
      <w:r>
        <w:fldChar w:fldCharType="begin"/>
      </w:r>
      <w:r>
        <w:instrText xml:space="preserve"> REF _Ref99209828 \n \h </w:instrText>
      </w:r>
      <w:r>
        <w:fldChar w:fldCharType="separate"/>
      </w:r>
      <w:r w:rsidR="009F2778">
        <w:t>2</w:t>
      </w:r>
      <w:r>
        <w:fldChar w:fldCharType="end"/>
      </w:r>
      <w:r>
        <w: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w:t>
      </w:r>
      <w:r w:rsidR="009F2778">
        <w:rPr>
          <w:sz w:val="20"/>
        </w:rPr>
        <w:t>commands</w:t>
      </w:r>
      <w:r w:rsidRPr="006F6BAF">
        <w:rPr>
          <w:sz w:val="20"/>
        </w:rPr>
        <w:t xml:space="preserve">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1</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513959" w:rsidRDefault="007C6CE5" w:rsidP="00513959">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513959" w:rsidRDefault="00513959" w:rsidP="00513959">
      <w:pPr>
        <w:pStyle w:val="ListBullet2"/>
        <w:rPr>
          <w:sz w:val="20"/>
        </w:rPr>
      </w:pPr>
      <w:r w:rsidRPr="00513959">
        <w:rPr>
          <w:sz w:val="20"/>
        </w:rPr>
        <w:t>Next</w:t>
      </w:r>
      <w:r w:rsidR="005A13F3" w:rsidRPr="00513959">
        <w:rPr>
          <w:sz w:val="20"/>
        </w:rPr>
        <w:t xml:space="preserve"> there is </w:t>
      </w:r>
      <w:r w:rsidR="007C6CE5" w:rsidRPr="00513959">
        <w:rPr>
          <w:rStyle w:val="HTMLCode"/>
          <w:sz w:val="18"/>
        </w:rPr>
        <w:t>programcode</w:t>
      </w:r>
      <w:r w:rsidR="005A13F3" w:rsidRPr="00513959">
        <w:rPr>
          <w:sz w:val="20"/>
        </w:rPr>
        <w:t xml:space="preserve"> – this is used to generate the degree information just above the data on the title page and is also used to compute the “lead” for the calendar entry (which differs depending upon whether it is a 1</w:t>
      </w:r>
      <w:r w:rsidR="005A13F3" w:rsidRPr="00513959">
        <w:rPr>
          <w:sz w:val="20"/>
          <w:vertAlign w:val="superscript"/>
        </w:rPr>
        <w:t>st</w:t>
      </w:r>
      <w:r w:rsidR="005A13F3" w:rsidRPr="00513959">
        <w:rPr>
          <w:sz w:val="20"/>
        </w:rPr>
        <w:t xml:space="preserve"> or 2</w:t>
      </w:r>
      <w:r w:rsidR="005A13F3" w:rsidRPr="00513959">
        <w:rPr>
          <w:sz w:val="20"/>
          <w:vertAlign w:val="superscript"/>
        </w:rPr>
        <w:t>nd</w:t>
      </w:r>
      <w:r w:rsidR="005A13F3" w:rsidRPr="00513959">
        <w:rPr>
          <w:sz w:val="20"/>
        </w:rPr>
        <w:t xml:space="preserve"> cycle degree project presentation).</w:t>
      </w:r>
      <w:r w:rsidR="003474DA" w:rsidRPr="00513959">
        <w:rPr>
          <w:sz w:val="20"/>
        </w:rPr>
        <w:t xml:space="preserve"> </w:t>
      </w:r>
      <w:r>
        <w:rPr>
          <w:sz w:val="20"/>
        </w:rPr>
        <w:t>Finally,</w:t>
      </w:r>
      <w:r w:rsidRPr="00513959">
        <w:rPr>
          <w:sz w:val="20"/>
        </w:rPr>
        <w:t xml:space="preserve"> the \degreeName{Bachelors degree} \subjectArea{Technology}</w:t>
      </w:r>
      <w:r>
        <w:rPr>
          <w:sz w:val="20"/>
        </w:rPr>
        <w:t>- this information</w:t>
      </w:r>
      <w:r w:rsidRPr="00513959">
        <w:rPr>
          <w:sz w:val="20"/>
        </w:rPr>
        <w:t xml:space="preserve"> </w:t>
      </w:r>
      <w:r w:rsidR="003474DA" w:rsidRPr="00513959">
        <w:rPr>
          <w:sz w:val="20"/>
        </w:rPr>
        <w:t>is also used later when generating the color KTH cover.</w:t>
      </w:r>
    </w:p>
    <w:p w:rsidR="005A13F3"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p w:rsidR="009F2778" w:rsidRPr="006F6BAF" w:rsidRDefault="009F2778" w:rsidP="005A13F3">
      <w:pPr>
        <w:pStyle w:val="BodyText"/>
        <w:rPr>
          <w:sz w:val="20"/>
        </w:rPr>
      </w:pPr>
      <w:r>
        <w:rPr>
          <w:sz w:val="20"/>
        </w:rPr>
        <w:t>The template previously supported ORCID IDs for students, but as I was informed – these are not available for authors of degree project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631B3D16" wp14:editId="27035AAC">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22">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920AD2">
      <w:pPr>
        <w:pStyle w:val="Caption"/>
      </w:pPr>
      <w:bookmarkStart w:id="36" w:name="_Ref52116980"/>
      <w:bookmarkStart w:id="37" w:name="_Toc99295313"/>
      <w:r w:rsidRPr="006F6BAF">
        <w:t xml:space="preserve">Figure </w:t>
      </w:r>
      <w:fldSimple w:instr=" SEQ Figure \* ARABIC ">
        <w:r w:rsidR="009F2778">
          <w:rPr>
            <w:noProof/>
          </w:rPr>
          <w:t>10</w:t>
        </w:r>
      </w:fldSimple>
      <w:bookmarkEnd w:id="36"/>
      <w:r w:rsidR="00CE0E27">
        <w:tab/>
      </w:r>
      <w:r w:rsidR="006C52A8" w:rsidRPr="006F6BAF">
        <w:t>Example of title page of a t</w:t>
      </w:r>
      <w:r w:rsidR="005A13F3" w:rsidRPr="006F6BAF">
        <w:t>he</w:t>
      </w:r>
      <w:r w:rsidR="006C52A8" w:rsidRPr="006F6BAF">
        <w:t>sis</w:t>
      </w:r>
      <w:bookmarkEnd w:id="37"/>
    </w:p>
    <w:p w:rsidR="00E2223A" w:rsidRPr="006F6BAF" w:rsidRDefault="00CE0E27" w:rsidP="00E2223A">
      <w:pPr>
        <w:rPr>
          <w:sz w:val="20"/>
        </w:rPr>
      </w:pPr>
      <w:r>
        <w:rPr>
          <w:sz w:val="20"/>
        </w:rPr>
        <w:tab/>
        <w:t xml:space="preserve"> </w:t>
      </w: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2A6968" w:rsidRPr="002A6968" w:rsidRDefault="002A6968" w:rsidP="002A6968">
            <w:pPr>
              <w:pStyle w:val="Computerexample"/>
              <w:rPr>
                <w:sz w:val="20"/>
              </w:rPr>
            </w:pPr>
            <w:r w:rsidRPr="002A6968">
              <w:rPr>
                <w:sz w:val="20"/>
              </w:rPr>
              <w:t>\degreeName{Bachelors degree}</w:t>
            </w:r>
          </w:p>
          <w:p w:rsidR="002A6968" w:rsidRPr="002A6968" w:rsidRDefault="002A6968" w:rsidP="002A6968">
            <w:pPr>
              <w:pStyle w:val="Computerexample"/>
              <w:rPr>
                <w:sz w:val="20"/>
              </w:rPr>
            </w:pPr>
            <w:r w:rsidRPr="002A6968">
              <w:rPr>
                <w:sz w:val="20"/>
              </w:rPr>
              <w:t>% Note that the subject area for a Bachelor's thesis (Kandidatexamen) should be either Technology or Architecture</w:t>
            </w:r>
          </w:p>
          <w:p w:rsidR="002A6968" w:rsidRPr="002A6968" w:rsidRDefault="002A6968" w:rsidP="002A6968">
            <w:pPr>
              <w:pStyle w:val="Computerexample"/>
              <w:rPr>
                <w:sz w:val="20"/>
              </w:rPr>
            </w:pPr>
            <w:r w:rsidRPr="002A6968">
              <w:rPr>
                <w:sz w:val="20"/>
              </w:rPr>
              <w:t>% If the thesis is in Swedish these would be: teknik | arkitektur   -- Note the use of lower case</w:t>
            </w:r>
          </w:p>
          <w:p w:rsidR="002A6968" w:rsidRPr="006F6BAF" w:rsidRDefault="002A6968" w:rsidP="002A6968">
            <w:pPr>
              <w:pStyle w:val="Computerexample"/>
              <w:rPr>
                <w:sz w:val="20"/>
              </w:rPr>
            </w:pPr>
            <w:r w:rsidRPr="002A6968">
              <w:rPr>
                <w:sz w:val="20"/>
              </w:rPr>
              <w:t>\subjectArea{Technology}</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920AD2">
      <w:pPr>
        <w:pStyle w:val="Caption"/>
      </w:pPr>
      <w:bookmarkStart w:id="38" w:name="_Ref71204950"/>
      <w:bookmarkStart w:id="39" w:name="_Toc99295314"/>
      <w:r w:rsidRPr="006F6BAF">
        <w:t xml:space="preserve">Figure </w:t>
      </w:r>
      <w:fldSimple w:instr=" SEQ Figure \* ARABIC ">
        <w:r w:rsidR="009F2778">
          <w:rPr>
            <w:noProof/>
          </w:rPr>
          <w:t>11</w:t>
        </w:r>
      </w:fldSimple>
      <w:bookmarkEnd w:id="38"/>
      <w:r w:rsidR="00CE0E27">
        <w:tab/>
      </w:r>
      <w:r w:rsidR="006C52A8" w:rsidRPr="006F6BAF">
        <w:t>Information about the title and the student authors of the thesis</w:t>
      </w:r>
      <w:bookmarkEnd w:id="39"/>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2</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920AD2">
            <w:pPr>
              <w:pStyle w:val="Caption"/>
            </w:pPr>
          </w:p>
        </w:tc>
      </w:tr>
    </w:tbl>
    <w:p w:rsidR="006C52A8" w:rsidRPr="006F6BAF" w:rsidRDefault="006C52A8" w:rsidP="00920AD2">
      <w:pPr>
        <w:pStyle w:val="Caption"/>
      </w:pPr>
      <w:bookmarkStart w:id="40" w:name="_Ref71206084"/>
      <w:bookmarkStart w:id="41" w:name="_Toc99295315"/>
      <w:r w:rsidRPr="006F6BAF">
        <w:t xml:space="preserve">Figure </w:t>
      </w:r>
      <w:fldSimple w:instr=" SEQ Figure \* ARABIC ">
        <w:r w:rsidR="009F2778">
          <w:rPr>
            <w:noProof/>
          </w:rPr>
          <w:t>12</w:t>
        </w:r>
      </w:fldSimple>
      <w:bookmarkEnd w:id="40"/>
      <w:r w:rsidR="00CE0E27">
        <w:tab/>
      </w:r>
      <w:r w:rsidRPr="006F6BAF">
        <w:t xml:space="preserve"> Supervisors and examiner information</w:t>
      </w:r>
      <w:bookmarkEnd w:id="41"/>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3</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920AD2">
            <w:pPr>
              <w:pStyle w:val="Caption"/>
            </w:pPr>
          </w:p>
        </w:tc>
      </w:tr>
    </w:tbl>
    <w:p w:rsidR="006C52A8" w:rsidRPr="006F6BAF" w:rsidRDefault="006C52A8" w:rsidP="00920AD2">
      <w:pPr>
        <w:pStyle w:val="Caption"/>
      </w:pPr>
      <w:bookmarkStart w:id="42" w:name="_Ref71206317"/>
      <w:bookmarkStart w:id="43" w:name="_Toc99295316"/>
      <w:r w:rsidRPr="006F6BAF">
        <w:t xml:space="preserve">Figure </w:t>
      </w:r>
      <w:fldSimple w:instr=" SEQ Figure \* ARABIC ">
        <w:r w:rsidR="009F2778">
          <w:rPr>
            <w:noProof/>
          </w:rPr>
          <w:t>13</w:t>
        </w:r>
      </w:fldSimple>
      <w:bookmarkEnd w:id="42"/>
      <w:r w:rsidR="00CE0E27">
        <w:t>:</w:t>
      </w:r>
      <w:r w:rsidR="00CE0E27" w:rsidRPr="00CE0E27">
        <w:t xml:space="preserve"> </w:t>
      </w:r>
      <w:r w:rsidR="00CE0E27">
        <w:tab/>
      </w:r>
      <w:r w:rsidRPr="006F6BAF">
        <w:t>Information about where the thesis is taking place</w:t>
      </w:r>
      <w:bookmarkEnd w:id="43"/>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4</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CE0E27"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920AD2">
      <w:pPr>
        <w:pStyle w:val="Caption"/>
      </w:pPr>
      <w:bookmarkStart w:id="44" w:name="_Ref71206490"/>
      <w:bookmarkStart w:id="45" w:name="_Toc99295317"/>
      <w:r w:rsidRPr="006F6BAF">
        <w:t xml:space="preserve">Figure </w:t>
      </w:r>
      <w:fldSimple w:instr=" SEQ Figure \* ARABIC ">
        <w:r w:rsidR="009F2778">
          <w:rPr>
            <w:noProof/>
          </w:rPr>
          <w:t>14</w:t>
        </w:r>
      </w:fldSimple>
      <w:bookmarkEnd w:id="44"/>
      <w:r w:rsidR="00CE0E27">
        <w:t>:</w:t>
      </w:r>
      <w:r w:rsidR="00CE0E27" w:rsidRPr="00CE0E27">
        <w:t xml:space="preserve"> </w:t>
      </w:r>
      <w:r w:rsidR="00CE0E27">
        <w:tab/>
      </w:r>
      <w:r w:rsidR="004520F9" w:rsidRPr="006F6BAF">
        <w:t>Information relevant to the oral presentation (both the location and the opponent or opponents)</w:t>
      </w:r>
      <w:bookmarkEnd w:id="45"/>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5</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23"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24"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920AD2">
      <w:pPr>
        <w:pStyle w:val="Caption"/>
      </w:pPr>
      <w:bookmarkStart w:id="46" w:name="_Ref71276208"/>
      <w:bookmarkStart w:id="47" w:name="_Toc99295318"/>
      <w:r w:rsidRPr="006F6BAF">
        <w:t xml:space="preserve">Figure </w:t>
      </w:r>
      <w:fldSimple w:instr=" SEQ Figure \* ARABIC ">
        <w:r w:rsidR="009F2778">
          <w:rPr>
            <w:noProof/>
          </w:rPr>
          <w:t>15</w:t>
        </w:r>
      </w:fldSimple>
      <w:bookmarkEnd w:id="46"/>
      <w:r w:rsidR="00CE0E27">
        <w:t>:</w:t>
      </w:r>
      <w:r w:rsidR="00CE0E27" w:rsidRPr="00CE0E27">
        <w:t xml:space="preserve"> </w:t>
      </w:r>
      <w:r w:rsidR="00CE0E27">
        <w:tab/>
      </w:r>
      <w:r w:rsidRPr="006F6BAF">
        <w:t>Information relevant to the oral presentation (both the location and the opponent or opponents)</w:t>
      </w:r>
      <w:bookmarkEnd w:id="47"/>
    </w:p>
    <w:p w:rsidR="00006116" w:rsidRDefault="00006116" w:rsidP="004520F9">
      <w:pPr>
        <w:pStyle w:val="BodyText"/>
        <w:rPr>
          <w:sz w:val="20"/>
        </w:rPr>
      </w:pPr>
      <w:r>
        <w:rPr>
          <w:sz w:val="20"/>
        </w:rPr>
        <w:t xml:space="preserve">The program </w:t>
      </w:r>
      <w:r w:rsidRPr="00006116">
        <w:rPr>
          <w:rStyle w:val="HTMLCode"/>
        </w:rPr>
        <w:t>create_customized_JSON_file.py</w:t>
      </w:r>
      <w:r>
        <w:t xml:space="preserve"> tries to guess the National Subject Categories based upon the particular course code that the student is enrolled in. </w:t>
      </w:r>
      <w:r w:rsidRPr="00006116">
        <w:rPr>
          <w:color w:val="FF0000"/>
        </w:rPr>
        <w:t>Currently only the categories that I thought were useful for the EECS 2</w:t>
      </w:r>
      <w:r w:rsidRPr="00006116">
        <w:rPr>
          <w:color w:val="FF0000"/>
          <w:vertAlign w:val="superscript"/>
        </w:rPr>
        <w:t>nd</w:t>
      </w:r>
      <w:r w:rsidRPr="00006116">
        <w:rPr>
          <w:color w:val="FF0000"/>
        </w:rPr>
        <w:t xml:space="preserve"> cycle courses codes are well addressed.</w:t>
      </w:r>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CE0E27">
            <w:pPr>
              <w:pStyle w:val="Computerexample"/>
              <w:rPr>
                <w:sz w:val="20"/>
              </w:rPr>
            </w:pPr>
            <w:r w:rsidRPr="006F6BAF">
              <w:rPr>
                <w:sz w:val="20"/>
              </w:rPr>
              <w:t>\end{scontents}</w:t>
            </w:r>
          </w:p>
        </w:tc>
      </w:tr>
    </w:tbl>
    <w:p w:rsidR="00CE0E27" w:rsidRDefault="00CE0E27" w:rsidP="00920AD2">
      <w:pPr>
        <w:pStyle w:val="Caption"/>
      </w:pPr>
      <w:bookmarkStart w:id="48" w:name="_Toc99295319"/>
      <w:r>
        <w:t xml:space="preserve">Figure </w:t>
      </w:r>
      <w:fldSimple w:instr=" SEQ Figure \* ARABIC ">
        <w:r w:rsidR="009F2778">
          <w:rPr>
            <w:noProof/>
          </w:rPr>
          <w:t>16</w:t>
        </w:r>
      </w:fldSimple>
      <w:r>
        <w:t>:</w:t>
      </w:r>
      <w:r w:rsidRPr="00CE0E27">
        <w:t xml:space="preserve"> </w:t>
      </w:r>
      <w:r>
        <w:tab/>
        <w:t>Storing the language in a scontents buffer named "lang"</w:t>
      </w:r>
      <w:bookmarkEnd w:id="48"/>
    </w:p>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920AD2">
      <w:pPr>
        <w:pStyle w:val="Caption"/>
      </w:pPr>
      <w:bookmarkStart w:id="49" w:name="_Ref71206712"/>
      <w:bookmarkStart w:id="50" w:name="_Toc99295320"/>
      <w:r w:rsidRPr="006F6BAF">
        <w:t xml:space="preserve">Figure </w:t>
      </w:r>
      <w:fldSimple w:instr=" SEQ Figure \* ARABIC ">
        <w:r w:rsidR="009F2778">
          <w:rPr>
            <w:noProof/>
          </w:rPr>
          <w:t>17</w:t>
        </w:r>
      </w:fldSimple>
      <w:bookmarkEnd w:id="49"/>
      <w:r w:rsidR="00920AD2">
        <w:t>:</w:t>
      </w:r>
      <w:r w:rsidR="00920AD2" w:rsidRPr="00CE0E27">
        <w:t xml:space="preserve"> </w:t>
      </w:r>
      <w:r w:rsidR="00920AD2">
        <w:tab/>
      </w:r>
      <w:r w:rsidRPr="006F6BAF">
        <w:t>LaTeX to produce the English abstract</w:t>
      </w:r>
      <w:r w:rsidR="00D4235D" w:rsidRPr="006F6BAF">
        <w:t xml:space="preserve"> (edited for formatting)</w:t>
      </w:r>
      <w:bookmarkEnd w:id="50"/>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920AD2">
      <w:pPr>
        <w:pStyle w:val="Caption"/>
      </w:pPr>
      <w:bookmarkStart w:id="51" w:name="_Ref71206717"/>
      <w:bookmarkStart w:id="52" w:name="_Toc99295321"/>
      <w:r w:rsidRPr="006F6BAF">
        <w:t xml:space="preserve">Figure </w:t>
      </w:r>
      <w:fldSimple w:instr=" SEQ Figure \* ARABIC ">
        <w:r w:rsidR="009F2778">
          <w:rPr>
            <w:noProof/>
          </w:rPr>
          <w:t>18</w:t>
        </w:r>
      </w:fldSimple>
      <w:bookmarkEnd w:id="51"/>
      <w:r w:rsidR="00920AD2">
        <w:t>:</w:t>
      </w:r>
      <w:r w:rsidR="00920AD2" w:rsidRPr="00CE0E27">
        <w:t xml:space="preserve"> </w:t>
      </w:r>
      <w:r w:rsidR="00920AD2">
        <w:tab/>
      </w:r>
      <w:r w:rsidRPr="006F6BAF">
        <w:t>LaTeX input to produce the Swedish abstract</w:t>
      </w:r>
      <w:bookmarkEnd w:id="52"/>
    </w:p>
    <w:p w:rsidR="00E2223A" w:rsidRPr="006F6BAF" w:rsidRDefault="001F78ED" w:rsidP="001F78ED">
      <w:pPr>
        <w:pStyle w:val="Heading1"/>
        <w:rPr>
          <w:sz w:val="24"/>
        </w:rPr>
      </w:pPr>
      <w:bookmarkStart w:id="53" w:name="_Toc99295268"/>
      <w:r w:rsidRPr="006F6BAF">
        <w:rPr>
          <w:sz w:val="24"/>
        </w:rPr>
        <w:t>Now that data is in the template, what happens</w:t>
      </w:r>
      <w:r w:rsidR="00096063" w:rsidRPr="006F6BAF">
        <w:rPr>
          <w:sz w:val="24"/>
        </w:rPr>
        <w:t>?</w:t>
      </w:r>
      <w:bookmarkEnd w:id="53"/>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1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2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006116" w:rsidP="00920AD2">
            <w:pPr>
              <w:pStyle w:val="Caption"/>
            </w:pPr>
            <w:r>
              <w:rPr>
                <w:noProof/>
              </w:rPr>
              <w:lastRenderedPageBreak/>
              <w:drawing>
                <wp:inline distT="0" distB="0" distL="0" distR="0" wp14:anchorId="46BA3E9E" wp14:editId="72010DD6">
                  <wp:extent cx="5184000" cy="7941600"/>
                  <wp:effectExtent l="0" t="0" r="0"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Diva-pg.1-Screenshot_20220326_180228.png"/>
                          <pic:cNvPicPr/>
                        </pic:nvPicPr>
                        <pic:blipFill>
                          <a:blip r:embed="rId25">
                            <a:extLst>
                              <a:ext uri="{28A0092B-C50C-407E-A947-70E740481C1C}">
                                <a14:useLocalDpi xmlns:a14="http://schemas.microsoft.com/office/drawing/2010/main" val="0"/>
                              </a:ext>
                            </a:extLst>
                          </a:blip>
                          <a:stretch>
                            <a:fillRect/>
                          </a:stretch>
                        </pic:blipFill>
                        <pic:spPr>
                          <a:xfrm>
                            <a:off x="0" y="0"/>
                            <a:ext cx="5184000" cy="7941600"/>
                          </a:xfrm>
                          <a:prstGeom prst="rect">
                            <a:avLst/>
                          </a:prstGeom>
                        </pic:spPr>
                      </pic:pic>
                    </a:graphicData>
                  </a:graphic>
                </wp:inline>
              </w:drawing>
            </w:r>
          </w:p>
        </w:tc>
      </w:tr>
    </w:tbl>
    <w:p w:rsidR="00E2223A" w:rsidRPr="006F6BAF" w:rsidRDefault="00E2223A" w:rsidP="00920AD2">
      <w:pPr>
        <w:pStyle w:val="Caption"/>
      </w:pPr>
      <w:bookmarkStart w:id="54" w:name="_Ref71208081"/>
      <w:bookmarkStart w:id="55" w:name="_Toc99295322"/>
      <w:r w:rsidRPr="006F6BAF">
        <w:t xml:space="preserve">Figure </w:t>
      </w:r>
      <w:fldSimple w:instr=" SEQ Figure \* ARABIC ">
        <w:r w:rsidR="009F2778">
          <w:rPr>
            <w:noProof/>
          </w:rPr>
          <w:t>19</w:t>
        </w:r>
      </w:fldSimple>
      <w:bookmarkEnd w:id="54"/>
      <w:r w:rsidR="00920AD2">
        <w:t>:</w:t>
      </w:r>
      <w:r w:rsidR="00920AD2" w:rsidRPr="00CE0E27">
        <w:t xml:space="preserve"> </w:t>
      </w:r>
      <w:r w:rsidR="00920AD2">
        <w:tab/>
      </w:r>
      <w:r w:rsidR="001F78ED" w:rsidRPr="006F6BAF">
        <w:t>First part of the “For DiVA” information</w:t>
      </w:r>
      <w:bookmarkEnd w:id="55"/>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Default="00006116" w:rsidP="00920AD2">
            <w:pPr>
              <w:pStyle w:val="Caption"/>
            </w:pPr>
            <w:r>
              <w:rPr>
                <w:noProof/>
              </w:rPr>
              <w:lastRenderedPageBreak/>
              <w:t>…</w:t>
            </w:r>
          </w:p>
          <w:p w:rsidR="00006116" w:rsidRDefault="00006116" w:rsidP="00006116">
            <w:r>
              <w:rPr>
                <w:noProof/>
              </w:rPr>
              <w:drawing>
                <wp:inline distT="0" distB="0" distL="0" distR="0" wp14:anchorId="2D7CADCD" wp14:editId="23244A0C">
                  <wp:extent cx="5065200" cy="7689600"/>
                  <wp:effectExtent l="0" t="0" r="254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diva-abs2-Screenshot_20220326_180352.png"/>
                          <pic:cNvPicPr/>
                        </pic:nvPicPr>
                        <pic:blipFill>
                          <a:blip r:embed="rId26">
                            <a:extLst>
                              <a:ext uri="{28A0092B-C50C-407E-A947-70E740481C1C}">
                                <a14:useLocalDpi xmlns:a14="http://schemas.microsoft.com/office/drawing/2010/main" val="0"/>
                              </a:ext>
                            </a:extLst>
                          </a:blip>
                          <a:stretch>
                            <a:fillRect/>
                          </a:stretch>
                        </pic:blipFill>
                        <pic:spPr>
                          <a:xfrm>
                            <a:off x="0" y="0"/>
                            <a:ext cx="5065200" cy="7689600"/>
                          </a:xfrm>
                          <a:prstGeom prst="rect">
                            <a:avLst/>
                          </a:prstGeom>
                        </pic:spPr>
                      </pic:pic>
                    </a:graphicData>
                  </a:graphic>
                </wp:inline>
              </w:drawing>
            </w:r>
          </w:p>
          <w:p w:rsidR="00006116" w:rsidRPr="00006116" w:rsidRDefault="00006116" w:rsidP="00006116">
            <w:r>
              <w:t>…</w:t>
            </w:r>
          </w:p>
        </w:tc>
      </w:tr>
    </w:tbl>
    <w:p w:rsidR="00E2223A" w:rsidRPr="006F6BAF" w:rsidRDefault="00E2223A" w:rsidP="00920AD2">
      <w:pPr>
        <w:pStyle w:val="Caption"/>
      </w:pPr>
      <w:bookmarkStart w:id="56" w:name="_Ref71208084"/>
      <w:bookmarkStart w:id="57" w:name="_Toc99295323"/>
      <w:r w:rsidRPr="006F6BAF">
        <w:t xml:space="preserve">Figure </w:t>
      </w:r>
      <w:fldSimple w:instr=" SEQ Figure \* ARABIC ">
        <w:r w:rsidR="009F2778">
          <w:rPr>
            <w:noProof/>
          </w:rPr>
          <w:t>20</w:t>
        </w:r>
      </w:fldSimple>
      <w:bookmarkEnd w:id="56"/>
      <w:r w:rsidR="00920AD2">
        <w:t>:</w:t>
      </w:r>
      <w:r w:rsidR="00920AD2" w:rsidRPr="00CE0E27">
        <w:t xml:space="preserve"> </w:t>
      </w:r>
      <w:r w:rsidR="00920AD2">
        <w:tab/>
      </w:r>
      <w:r w:rsidR="001F78ED" w:rsidRPr="006F6BAF">
        <w:t>Second part of the “For DiVA” information</w:t>
      </w:r>
      <w:r w:rsidR="00C0481D">
        <w:t xml:space="preserve"> (incomplete)</w:t>
      </w:r>
      <w:bookmarkEnd w:id="57"/>
    </w:p>
    <w:p w:rsidR="00924F8F" w:rsidRPr="006F6BAF" w:rsidRDefault="00924F8F" w:rsidP="00924F8F">
      <w:pPr>
        <w:pStyle w:val="Heading1"/>
        <w:rPr>
          <w:sz w:val="24"/>
        </w:rPr>
      </w:pPr>
      <w:bookmarkStart w:id="58" w:name="_Toc99295269"/>
      <w:r w:rsidRPr="006F6BAF">
        <w:rPr>
          <w:sz w:val="24"/>
        </w:rPr>
        <w:lastRenderedPageBreak/>
        <w:t>How did the abstracts and the keywords appear?</w:t>
      </w:r>
      <w:bookmarkEnd w:id="58"/>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9F2778" w:rsidRPr="009F2778">
        <w:rPr>
          <w:sz w:val="20"/>
        </w:rPr>
        <w:t xml:space="preserve">Figure </w:t>
      </w:r>
      <w:r w:rsidR="009F2778" w:rsidRPr="009F2778">
        <w:rPr>
          <w:noProof/>
          <w:sz w:val="20"/>
        </w:rPr>
        <w:t>2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2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920AD2">
      <w:pPr>
        <w:pStyle w:val="Caption"/>
      </w:pPr>
      <w:bookmarkStart w:id="59" w:name="_Ref71209313"/>
      <w:bookmarkStart w:id="60" w:name="_Toc99295324"/>
      <w:r w:rsidRPr="006F6BAF">
        <w:t xml:space="preserve">Figure </w:t>
      </w:r>
      <w:fldSimple w:instr=" SEQ Figure \* ARABIC ">
        <w:r w:rsidR="009F2778">
          <w:rPr>
            <w:noProof/>
          </w:rPr>
          <w:t>21</w:t>
        </w:r>
      </w:fldSimple>
      <w:bookmarkEnd w:id="59"/>
      <w:r w:rsidR="00920AD2">
        <w:t>:</w:t>
      </w:r>
      <w:r w:rsidR="00920AD2" w:rsidRPr="00CE0E27">
        <w:t xml:space="preserve"> </w:t>
      </w:r>
      <w:r w:rsidR="00920AD2">
        <w:tab/>
      </w:r>
      <w:r w:rsidRPr="006F6BAF">
        <w:t xml:space="preserve">Code in </w:t>
      </w:r>
      <w:r w:rsidRPr="006F6BAF">
        <w:rPr>
          <w:rStyle w:val="HTMLCode"/>
          <w:sz w:val="18"/>
        </w:rPr>
        <w:t xml:space="preserve">\divainfo </w:t>
      </w:r>
      <w:r w:rsidRPr="006F6BAF">
        <w:t>command to output the abstracts and keywords</w:t>
      </w:r>
      <w:bookmarkEnd w:id="60"/>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2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lastRenderedPageBreak/>
              <w:t xml:space="preserve">    }</w:t>
            </w:r>
          </w:p>
          <w:p w:rsidR="00924F8F" w:rsidRPr="006F6BAF" w:rsidRDefault="00924F8F" w:rsidP="00416105">
            <w:pPr>
              <w:keepNext/>
              <w:rPr>
                <w:sz w:val="20"/>
              </w:rPr>
            </w:pPr>
            <w:r w:rsidRPr="006F6BAF">
              <w:rPr>
                <w:sz w:val="20"/>
              </w:rPr>
              <w:t>}{}</w:t>
            </w:r>
          </w:p>
        </w:tc>
      </w:tr>
    </w:tbl>
    <w:p w:rsidR="00924F8F" w:rsidRPr="006F6BAF" w:rsidRDefault="00416105" w:rsidP="00920AD2">
      <w:pPr>
        <w:pStyle w:val="Caption"/>
      </w:pPr>
      <w:bookmarkStart w:id="61" w:name="_Ref71209339"/>
      <w:bookmarkStart w:id="62" w:name="_Toc99295325"/>
      <w:r w:rsidRPr="006F6BAF">
        <w:lastRenderedPageBreak/>
        <w:t xml:space="preserve">Figure </w:t>
      </w:r>
      <w:fldSimple w:instr=" SEQ Figure \* ARABIC ">
        <w:r w:rsidR="009F2778">
          <w:rPr>
            <w:noProof/>
          </w:rPr>
          <w:t>22</w:t>
        </w:r>
      </w:fldSimple>
      <w:bookmarkEnd w:id="61"/>
      <w:r w:rsidR="00920AD2">
        <w:t>:</w:t>
      </w:r>
      <w:r w:rsidR="00920AD2" w:rsidRPr="00CE0E27">
        <w:t xml:space="preserve"> </w:t>
      </w:r>
      <w:r w:rsidR="00920AD2">
        <w:tab/>
      </w:r>
      <w:r w:rsidRPr="006F6BAF">
        <w:t>Code in the document file to set up the command \typestoredx and to configure the listing environment to put the abstract into.</w:t>
      </w:r>
      <w:bookmarkEnd w:id="62"/>
    </w:p>
    <w:p w:rsidR="00924F8F" w:rsidRPr="006F6BAF" w:rsidRDefault="00924F8F" w:rsidP="00924F8F">
      <w:pPr>
        <w:pStyle w:val="Heading1"/>
        <w:rPr>
          <w:sz w:val="24"/>
        </w:rPr>
      </w:pPr>
      <w:bookmarkStart w:id="63" w:name="_Toc99295270"/>
      <w:r w:rsidRPr="006F6BAF">
        <w:rPr>
          <w:sz w:val="24"/>
        </w:rPr>
        <w:t>Extracting the information from the PDF file</w:t>
      </w:r>
      <w:bookmarkEnd w:id="63"/>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9F2778" w:rsidRPr="009F2778">
        <w:rPr>
          <w:sz w:val="20"/>
        </w:rPr>
        <w:t xml:space="preserve">Figure </w:t>
      </w:r>
      <w:r w:rsidR="009F2778" w:rsidRPr="009F2778">
        <w:rPr>
          <w:noProof/>
          <w:sz w:val="20"/>
        </w:rPr>
        <w:t>2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9F2778" w:rsidRPr="009F2778">
        <w:rPr>
          <w:sz w:val="20"/>
        </w:rPr>
        <w:t xml:space="preserve">Figure </w:t>
      </w:r>
      <w:r w:rsidR="009F2778" w:rsidRPr="009F2778">
        <w:rPr>
          <w:noProof/>
          <w:sz w:val="20"/>
        </w:rPr>
        <w:t>2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920AD2">
      <w:pPr>
        <w:pStyle w:val="Caption"/>
      </w:pPr>
      <w:bookmarkStart w:id="64" w:name="_Ref71210076"/>
      <w:bookmarkStart w:id="65" w:name="_Toc99295326"/>
      <w:r w:rsidRPr="006F6BAF">
        <w:t xml:space="preserve">Figure </w:t>
      </w:r>
      <w:fldSimple w:instr=" SEQ Figure \* ARABIC ">
        <w:r w:rsidR="009F2778">
          <w:rPr>
            <w:noProof/>
          </w:rPr>
          <w:t>23</w:t>
        </w:r>
      </w:fldSimple>
      <w:bookmarkEnd w:id="64"/>
      <w:r w:rsidR="00920AD2">
        <w:t>:</w:t>
      </w:r>
      <w:r w:rsidR="00920AD2" w:rsidRPr="00CE0E27">
        <w:t xml:space="preserve"> </w:t>
      </w:r>
      <w:r w:rsidR="00920AD2">
        <w:tab/>
      </w:r>
      <w:r w:rsidR="00912FF8" w:rsidRPr="006F6BAF">
        <w:t>Extract the JSON like information</w:t>
      </w:r>
      <w:bookmarkEnd w:id="65"/>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20AD2">
      <w:pPr>
        <w:pStyle w:val="Caption"/>
      </w:pPr>
      <w:bookmarkStart w:id="66" w:name="_Ref71214668"/>
      <w:bookmarkStart w:id="67" w:name="_Toc99295327"/>
      <w:r w:rsidRPr="006F6BAF">
        <w:t xml:space="preserve">Figure </w:t>
      </w:r>
      <w:fldSimple w:instr=" SEQ Figure \* ARABIC ">
        <w:r w:rsidR="009F2778">
          <w:rPr>
            <w:noProof/>
          </w:rPr>
          <w:t>24</w:t>
        </w:r>
      </w:fldSimple>
      <w:bookmarkEnd w:id="66"/>
      <w:r w:rsidR="00920AD2">
        <w:t>:</w:t>
      </w:r>
      <w:r w:rsidR="00920AD2" w:rsidRPr="00CE0E27">
        <w:t xml:space="preserve"> </w:t>
      </w:r>
      <w:r w:rsidR="00920AD2">
        <w:tab/>
      </w:r>
      <w:r w:rsidRPr="006F6BAF">
        <w:t>Example event.json output</w:t>
      </w:r>
      <w:r w:rsidR="00C0481D">
        <w:t xml:space="preserve"> (note that this is not the same as currently extracted)</w:t>
      </w:r>
      <w:bookmarkEnd w:id="67"/>
    </w:p>
    <w:p w:rsidR="00C0481D" w:rsidRDefault="00C0481D" w:rsidP="00780B48">
      <w:pPr>
        <w:pStyle w:val="BodyText"/>
      </w:pPr>
      <w:r>
        <w:br w:type="page"/>
      </w:r>
    </w:p>
    <w:p w:rsidR="00C0481D" w:rsidRDefault="00C0481D" w:rsidP="00C0481D">
      <w:pPr>
        <w:pStyle w:val="Heading1"/>
      </w:pPr>
      <w:bookmarkStart w:id="68" w:name="_Toc99295271"/>
      <w:r>
        <w:lastRenderedPageBreak/>
        <w:t>Optimized extraction from an Overleaf LaTeX project</w:t>
      </w:r>
      <w:bookmarkEnd w:id="68"/>
    </w:p>
    <w:p w:rsidR="00C0481D" w:rsidRDefault="00C0481D" w:rsidP="00C0481D">
      <w:pPr>
        <w:pStyle w:val="BodyText"/>
      </w:pPr>
      <w:r>
        <w:t>In the case of an Overleaf project, when compiling the LaTeX as a side-effect a fordiva.json file is generated, if you save this file locally then you can clean it up and make a MODS file with the following commands:</w:t>
      </w:r>
    </w:p>
    <w:p w:rsidR="00C0481D" w:rsidRDefault="00C0481D" w:rsidP="00C0481D">
      <w:pPr>
        <w:pStyle w:val="Computerexample"/>
      </w:pPr>
      <w:r>
        <w:t>./cleanup_pseudo_JSON-from_LaTeX.py --json xxx_fordiva.json --acronyms acronyms.tex</w:t>
      </w:r>
    </w:p>
    <w:p w:rsidR="00C0481D" w:rsidRDefault="00C0481D" w:rsidP="00C0481D">
      <w:pPr>
        <w:pStyle w:val="Computerexample"/>
      </w:pPr>
      <w:r>
        <w:t>./JSON_to_MODS.py --json xxx_fordiva.json</w:t>
      </w:r>
    </w:p>
    <w:p w:rsidR="00C0481D" w:rsidRDefault="00C0481D" w:rsidP="00C0481D">
      <w:pPr>
        <w:pStyle w:val="Computerexample"/>
      </w:pPr>
    </w:p>
    <w:p w:rsidR="00C0481D" w:rsidRDefault="00C0481D" w:rsidP="00C0481D">
      <w:pPr>
        <w:pStyle w:val="BodyText"/>
      </w:pPr>
      <w:r>
        <w:t>Now all you have to do is rename the XML file that was produced to xxx.mods and you are all set to upload it into DiVA!</w:t>
      </w:r>
    </w:p>
    <w:p w:rsidR="006766C9" w:rsidRDefault="006766C9" w:rsidP="00C0481D">
      <w:pPr>
        <w:pStyle w:val="BodyText"/>
      </w:pPr>
      <w:proofErr w:type="gramStart"/>
      <w:r>
        <w:t>To find the fordiva.json file, look for the “Other logs and files” button shown at the bottom of the log output window.</w:t>
      </w:r>
      <w:proofErr w:type="gramEnd"/>
      <w:r>
        <w:t xml:space="preserve"> This button is shown in </w:t>
      </w:r>
      <w:r>
        <w:fldChar w:fldCharType="begin"/>
      </w:r>
      <w:r>
        <w:instrText xml:space="preserve"> REF _Ref99211214 \h </w:instrText>
      </w:r>
      <w:r>
        <w:fldChar w:fldCharType="separate"/>
      </w:r>
      <w:r w:rsidR="009F2778">
        <w:t xml:space="preserve">Figure </w:t>
      </w:r>
      <w:r w:rsidR="009F2778">
        <w:rPr>
          <w:noProof/>
        </w:rPr>
        <w:t>25</w:t>
      </w:r>
      <w:r>
        <w:fldChar w:fldCharType="end"/>
      </w:r>
      <w:r>
        <w:t xml:space="preserve">. After clicking this button you will see a list of log and other files, such as shown in </w:t>
      </w:r>
      <w:r>
        <w:fldChar w:fldCharType="begin"/>
      </w:r>
      <w:r>
        <w:instrText xml:space="preserve"> REF _Ref99211316 \h </w:instrText>
      </w:r>
      <w:r>
        <w:fldChar w:fldCharType="separate"/>
      </w:r>
      <w:r w:rsidR="009F2778">
        <w:t xml:space="preserve">Figure </w:t>
      </w:r>
      <w:r w:rsidR="009F2778">
        <w:rPr>
          <w:noProof/>
        </w:rPr>
        <w:t>26</w:t>
      </w:r>
      <w:r>
        <w:fldChar w:fldCharType="end"/>
      </w:r>
      <w:r>
        <w:t>.</w:t>
      </w:r>
    </w:p>
    <w:tbl>
      <w:tblPr>
        <w:tblStyle w:val="TableGrid"/>
        <w:tblW w:w="0" w:type="auto"/>
        <w:tblLook w:val="04A0" w:firstRow="1" w:lastRow="0" w:firstColumn="1" w:lastColumn="0" w:noHBand="0" w:noVBand="1"/>
      </w:tblPr>
      <w:tblGrid>
        <w:gridCol w:w="9289"/>
      </w:tblGrid>
      <w:tr w:rsidR="006766C9" w:rsidTr="006766C9">
        <w:tc>
          <w:tcPr>
            <w:tcW w:w="9289" w:type="dxa"/>
          </w:tcPr>
          <w:p w:rsidR="006766C9" w:rsidRDefault="006766C9" w:rsidP="006766C9">
            <w:pPr>
              <w:pStyle w:val="BodyText"/>
              <w:keepNext/>
              <w:ind w:firstLine="0"/>
            </w:pPr>
            <w:r>
              <w:rPr>
                <w:noProof/>
              </w:rPr>
              <w:drawing>
                <wp:inline distT="0" distB="0" distL="0" distR="0" wp14:anchorId="42396728" wp14:editId="2F37373C">
                  <wp:extent cx="3948876" cy="823474"/>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herlog_files.png"/>
                          <pic:cNvPicPr/>
                        </pic:nvPicPr>
                        <pic:blipFill>
                          <a:blip r:embed="rId27">
                            <a:extLst>
                              <a:ext uri="{28A0092B-C50C-407E-A947-70E740481C1C}">
                                <a14:useLocalDpi xmlns:a14="http://schemas.microsoft.com/office/drawing/2010/main" val="0"/>
                              </a:ext>
                            </a:extLst>
                          </a:blip>
                          <a:stretch>
                            <a:fillRect/>
                          </a:stretch>
                        </pic:blipFill>
                        <pic:spPr>
                          <a:xfrm>
                            <a:off x="0" y="0"/>
                            <a:ext cx="3948876" cy="823474"/>
                          </a:xfrm>
                          <a:prstGeom prst="rect">
                            <a:avLst/>
                          </a:prstGeom>
                        </pic:spPr>
                      </pic:pic>
                    </a:graphicData>
                  </a:graphic>
                </wp:inline>
              </w:drawing>
            </w:r>
          </w:p>
        </w:tc>
      </w:tr>
    </w:tbl>
    <w:p w:rsidR="006766C9" w:rsidRDefault="006766C9" w:rsidP="006766C9">
      <w:pPr>
        <w:pStyle w:val="Caption"/>
      </w:pPr>
      <w:bookmarkStart w:id="69" w:name="_Ref99211214"/>
      <w:bookmarkStart w:id="70" w:name="_Toc99295328"/>
      <w:r>
        <w:t xml:space="preserve">Figure </w:t>
      </w:r>
      <w:fldSimple w:instr=" SEQ Figure \* ARABIC ">
        <w:r w:rsidR="009F2778">
          <w:rPr>
            <w:noProof/>
          </w:rPr>
          <w:t>25</w:t>
        </w:r>
      </w:fldSimple>
      <w:bookmarkEnd w:id="69"/>
      <w:r>
        <w:t>:</w:t>
      </w:r>
      <w:r>
        <w:tab/>
        <w:t>Other logs and files button</w:t>
      </w:r>
      <w:bookmarkEnd w:id="70"/>
    </w:p>
    <w:p w:rsidR="00780B48" w:rsidRPr="00780B48" w:rsidRDefault="00780B48" w:rsidP="009B6D4D">
      <w:pPr>
        <w:pStyle w:val="BodyText"/>
      </w:pPr>
      <w:r>
        <w:t>The details for ho</w:t>
      </w:r>
      <w:r w:rsidR="009B6D4D">
        <w:t>w</w:t>
      </w:r>
      <w:r>
        <w:t xml:space="preserve"> the </w:t>
      </w:r>
      <w:r w:rsidRPr="009B6D4D">
        <w:rPr>
          <w:rStyle w:val="HTMLCode"/>
        </w:rPr>
        <w:t>fordiva.json</w:t>
      </w:r>
      <w:r>
        <w:t xml:space="preserve"> file is generated are given in Section </w:t>
      </w:r>
      <w:r w:rsidR="009B6D4D">
        <w:fldChar w:fldCharType="begin"/>
      </w:r>
      <w:r w:rsidR="009B6D4D">
        <w:instrText xml:space="preserve"> REF _Ref99212282 \n \h </w:instrText>
      </w:r>
      <w:r w:rsidR="009B6D4D">
        <w:fldChar w:fldCharType="separate"/>
      </w:r>
      <w:r w:rsidR="009F2778">
        <w:t>24</w:t>
      </w:r>
      <w:r w:rsidR="009B6D4D">
        <w:fldChar w:fldCharType="end"/>
      </w:r>
      <w:r w:rsidR="009B6D4D">
        <w:t>.</w:t>
      </w:r>
    </w:p>
    <w:p w:rsidR="006766C9" w:rsidRPr="00780B48" w:rsidRDefault="006766C9" w:rsidP="009B6D4D">
      <w:pPr>
        <w:pStyle w:val="BodyText"/>
        <w:ind w:firstLine="0"/>
      </w:pPr>
    </w:p>
    <w:tbl>
      <w:tblPr>
        <w:tblStyle w:val="TableGrid"/>
        <w:tblW w:w="0" w:type="auto"/>
        <w:tblLook w:val="04A0" w:firstRow="1" w:lastRow="0" w:firstColumn="1" w:lastColumn="0" w:noHBand="0" w:noVBand="1"/>
      </w:tblPr>
      <w:tblGrid>
        <w:gridCol w:w="9289"/>
      </w:tblGrid>
      <w:tr w:rsidR="006766C9" w:rsidTr="006766C9">
        <w:tc>
          <w:tcPr>
            <w:tcW w:w="9289" w:type="dxa"/>
          </w:tcPr>
          <w:p w:rsidR="006766C9" w:rsidRDefault="006766C9" w:rsidP="006766C9">
            <w:pPr>
              <w:pStyle w:val="BodyText"/>
              <w:keepNext/>
              <w:ind w:firstLine="0"/>
            </w:pPr>
            <w:r>
              <w:rPr>
                <w:noProof/>
              </w:rPr>
              <w:lastRenderedPageBreak/>
              <w:drawing>
                <wp:inline distT="0" distB="0" distL="0" distR="0" wp14:anchorId="481A8191" wp14:editId="3BE96707">
                  <wp:extent cx="2836800" cy="7261200"/>
                  <wp:effectExtent l="0" t="0" r="190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s-produced-Screenshot_20220326_181731.png"/>
                          <pic:cNvPicPr/>
                        </pic:nvPicPr>
                        <pic:blipFill>
                          <a:blip r:embed="rId28">
                            <a:extLst>
                              <a:ext uri="{28A0092B-C50C-407E-A947-70E740481C1C}">
                                <a14:useLocalDpi xmlns:a14="http://schemas.microsoft.com/office/drawing/2010/main" val="0"/>
                              </a:ext>
                            </a:extLst>
                          </a:blip>
                          <a:stretch>
                            <a:fillRect/>
                          </a:stretch>
                        </pic:blipFill>
                        <pic:spPr>
                          <a:xfrm>
                            <a:off x="0" y="0"/>
                            <a:ext cx="2836800" cy="7261200"/>
                          </a:xfrm>
                          <a:prstGeom prst="rect">
                            <a:avLst/>
                          </a:prstGeom>
                        </pic:spPr>
                      </pic:pic>
                    </a:graphicData>
                  </a:graphic>
                </wp:inline>
              </w:drawing>
            </w:r>
          </w:p>
        </w:tc>
      </w:tr>
    </w:tbl>
    <w:p w:rsidR="006766C9" w:rsidRDefault="006766C9" w:rsidP="006766C9">
      <w:pPr>
        <w:pStyle w:val="Caption"/>
      </w:pPr>
      <w:bookmarkStart w:id="71" w:name="_Ref99211316"/>
      <w:bookmarkStart w:id="72" w:name="_Toc99295329"/>
      <w:r>
        <w:t xml:space="preserve">Figure </w:t>
      </w:r>
      <w:fldSimple w:instr=" SEQ Figure \* ARABIC ">
        <w:r w:rsidR="009F2778">
          <w:rPr>
            <w:noProof/>
          </w:rPr>
          <w:t>26</w:t>
        </w:r>
      </w:fldSimple>
      <w:bookmarkEnd w:id="71"/>
      <w:r>
        <w:t>:</w:t>
      </w:r>
      <w:r>
        <w:tab/>
        <w:t>List of log and other files</w:t>
      </w:r>
      <w:bookmarkEnd w:id="72"/>
    </w:p>
    <w:p w:rsidR="00912FF8" w:rsidRPr="006F6BAF" w:rsidRDefault="006766C9" w:rsidP="006766C9">
      <w:pPr>
        <w:pStyle w:val="BodyText"/>
      </w:pPr>
      <w:r w:rsidRPr="006F6BAF">
        <w:br w:type="page"/>
      </w:r>
    </w:p>
    <w:p w:rsidR="00912FF8" w:rsidRPr="006F6BAF" w:rsidRDefault="00912FF8" w:rsidP="00912FF8">
      <w:pPr>
        <w:pStyle w:val="Heading1"/>
        <w:rPr>
          <w:sz w:val="24"/>
        </w:rPr>
      </w:pPr>
      <w:bookmarkStart w:id="73" w:name="_Ref99211729"/>
      <w:bookmarkStart w:id="74" w:name="_Toc99295272"/>
      <w:r w:rsidRPr="006F6BAF">
        <w:rPr>
          <w:sz w:val="24"/>
        </w:rPr>
        <w:lastRenderedPageBreak/>
        <w:t>Wha</w:t>
      </w:r>
      <w:r w:rsidR="006766C9">
        <w:rPr>
          <w:sz w:val="24"/>
        </w:rPr>
        <w:t>t can we do with the JSON</w:t>
      </w:r>
      <w:r w:rsidRPr="006F6BAF">
        <w:rPr>
          <w:sz w:val="24"/>
        </w:rPr>
        <w:t xml:space="preserve"> file?</w:t>
      </w:r>
      <w:bookmarkEnd w:id="73"/>
      <w:bookmarkEnd w:id="74"/>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w:t>
      </w:r>
      <w:r w:rsidR="006766C9">
        <w:rPr>
          <w:sz w:val="20"/>
        </w:rPr>
        <w:t xml:space="preserve">in the abstracts </w:t>
      </w:r>
      <w:r w:rsidRPr="006F6BAF">
        <w:rPr>
          <w:sz w:val="20"/>
        </w:rPr>
        <w:t>to deal with equations and things that were not automatically processed by the extraction program.</w:t>
      </w:r>
    </w:p>
    <w:p w:rsidR="00912FF8" w:rsidRPr="006F6BAF" w:rsidRDefault="00092628" w:rsidP="00092628">
      <w:pPr>
        <w:pStyle w:val="BodyText"/>
        <w:rPr>
          <w:sz w:val="20"/>
        </w:rPr>
      </w:pPr>
      <w:r w:rsidRPr="006F6BAF">
        <w:rPr>
          <w:sz w:val="20"/>
        </w:rPr>
        <w:t>Once you are happy with the JSON file</w:t>
      </w:r>
      <w:r w:rsidR="006766C9">
        <w:rPr>
          <w:sz w:val="20"/>
        </w:rPr>
        <w:t>’s</w:t>
      </w:r>
      <w:r w:rsidRPr="006F6BAF">
        <w:rPr>
          <w:sz w:val="20"/>
        </w:rPr>
        <w:t xml:space="preserv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42238BC" wp14:editId="2FE738D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547BB6CA" wp14:editId="29204FCE">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57A2654E" wp14:editId="0C154884">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278BA800" wp14:editId="33B8DCBF">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2A0F5D" w:rsidRPr="00092628" w:rsidRDefault="002A0F5D"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2A0F5D" w:rsidRPr="00092628" w:rsidRDefault="002A0F5D"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5F94F92" wp14:editId="586E791E">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2A0F5D" w:rsidRDefault="002A0F5D"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21294F03" wp14:editId="48C8FB22">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2A0F5D" w:rsidRDefault="002A0F5D"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61572768" wp14:editId="678FBBB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2A0F5D" w:rsidRDefault="002A0F5D">
                            <w:r>
                              <w:t>Canvas announcement</w:t>
                            </w:r>
                          </w:p>
                        </w:txbxContent>
                      </v:textbox>
                    </v:shape>
                  </w:pict>
                </mc:Fallback>
              </mc:AlternateContent>
            </w:r>
            <w:r w:rsidRPr="006F6BAF">
              <w:rPr>
                <w:noProof/>
                <w:sz w:val="20"/>
              </w:rPr>
              <w:t xml:space="preserve"> </w:t>
            </w:r>
          </w:p>
        </w:tc>
      </w:tr>
    </w:tbl>
    <w:p w:rsidR="00912FF8" w:rsidRPr="006F6BAF" w:rsidRDefault="00912FF8" w:rsidP="00920AD2">
      <w:pPr>
        <w:pStyle w:val="Caption"/>
      </w:pPr>
      <w:bookmarkStart w:id="75" w:name="_Toc99295330"/>
      <w:r w:rsidRPr="006F6BAF">
        <w:t xml:space="preserve">Figure </w:t>
      </w:r>
      <w:fldSimple w:instr=" SEQ Figure \* ARABIC ">
        <w:r w:rsidR="009F2778">
          <w:rPr>
            <w:noProof/>
          </w:rPr>
          <w:t>27</w:t>
        </w:r>
      </w:fldSimple>
      <w:r w:rsidR="00920AD2">
        <w:t>:</w:t>
      </w:r>
      <w:r w:rsidR="00920AD2" w:rsidRPr="00CE0E27">
        <w:t xml:space="preserve"> </w:t>
      </w:r>
      <w:r w:rsidR="00920AD2">
        <w:tab/>
      </w:r>
      <w:r w:rsidR="00092628" w:rsidRPr="006F6BAF">
        <w:t xml:space="preserve">The several outputs of </w:t>
      </w:r>
      <w:r w:rsidR="00092628" w:rsidRPr="006F6BAF">
        <w:rPr>
          <w:rStyle w:val="HTMLCode"/>
          <w:sz w:val="18"/>
        </w:rPr>
        <w:t>JSON_to_calendar.py</w:t>
      </w:r>
      <w:bookmarkEnd w:id="75"/>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9F2778" w:rsidRPr="009F2778">
        <w:rPr>
          <w:sz w:val="20"/>
        </w:rPr>
        <w:t xml:space="preserve">Figure </w:t>
      </w:r>
      <w:r w:rsidR="009F2778" w:rsidRPr="009F2778">
        <w:rPr>
          <w:noProof/>
          <w:sz w:val="20"/>
        </w:rPr>
        <w:t>28</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9F2778" w:rsidRPr="009F2778">
        <w:rPr>
          <w:sz w:val="20"/>
        </w:rPr>
        <w:t xml:space="preserve">Figure </w:t>
      </w:r>
      <w:r w:rsidR="009F2778" w:rsidRPr="009F2778">
        <w:rPr>
          <w:noProof/>
          <w:sz w:val="20"/>
        </w:rPr>
        <w:t>29</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20AD2">
      <w:pPr>
        <w:pStyle w:val="Caption"/>
      </w:pPr>
      <w:bookmarkStart w:id="76" w:name="_Ref71211225"/>
      <w:bookmarkStart w:id="77" w:name="_Toc99295331"/>
      <w:r w:rsidRPr="006F6BAF">
        <w:t xml:space="preserve">Figure </w:t>
      </w:r>
      <w:fldSimple w:instr=" SEQ Figure \* ARABIC ">
        <w:r w:rsidR="009F2778">
          <w:rPr>
            <w:noProof/>
          </w:rPr>
          <w:t>28</w:t>
        </w:r>
      </w:fldSimple>
      <w:bookmarkEnd w:id="76"/>
      <w:r w:rsidR="00920AD2">
        <w:t>:</w:t>
      </w:r>
      <w:r w:rsidR="00920AD2" w:rsidRPr="00CE0E27">
        <w:t xml:space="preserve"> </w:t>
      </w:r>
      <w:r w:rsidR="00920AD2">
        <w:tab/>
        <w:t>R</w:t>
      </w:r>
      <w:r w:rsidR="00092628" w:rsidRPr="006F6BAF">
        <w:t>unning JSON_to_calendar.py to produce all three outputs</w:t>
      </w:r>
      <w:bookmarkEnd w:id="77"/>
    </w:p>
    <w:p w:rsidR="00912FF8" w:rsidRPr="006F6BAF" w:rsidRDefault="00C0481D" w:rsidP="00981961">
      <w:pPr>
        <w:pStyle w:val="BodyText"/>
        <w:rPr>
          <w:sz w:val="20"/>
        </w:rPr>
      </w:pPr>
      <w:r>
        <w:rPr>
          <w:sz w:val="20"/>
        </w:rPr>
        <w:t>This</w:t>
      </w:r>
      <w:r w:rsidR="00981961" w:rsidRPr="006F6BAF">
        <w:rPr>
          <w:sz w:val="20"/>
        </w:rPr>
        <w:t xml:space="preserve">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0221E46" wp14:editId="07F02A64">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9">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20AD2">
      <w:pPr>
        <w:pStyle w:val="Caption"/>
      </w:pPr>
      <w:bookmarkStart w:id="78" w:name="_Ref71211303"/>
      <w:bookmarkStart w:id="79" w:name="_Toc99295332"/>
      <w:r w:rsidRPr="006F6BAF">
        <w:t xml:space="preserve">Figure </w:t>
      </w:r>
      <w:fldSimple w:instr=" SEQ Figure \* ARABIC ">
        <w:r w:rsidR="009F2778">
          <w:rPr>
            <w:noProof/>
          </w:rPr>
          <w:t>29</w:t>
        </w:r>
      </w:fldSimple>
      <w:bookmarkEnd w:id="78"/>
      <w:r w:rsidR="00920AD2">
        <w:t>:</w:t>
      </w:r>
      <w:r w:rsidR="00920AD2" w:rsidRPr="00CE0E27">
        <w:t xml:space="preserve"> </w:t>
      </w:r>
      <w:r w:rsidR="00920AD2">
        <w:tab/>
      </w:r>
      <w:r w:rsidR="002065E4" w:rsidRPr="006F6BAF">
        <w:t>Canvas course announcement</w:t>
      </w:r>
      <w:bookmarkEnd w:id="79"/>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2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30</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396F255" wp14:editId="70DB5C9A">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30">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20AD2">
      <w:pPr>
        <w:pStyle w:val="Caption"/>
      </w:pPr>
      <w:bookmarkStart w:id="80" w:name="_Ref71211615"/>
      <w:bookmarkStart w:id="81" w:name="_Toc99295333"/>
      <w:r w:rsidRPr="006F6BAF">
        <w:t xml:space="preserve">Figure </w:t>
      </w:r>
      <w:fldSimple w:instr=" SEQ Figure \* ARABIC ">
        <w:r w:rsidR="009F2778">
          <w:rPr>
            <w:noProof/>
          </w:rPr>
          <w:t>30</w:t>
        </w:r>
      </w:fldSimple>
      <w:bookmarkEnd w:id="80"/>
      <w:r w:rsidR="00920AD2">
        <w:t>:</w:t>
      </w:r>
      <w:r w:rsidR="00920AD2" w:rsidRPr="00CE0E27">
        <w:t xml:space="preserve"> </w:t>
      </w:r>
      <w:r w:rsidR="00920AD2">
        <w:tab/>
      </w:r>
      <w:r w:rsidR="002065E4" w:rsidRPr="006F6BAF">
        <w:t>A course event in the Canvas calendar (the figure is zoomed in on 15 March 2021</w:t>
      </w:r>
      <w:bookmarkEnd w:id="81"/>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2A7C62DA" wp14:editId="00E9160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31">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20AD2">
      <w:pPr>
        <w:pStyle w:val="Caption"/>
      </w:pPr>
      <w:bookmarkStart w:id="82" w:name="_Toc99295334"/>
      <w:r w:rsidRPr="006F6BAF">
        <w:t xml:space="preserve">Figure </w:t>
      </w:r>
      <w:fldSimple w:instr=" SEQ Figure \* ARABIC ">
        <w:r w:rsidR="009F2778">
          <w:rPr>
            <w:noProof/>
          </w:rPr>
          <w:t>31</w:t>
        </w:r>
      </w:fldSimple>
      <w:r w:rsidR="00920AD2">
        <w:t>:</w:t>
      </w:r>
      <w:r w:rsidR="00920AD2" w:rsidRPr="00CE0E27">
        <w:t xml:space="preserve"> </w:t>
      </w:r>
      <w:r w:rsidR="00920AD2">
        <w:tab/>
      </w:r>
      <w:r w:rsidR="00BF5D59" w:rsidRPr="006F6BAF">
        <w:t>Zoomed view of the opened Canvas calendar event</w:t>
      </w:r>
      <w:bookmarkEnd w:id="82"/>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9F2778" w:rsidRPr="009F2778">
        <w:rPr>
          <w:sz w:val="20"/>
        </w:rPr>
        <w:t xml:space="preserve">Figure </w:t>
      </w:r>
      <w:r w:rsidR="009F2778" w:rsidRPr="009F2778">
        <w:rPr>
          <w:noProof/>
          <w:sz w:val="20"/>
        </w:rPr>
        <w:t>33</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9F2778" w:rsidRPr="009F2778">
        <w:rPr>
          <w:sz w:val="20"/>
        </w:rPr>
        <w:t xml:space="preserve">Figure </w:t>
      </w:r>
      <w:r w:rsidR="009F2778" w:rsidRPr="009F2778">
        <w:rPr>
          <w:noProof/>
          <w:sz w:val="20"/>
        </w:rPr>
        <w:t>34</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8FF7D77" wp14:editId="4C7CED10">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32"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920AD2">
      <w:pPr>
        <w:pStyle w:val="Caption"/>
      </w:pPr>
      <w:bookmarkStart w:id="83" w:name="_Toc99295335"/>
      <w:r w:rsidRPr="006F6BAF">
        <w:t xml:space="preserve">Figure </w:t>
      </w:r>
      <w:fldSimple w:instr=" SEQ Figure \* ARABIC ">
        <w:r w:rsidR="009F2778">
          <w:rPr>
            <w:noProof/>
          </w:rPr>
          <w:t>32</w:t>
        </w:r>
      </w:fldSimple>
      <w:r w:rsidR="00920AD2">
        <w:t>:</w:t>
      </w:r>
      <w:r w:rsidR="00920AD2" w:rsidRPr="00CE0E27">
        <w:t xml:space="preserve"> </w:t>
      </w:r>
      <w:r w:rsidR="00920AD2">
        <w:tab/>
      </w:r>
      <w:r w:rsidRPr="006F6BAF">
        <w:t>KTH’s Cortina calendar showing two degree project events</w:t>
      </w:r>
      <w:bookmarkEnd w:id="83"/>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6F9F51F1" wp14:editId="4E178BE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33"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920AD2">
      <w:pPr>
        <w:pStyle w:val="Caption"/>
      </w:pPr>
      <w:bookmarkStart w:id="84" w:name="_Ref71211995"/>
      <w:bookmarkStart w:id="85" w:name="_Toc99295336"/>
      <w:r w:rsidRPr="006F6BAF">
        <w:t xml:space="preserve">Figure </w:t>
      </w:r>
      <w:fldSimple w:instr=" SEQ Figure \* ARABIC ">
        <w:r w:rsidR="009F2778">
          <w:rPr>
            <w:noProof/>
          </w:rPr>
          <w:t>33</w:t>
        </w:r>
      </w:fldSimple>
      <w:bookmarkEnd w:id="84"/>
      <w:r w:rsidR="00920AD2">
        <w:t>:</w:t>
      </w:r>
      <w:r w:rsidR="00920AD2" w:rsidRPr="00CE0E27">
        <w:t xml:space="preserve"> </w:t>
      </w:r>
      <w:r w:rsidR="00920AD2">
        <w:tab/>
      </w:r>
      <w:r w:rsidR="00BF5D59" w:rsidRPr="006F6BAF">
        <w:t>English version of the calendar</w:t>
      </w:r>
      <w:bookmarkEnd w:id="85"/>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785DFDFE" wp14:editId="48E5EF8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34"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920AD2">
      <w:pPr>
        <w:pStyle w:val="Caption"/>
      </w:pPr>
      <w:bookmarkStart w:id="86" w:name="_Ref71211997"/>
      <w:bookmarkStart w:id="87" w:name="_Toc99295337"/>
      <w:r w:rsidRPr="006F6BAF">
        <w:t xml:space="preserve">Figure </w:t>
      </w:r>
      <w:fldSimple w:instr=" SEQ Figure \* ARABIC ">
        <w:r w:rsidR="009F2778">
          <w:rPr>
            <w:noProof/>
          </w:rPr>
          <w:t>34</w:t>
        </w:r>
      </w:fldSimple>
      <w:bookmarkEnd w:id="86"/>
      <w:r w:rsidR="00920AD2">
        <w:t>:</w:t>
      </w:r>
      <w:r w:rsidR="00920AD2" w:rsidRPr="00CE0E27">
        <w:t xml:space="preserve"> </w:t>
      </w:r>
      <w:r w:rsidR="00920AD2">
        <w:tab/>
      </w:r>
      <w:r w:rsidRPr="006F6BAF">
        <w:t>Swedish version of the calendar event</w:t>
      </w:r>
      <w:bookmarkEnd w:id="87"/>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35</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920AD2">
      <w:pPr>
        <w:pStyle w:val="Caption"/>
      </w:pPr>
      <w:bookmarkStart w:id="88" w:name="_Ref71212864"/>
      <w:bookmarkStart w:id="89" w:name="_Toc99295338"/>
      <w:r w:rsidRPr="006F6BAF">
        <w:t xml:space="preserve">Figure </w:t>
      </w:r>
      <w:fldSimple w:instr=" SEQ Figure \* ARABIC ">
        <w:r w:rsidR="009F2778">
          <w:rPr>
            <w:noProof/>
          </w:rPr>
          <w:t>35</w:t>
        </w:r>
      </w:fldSimple>
      <w:bookmarkEnd w:id="88"/>
      <w:r w:rsidR="00920AD2">
        <w:t>:</w:t>
      </w:r>
      <w:r w:rsidR="00920AD2" w:rsidRPr="00CE0E27">
        <w:t xml:space="preserve"> </w:t>
      </w:r>
      <w:r w:rsidR="00920AD2">
        <w:tab/>
      </w:r>
      <w:r w:rsidRPr="006F6BAF">
        <w:t>Response from the KTH Cortina API</w:t>
      </w:r>
      <w:bookmarkEnd w:id="89"/>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90" w:name="_Toc99295273"/>
      <w:r w:rsidRPr="006F6BAF">
        <w:rPr>
          <w:sz w:val="24"/>
        </w:rPr>
        <w:lastRenderedPageBreak/>
        <w:t>Actual example</w:t>
      </w:r>
      <w:bookmarkEnd w:id="90"/>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36</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37</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9F2778" w:rsidRPr="009F2778">
        <w:rPr>
          <w:sz w:val="20"/>
        </w:rPr>
        <w:t xml:space="preserve">Figure </w:t>
      </w:r>
      <w:r w:rsidR="009F2778" w:rsidRPr="009F2778">
        <w:rPr>
          <w:noProof/>
          <w:sz w:val="20"/>
        </w:rPr>
        <w:t>39</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9F2778" w:rsidRPr="009F2778">
        <w:rPr>
          <w:sz w:val="20"/>
        </w:rPr>
        <w:t xml:space="preserve">Figure </w:t>
      </w:r>
      <w:r w:rsidR="009F2778" w:rsidRPr="009F2778">
        <w:rPr>
          <w:noProof/>
          <w:sz w:val="20"/>
        </w:rPr>
        <w:t>40</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9F2778" w:rsidRPr="009F2778">
        <w:rPr>
          <w:sz w:val="20"/>
        </w:rPr>
        <w:t xml:space="preserve">Figure </w:t>
      </w:r>
      <w:r w:rsidR="009F2778" w:rsidRPr="009F2778">
        <w:rPr>
          <w:noProof/>
          <w:sz w:val="20"/>
        </w:rPr>
        <w:t>41</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38224058" wp14:editId="150B3BF3">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35">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920AD2">
      <w:pPr>
        <w:pStyle w:val="Caption"/>
      </w:pPr>
      <w:bookmarkStart w:id="91" w:name="_Ref74831233"/>
      <w:bookmarkStart w:id="92" w:name="_Toc99295339"/>
      <w:r w:rsidRPr="006F6BAF">
        <w:t xml:space="preserve">Figure </w:t>
      </w:r>
      <w:fldSimple w:instr=" SEQ Figure \* ARABIC ">
        <w:r w:rsidR="009F2778">
          <w:rPr>
            <w:noProof/>
          </w:rPr>
          <w:t>36</w:t>
        </w:r>
      </w:fldSimple>
      <w:bookmarkEnd w:id="91"/>
      <w:r w:rsidR="00920AD2">
        <w:t>:</w:t>
      </w:r>
      <w:r w:rsidR="00920AD2" w:rsidRPr="00CE0E27">
        <w:t xml:space="preserve"> </w:t>
      </w:r>
      <w:r w:rsidR="00920AD2">
        <w:tab/>
      </w:r>
      <w:r w:rsidRPr="006F6BAF">
        <w:t>Actual example of announcement in Canvas (top)</w:t>
      </w:r>
      <w:bookmarkEnd w:id="92"/>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6B0793CB" wp14:editId="1CBDCDA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36">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920AD2">
      <w:pPr>
        <w:pStyle w:val="Caption"/>
      </w:pPr>
      <w:bookmarkStart w:id="93" w:name="_Ref74831236"/>
      <w:bookmarkStart w:id="94" w:name="_Toc99295340"/>
      <w:r w:rsidRPr="006F6BAF">
        <w:t xml:space="preserve">Figure </w:t>
      </w:r>
      <w:fldSimple w:instr=" SEQ Figure \* ARABIC ">
        <w:r w:rsidR="009F2778">
          <w:rPr>
            <w:noProof/>
          </w:rPr>
          <w:t>37</w:t>
        </w:r>
      </w:fldSimple>
      <w:bookmarkEnd w:id="93"/>
      <w:r w:rsidR="00920AD2">
        <w:t>:</w:t>
      </w:r>
      <w:r w:rsidR="00920AD2" w:rsidRPr="00CE0E27">
        <w:t xml:space="preserve"> </w:t>
      </w:r>
      <w:r w:rsidR="00920AD2">
        <w:tab/>
      </w:r>
      <w:r w:rsidRPr="006F6BAF">
        <w:t xml:space="preserve">Bottom of the </w:t>
      </w:r>
      <w:r w:rsidR="005649F4" w:rsidRPr="006F6BAF">
        <w:t>announcement</w:t>
      </w:r>
      <w:bookmarkEnd w:id="94"/>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38866F22" wp14:editId="1862366F">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920AD2">
      <w:pPr>
        <w:pStyle w:val="Caption"/>
      </w:pPr>
      <w:bookmarkStart w:id="95" w:name="_Toc99295341"/>
      <w:r w:rsidRPr="006F6BAF">
        <w:t xml:space="preserve">Figure </w:t>
      </w:r>
      <w:fldSimple w:instr=" SEQ Figure \* ARABIC ">
        <w:r w:rsidR="009F2778">
          <w:rPr>
            <w:noProof/>
          </w:rPr>
          <w:t>38</w:t>
        </w:r>
      </w:fldSimple>
      <w:r w:rsidR="00920AD2">
        <w:t>:</w:t>
      </w:r>
      <w:r w:rsidR="00920AD2" w:rsidRPr="00CE0E27">
        <w:t xml:space="preserve"> </w:t>
      </w:r>
      <w:r w:rsidR="00920AD2">
        <w:tab/>
        <w:t>O</w:t>
      </w:r>
      <w:r w:rsidRPr="006F6BAF">
        <w:t>pened version in course calendar</w:t>
      </w:r>
      <w:bookmarkEnd w:id="95"/>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ACEF3F4" wp14:editId="407190E3">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38">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5FD0259C" wp14:editId="4F3FC70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9">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920AD2">
      <w:pPr>
        <w:pStyle w:val="Caption"/>
      </w:pPr>
      <w:bookmarkStart w:id="96" w:name="_Ref74831929"/>
      <w:bookmarkStart w:id="97" w:name="_Toc99295342"/>
      <w:r w:rsidRPr="006F6BAF">
        <w:t xml:space="preserve">Figure </w:t>
      </w:r>
      <w:fldSimple w:instr=" SEQ Figure \* ARABIC ">
        <w:r w:rsidR="009F2778">
          <w:rPr>
            <w:noProof/>
          </w:rPr>
          <w:t>39</w:t>
        </w:r>
      </w:fldSimple>
      <w:bookmarkEnd w:id="96"/>
      <w:r w:rsidR="00920AD2">
        <w:t>:</w:t>
      </w:r>
      <w:r w:rsidR="00920AD2" w:rsidRPr="00CE0E27">
        <w:t xml:space="preserve"> </w:t>
      </w:r>
      <w:r w:rsidR="00920AD2">
        <w:tab/>
      </w:r>
      <w:r w:rsidRPr="006F6BAF">
        <w:t>The English (left) and Swedis (right) in the Cortina calendar</w:t>
      </w:r>
      <w:bookmarkEnd w:id="97"/>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920AD2">
      <w:pPr>
        <w:pStyle w:val="Caption"/>
      </w:pPr>
      <w:bookmarkStart w:id="98" w:name="_Ref74832512"/>
      <w:bookmarkStart w:id="99" w:name="_Toc99295343"/>
      <w:r w:rsidRPr="006F6BAF">
        <w:t xml:space="preserve">Figure </w:t>
      </w:r>
      <w:fldSimple w:instr=" SEQ Figure \* ARABIC ">
        <w:r w:rsidR="009F2778">
          <w:rPr>
            <w:noProof/>
          </w:rPr>
          <w:t>40</w:t>
        </w:r>
      </w:fldSimple>
      <w:bookmarkEnd w:id="98"/>
      <w:r w:rsidR="00920AD2">
        <w:t>:</w:t>
      </w:r>
      <w:r w:rsidR="00920AD2" w:rsidRPr="00CE0E27">
        <w:t xml:space="preserve"> </w:t>
      </w:r>
      <w:r w:rsidR="00920AD2">
        <w:tab/>
      </w:r>
      <w:r w:rsidRPr="006F6BAF">
        <w:t>Commands to extract the JSON and to make the calendar entries and announcements</w:t>
      </w:r>
      <w:bookmarkEnd w:id="99"/>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920AD2">
      <w:pPr>
        <w:pStyle w:val="Caption"/>
      </w:pPr>
      <w:bookmarkStart w:id="100" w:name="_Ref74832516"/>
      <w:bookmarkStart w:id="101" w:name="_Toc99295344"/>
      <w:r w:rsidRPr="006F6BAF">
        <w:t xml:space="preserve">Figure </w:t>
      </w:r>
      <w:fldSimple w:instr=" SEQ Figure \* ARABIC ">
        <w:r w:rsidR="009F2778">
          <w:rPr>
            <w:noProof/>
          </w:rPr>
          <w:t>41</w:t>
        </w:r>
      </w:fldSimple>
      <w:bookmarkEnd w:id="100"/>
      <w:r w:rsidR="00920AD2">
        <w:t>:</w:t>
      </w:r>
      <w:r w:rsidR="00920AD2" w:rsidRPr="00CE0E27">
        <w:t xml:space="preserve"> </w:t>
      </w:r>
      <w:r w:rsidR="00920AD2">
        <w:tab/>
      </w:r>
      <w:r w:rsidRPr="006F6BAF">
        <w:t>Extracted JSON file oscar.json - edited for appearance here</w:t>
      </w:r>
      <w:bookmarkEnd w:id="101"/>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102" w:name="_Toc99295274"/>
      <w:r w:rsidRPr="006F6BAF">
        <w:rPr>
          <w:sz w:val="24"/>
        </w:rPr>
        <w:lastRenderedPageBreak/>
        <w:t>Change in how to enter the abstracts in LaTeX</w:t>
      </w:r>
      <w:bookmarkEnd w:id="102"/>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w:t>
      </w:r>
      <w:r w:rsidR="009F2778">
        <w:rPr>
          <w:sz w:val="20"/>
        </w:rPr>
        <w:t>commands</w:t>
      </w:r>
      <w:r w:rsidR="009F2778" w:rsidRPr="006F6BAF">
        <w:rPr>
          <w:sz w:val="20"/>
        </w:rPr>
        <w:t xml:space="preserve"> </w:t>
      </w:r>
      <w:r w:rsidRPr="006F6BAF">
        <w:rPr>
          <w:sz w:val="20"/>
        </w:rPr>
        <w:t>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42</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43</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44</w:t>
      </w:r>
      <w:r w:rsidRPr="006F6BAF">
        <w:rPr>
          <w:sz w:val="20"/>
        </w:rPr>
        <w:fldChar w:fldCharType="end"/>
      </w:r>
      <w:r w:rsidR="00CC5AC7" w:rsidRPr="006F6BAF">
        <w:rPr>
          <w:sz w:val="20"/>
        </w:rPr>
        <w:t xml:space="preserve"> shows the defition of the two </w:t>
      </w:r>
      <w:r w:rsidR="009F2778">
        <w:rPr>
          <w:sz w:val="20"/>
        </w:rPr>
        <w:t>commands</w:t>
      </w:r>
      <w:r w:rsidR="00CC5AC7" w:rsidRPr="006F6BAF">
        <w:rPr>
          <w:sz w:val="20"/>
        </w:rPr>
        <w:t>.</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920AD2">
      <w:pPr>
        <w:pStyle w:val="Caption"/>
      </w:pPr>
      <w:bookmarkStart w:id="103" w:name="_Ref71547125"/>
      <w:bookmarkStart w:id="104" w:name="_Toc99295345"/>
      <w:r w:rsidRPr="006F6BAF">
        <w:t xml:space="preserve">Figure </w:t>
      </w:r>
      <w:fldSimple w:instr=" SEQ Figure \* ARABIC ">
        <w:r w:rsidR="009F2778">
          <w:rPr>
            <w:noProof/>
          </w:rPr>
          <w:t>42</w:t>
        </w:r>
      </w:fldSimple>
      <w:bookmarkEnd w:id="103"/>
      <w:r w:rsidR="00920AD2">
        <w:t>:</w:t>
      </w:r>
      <w:r w:rsidR="00920AD2" w:rsidRPr="00CE0E27">
        <w:t xml:space="preserve"> </w:t>
      </w:r>
      <w:r w:rsidR="00920AD2">
        <w:tab/>
      </w:r>
      <w:r w:rsidRPr="006F6BAF">
        <w:t>Example of the revised format for entering an abstract</w:t>
      </w:r>
      <w:bookmarkEnd w:id="104"/>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920AD2">
      <w:pPr>
        <w:pStyle w:val="Caption"/>
      </w:pPr>
      <w:bookmarkStart w:id="105" w:name="_Ref71547127"/>
      <w:bookmarkStart w:id="106" w:name="_Toc99295346"/>
      <w:r w:rsidRPr="006F6BAF">
        <w:t xml:space="preserve">Figure </w:t>
      </w:r>
      <w:fldSimple w:instr=" SEQ Figure \* ARABIC ">
        <w:r w:rsidR="009F2778">
          <w:rPr>
            <w:noProof/>
          </w:rPr>
          <w:t>43</w:t>
        </w:r>
      </w:fldSimple>
      <w:bookmarkEnd w:id="105"/>
      <w:r w:rsidR="00920AD2">
        <w:t>:</w:t>
      </w:r>
      <w:r w:rsidR="00920AD2" w:rsidRPr="00CE0E27">
        <w:t xml:space="preserve"> </w:t>
      </w:r>
      <w:r w:rsidR="00920AD2">
        <w:tab/>
      </w:r>
      <w:r w:rsidRPr="006F6BAF">
        <w:t>Second example of the revised format for entering an abstract</w:t>
      </w:r>
      <w:bookmarkEnd w:id="106"/>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920AD2">
      <w:pPr>
        <w:pStyle w:val="Caption"/>
      </w:pPr>
      <w:bookmarkStart w:id="107" w:name="_Ref71547131"/>
      <w:bookmarkStart w:id="108" w:name="_Toc99295347"/>
      <w:r w:rsidRPr="006F6BAF">
        <w:t xml:space="preserve">Figure </w:t>
      </w:r>
      <w:fldSimple w:instr=" SEQ Figure \* ARABIC ">
        <w:r w:rsidR="009F2778">
          <w:rPr>
            <w:noProof/>
          </w:rPr>
          <w:t>44</w:t>
        </w:r>
      </w:fldSimple>
      <w:bookmarkEnd w:id="107"/>
      <w:r w:rsidR="00920AD2">
        <w:t>:</w:t>
      </w:r>
      <w:r w:rsidR="00920AD2" w:rsidRPr="00CE0E27">
        <w:t xml:space="preserve"> </w:t>
      </w:r>
      <w:r w:rsidR="00920AD2">
        <w:tab/>
      </w:r>
      <w:r w:rsidRPr="006F6BAF">
        <w:t xml:space="preserve">The two </w:t>
      </w:r>
      <w:r w:rsidR="009F2778">
        <w:t>commands</w:t>
      </w:r>
      <w:r w:rsidR="009F2778" w:rsidRPr="006F6BAF">
        <w:t xml:space="preserve"> </w:t>
      </w:r>
      <w:r w:rsidRPr="006F6BAF">
        <w:t>used to help enter the language specification</w:t>
      </w:r>
      <w:bookmarkEnd w:id="108"/>
    </w:p>
    <w:p w:rsidR="00D4324F" w:rsidRPr="006F6BAF" w:rsidRDefault="00D4324F" w:rsidP="00D4324F">
      <w:pPr>
        <w:pStyle w:val="Heading1"/>
        <w:rPr>
          <w:sz w:val="24"/>
        </w:rPr>
      </w:pPr>
      <w:bookmarkStart w:id="109" w:name="_Toc9929527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109"/>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9F2778" w:rsidRPr="009F2778">
        <w:rPr>
          <w:sz w:val="20"/>
        </w:rPr>
        <w:t xml:space="preserve">Figure </w:t>
      </w:r>
      <w:r w:rsidR="009F2778" w:rsidRPr="009F2778">
        <w:rPr>
          <w:noProof/>
          <w:sz w:val="20"/>
        </w:rPr>
        <w:t>45</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9F2778" w:rsidRPr="009F2778">
        <w:rPr>
          <w:sz w:val="20"/>
        </w:rPr>
        <w:t xml:space="preserve">Figure </w:t>
      </w:r>
      <w:r w:rsidR="009F2778" w:rsidRPr="009F2778">
        <w:rPr>
          <w:noProof/>
          <w:sz w:val="20"/>
        </w:rPr>
        <w:t>46</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9F2778" w:rsidRPr="009F2778">
        <w:rPr>
          <w:sz w:val="20"/>
        </w:rPr>
        <w:t xml:space="preserve">Figure </w:t>
      </w:r>
      <w:r w:rsidR="009F2778" w:rsidRPr="009F2778">
        <w:rPr>
          <w:noProof/>
          <w:sz w:val="20"/>
        </w:rPr>
        <w:t>47</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9F2778" w:rsidRPr="009F2778">
        <w:rPr>
          <w:sz w:val="20"/>
        </w:rPr>
        <w:t xml:space="preserve">Figure </w:t>
      </w:r>
      <w:r w:rsidR="009F2778" w:rsidRPr="009F2778">
        <w:rPr>
          <w:noProof/>
          <w:sz w:val="20"/>
        </w:rPr>
        <w:t>48</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9F2778" w:rsidRPr="009F2778">
        <w:rPr>
          <w:sz w:val="20"/>
        </w:rPr>
        <w:t xml:space="preserve">Figure </w:t>
      </w:r>
      <w:r w:rsidR="009F2778" w:rsidRPr="009F2778">
        <w:rPr>
          <w:noProof/>
          <w:sz w:val="20"/>
        </w:rPr>
        <w:t>49</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9F2778" w:rsidRPr="009F2778">
        <w:rPr>
          <w:sz w:val="20"/>
        </w:rPr>
        <w:t xml:space="preserve">Figure </w:t>
      </w:r>
      <w:r w:rsidR="009F2778" w:rsidRPr="009F2778">
        <w:rPr>
          <w:noProof/>
          <w:sz w:val="20"/>
        </w:rPr>
        <w:t>50</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9F2778" w:rsidRPr="009F2778">
        <w:rPr>
          <w:sz w:val="20"/>
        </w:rPr>
        <w:t xml:space="preserve">Figure </w:t>
      </w:r>
      <w:r w:rsidR="009F2778" w:rsidRPr="009F2778">
        <w:rPr>
          <w:noProof/>
          <w:sz w:val="20"/>
        </w:rPr>
        <w:t>51</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920AD2">
      <w:pPr>
        <w:pStyle w:val="Caption"/>
      </w:pPr>
      <w:bookmarkStart w:id="110" w:name="_Ref71671001"/>
      <w:bookmarkStart w:id="111" w:name="_Toc99295348"/>
      <w:r w:rsidRPr="006F6BAF">
        <w:t xml:space="preserve">Figure </w:t>
      </w:r>
      <w:fldSimple w:instr=" SEQ Figure \* ARABIC ">
        <w:r w:rsidR="009F2778">
          <w:rPr>
            <w:noProof/>
          </w:rPr>
          <w:t>45</w:t>
        </w:r>
      </w:fldSimple>
      <w:bookmarkEnd w:id="110"/>
      <w:r w:rsidRPr="006F6BAF">
        <w:t>:</w:t>
      </w:r>
      <w:r w:rsidR="00920AD2" w:rsidRPr="00CE0E27">
        <w:t xml:space="preserve"> </w:t>
      </w:r>
      <w:r w:rsidR="00920AD2">
        <w:tab/>
      </w:r>
      <w:r w:rsidR="00E30672" w:rsidRPr="006F6BAF">
        <w:t>New commands in kththesis.cls</w:t>
      </w:r>
      <w:bookmarkEnd w:id="111"/>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46</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920AD2">
      <w:pPr>
        <w:pStyle w:val="Caption"/>
      </w:pPr>
      <w:bookmarkStart w:id="112" w:name="_Ref71671219"/>
      <w:bookmarkStart w:id="113" w:name="_Toc99295349"/>
      <w:r w:rsidRPr="006F6BAF">
        <w:t xml:space="preserve">Figure </w:t>
      </w:r>
      <w:fldSimple w:instr=" SEQ Figure \* ARABIC ">
        <w:r w:rsidR="009F2778">
          <w:rPr>
            <w:noProof/>
          </w:rPr>
          <w:t>46</w:t>
        </w:r>
      </w:fldSimple>
      <w:bookmarkEnd w:id="112"/>
      <w:r w:rsidRPr="006F6BAF">
        <w:t>:</w:t>
      </w:r>
      <w:r w:rsidR="00920AD2" w:rsidRPr="00CE0E27">
        <w:t xml:space="preserve"> </w:t>
      </w:r>
      <w:r w:rsidR="00920AD2">
        <w:tab/>
      </w:r>
      <w:r w:rsidR="00E30672" w:rsidRPr="006F6BAF">
        <w:t>New additions to examplethesis.text</w:t>
      </w:r>
      <w:bookmarkEnd w:id="113"/>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40"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920AD2">
      <w:pPr>
        <w:pStyle w:val="Caption"/>
      </w:pPr>
      <w:bookmarkStart w:id="114" w:name="_Ref71671612"/>
      <w:bookmarkStart w:id="115" w:name="_Toc99295350"/>
      <w:r w:rsidRPr="006F6BAF">
        <w:t xml:space="preserve">Figure </w:t>
      </w:r>
      <w:fldSimple w:instr=" SEQ Figure \* ARABIC ">
        <w:r w:rsidR="009F2778">
          <w:rPr>
            <w:noProof/>
          </w:rPr>
          <w:t>47</w:t>
        </w:r>
      </w:fldSimple>
      <w:bookmarkEnd w:id="114"/>
      <w:r w:rsidRPr="006F6BAF">
        <w:t>:</w:t>
      </w:r>
      <w:r w:rsidR="00920AD2" w:rsidRPr="00CE0E27">
        <w:t xml:space="preserve"> </w:t>
      </w:r>
      <w:r w:rsidR="00920AD2">
        <w:tab/>
      </w:r>
      <w:r w:rsidR="00E30672" w:rsidRPr="006F6BAF">
        <w:t>lib/pdf_related_includes.tex</w:t>
      </w:r>
      <w:r w:rsidR="004F59D3" w:rsidRPr="006F6BAF">
        <w:t xml:space="preserve"> (edited for readability)</w:t>
      </w:r>
      <w:bookmarkEnd w:id="115"/>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920AD2">
      <w:pPr>
        <w:pStyle w:val="Caption"/>
      </w:pPr>
      <w:bookmarkStart w:id="116" w:name="_Ref71671671"/>
      <w:bookmarkStart w:id="117" w:name="_Toc99295351"/>
      <w:r w:rsidRPr="006F6BAF">
        <w:t xml:space="preserve">Figure </w:t>
      </w:r>
      <w:fldSimple w:instr=" SEQ Figure \* ARABIC ">
        <w:r w:rsidR="009F2778">
          <w:rPr>
            <w:noProof/>
          </w:rPr>
          <w:t>48</w:t>
        </w:r>
      </w:fldSimple>
      <w:bookmarkEnd w:id="116"/>
      <w:r w:rsidRPr="006F6BAF">
        <w:t>:</w:t>
      </w:r>
      <w:r w:rsidR="00920AD2" w:rsidRPr="00CE0E27">
        <w:t xml:space="preserve"> </w:t>
      </w:r>
      <w:r w:rsidR="00920AD2">
        <w:tab/>
      </w:r>
      <w:r w:rsidR="005074B4" w:rsidRPr="006F6BAF">
        <w:t>Including the English language keywords below the English abstract</w:t>
      </w:r>
      <w:bookmarkEnd w:id="117"/>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920AD2">
      <w:pPr>
        <w:pStyle w:val="Caption"/>
      </w:pPr>
      <w:bookmarkStart w:id="118" w:name="_Ref71671673"/>
      <w:bookmarkStart w:id="119" w:name="_Toc99295352"/>
      <w:r w:rsidRPr="006F6BAF">
        <w:t xml:space="preserve">Figure </w:t>
      </w:r>
      <w:fldSimple w:instr=" SEQ Figure \* ARABIC ">
        <w:r w:rsidR="009F2778">
          <w:rPr>
            <w:noProof/>
          </w:rPr>
          <w:t>49</w:t>
        </w:r>
      </w:fldSimple>
      <w:bookmarkEnd w:id="118"/>
      <w:r w:rsidRPr="006F6BAF">
        <w:t>:</w:t>
      </w:r>
      <w:r w:rsidR="00920AD2" w:rsidRPr="00CE0E27">
        <w:t xml:space="preserve"> </w:t>
      </w:r>
      <w:r w:rsidR="00920AD2">
        <w:tab/>
      </w:r>
      <w:r w:rsidR="005074B4" w:rsidRPr="006F6BAF">
        <w:t>Including the Swedeish language keywords below the Swedish abstract</w:t>
      </w:r>
      <w:bookmarkEnd w:id="119"/>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5CC282CC" wp14:editId="2D20BB9B">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920AD2">
      <w:pPr>
        <w:pStyle w:val="Caption"/>
      </w:pPr>
      <w:bookmarkStart w:id="120" w:name="_Ref71671891"/>
      <w:bookmarkStart w:id="121" w:name="_Toc99295353"/>
      <w:r w:rsidRPr="006F6BAF">
        <w:t xml:space="preserve">Figure </w:t>
      </w:r>
      <w:fldSimple w:instr=" SEQ Figure \* ARABIC ">
        <w:r w:rsidR="009F2778">
          <w:rPr>
            <w:noProof/>
          </w:rPr>
          <w:t>50</w:t>
        </w:r>
      </w:fldSimple>
      <w:bookmarkEnd w:id="120"/>
      <w:r w:rsidR="00920AD2">
        <w:t>:</w:t>
      </w:r>
      <w:r w:rsidR="00920AD2" w:rsidRPr="00CE0E27">
        <w:t xml:space="preserve"> </w:t>
      </w:r>
      <w:r w:rsidR="00920AD2">
        <w:tab/>
      </w:r>
      <w:r w:rsidRPr="006F6BAF">
        <w:t xml:space="preserve">The title page of the thesis and the PDF </w:t>
      </w:r>
      <w:proofErr w:type="gramStart"/>
      <w:r w:rsidRPr="006F6BAF">
        <w:t>meta</w:t>
      </w:r>
      <w:proofErr w:type="gramEnd"/>
      <w:r w:rsidRPr="006F6BAF">
        <w:t xml:space="preserve"> data</w:t>
      </w:r>
      <w:bookmarkEnd w:id="121"/>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5BC9E793" wp14:editId="6BC5CA11">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920AD2">
      <w:pPr>
        <w:pStyle w:val="Caption"/>
      </w:pPr>
      <w:bookmarkStart w:id="122" w:name="_Ref71671895"/>
      <w:bookmarkStart w:id="123" w:name="_Toc99295354"/>
      <w:r w:rsidRPr="006F6BAF">
        <w:t xml:space="preserve">Figure </w:t>
      </w:r>
      <w:fldSimple w:instr=" SEQ Figure \* ARABIC ">
        <w:r w:rsidR="009F2778">
          <w:rPr>
            <w:noProof/>
          </w:rPr>
          <w:t>51</w:t>
        </w:r>
      </w:fldSimple>
      <w:bookmarkEnd w:id="122"/>
      <w:r w:rsidR="00920AD2">
        <w:t>:</w:t>
      </w:r>
      <w:r w:rsidR="00920AD2" w:rsidRPr="00CE0E27">
        <w:t xml:space="preserve"> </w:t>
      </w:r>
      <w:r w:rsidR="00920AD2">
        <w:tab/>
      </w:r>
      <w:r w:rsidRPr="006F6BAF">
        <w:t>The keywords appear as expected in the for DiVA data at the end of the PDF file</w:t>
      </w:r>
      <w:bookmarkEnd w:id="123"/>
    </w:p>
    <w:p w:rsidR="0005647A" w:rsidRPr="006F6BAF" w:rsidRDefault="0005647A" w:rsidP="0005647A">
      <w:pPr>
        <w:pStyle w:val="Heading1"/>
        <w:rPr>
          <w:sz w:val="24"/>
        </w:rPr>
      </w:pPr>
      <w:bookmarkStart w:id="124" w:name="_Ref75707049"/>
      <w:bookmarkStart w:id="125" w:name="_Toc99295276"/>
      <w:r w:rsidRPr="006F6BAF">
        <w:rPr>
          <w:sz w:val="24"/>
        </w:rPr>
        <w:lastRenderedPageBreak/>
        <w:t>Other variants of the JSON_to_calendar.py</w:t>
      </w:r>
      <w:bookmarkEnd w:id="124"/>
      <w:bookmarkEnd w:id="125"/>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52</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1DE5DBF3" wp14:editId="1633B0C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2A0F5D" w:rsidRDefault="002A0F5D"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581272CD" wp14:editId="56CB0381">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5524E52" wp14:editId="01936D32">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FD0BCA2" wp14:editId="55E13F6F">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2A0F5D" w:rsidRPr="00092628" w:rsidRDefault="002A0F5D"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2A0F5D" w:rsidRPr="00092628" w:rsidRDefault="002A0F5D"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4B6D96" wp14:editId="11B7F7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2A0F5D" w:rsidRPr="00092628" w:rsidRDefault="002A0F5D"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2A0F5D" w:rsidRPr="00092628" w:rsidRDefault="002A0F5D"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598B76DE" wp14:editId="565C0182">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2A0F5D" w:rsidRDefault="002A0F5D"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2B2B06B" wp14:editId="3C26CAB1">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2A0F5D" w:rsidRDefault="002A0F5D"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73ACFA1" wp14:editId="663C1978">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2A0F5D" w:rsidRDefault="002A0F5D"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2AAA0376" wp14:editId="57538ACD">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3B00B882" wp14:editId="25B32B7E">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65985990" wp14:editId="20B0CC85">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39A2D0AD" wp14:editId="362C45D4">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B7FACB5" wp14:editId="4C117BA9">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5C1EF6A" wp14:editId="0C0A9A5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0DD0A7FF" wp14:editId="18C99CAF">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2A0F5D" w:rsidRDefault="002A0F5D" w:rsidP="0005647A">
                            <w:r>
                              <w:t>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98C9E26" wp14:editId="729BD099">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2A0F5D" w:rsidRDefault="002A0F5D"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5E9E71A5" wp14:editId="7F7AAEB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A0F5D" w:rsidRDefault="002A0F5D"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2A0F5D" w:rsidRDefault="002A0F5D" w:rsidP="0005647A">
                            <w:r>
                              <w:t>PDF</w:t>
                            </w:r>
                          </w:p>
                        </w:txbxContent>
                      </v:textbox>
                    </v:shape>
                  </w:pict>
                </mc:Fallback>
              </mc:AlternateContent>
            </w:r>
            <w:r w:rsidRPr="006F6BAF">
              <w:rPr>
                <w:noProof/>
                <w:sz w:val="20"/>
              </w:rPr>
              <w:t xml:space="preserve"> </w:t>
            </w:r>
          </w:p>
        </w:tc>
      </w:tr>
    </w:tbl>
    <w:p w:rsidR="00463A3E" w:rsidRDefault="0005647A" w:rsidP="00920AD2">
      <w:pPr>
        <w:pStyle w:val="Caption"/>
      </w:pPr>
      <w:bookmarkStart w:id="126" w:name="_Ref71213479"/>
      <w:bookmarkStart w:id="127" w:name="_Toc99295355"/>
      <w:r w:rsidRPr="006F6BAF">
        <w:t xml:space="preserve">Figure </w:t>
      </w:r>
      <w:fldSimple w:instr=" SEQ Figure \* ARABIC ">
        <w:r w:rsidR="009F2778">
          <w:rPr>
            <w:noProof/>
          </w:rPr>
          <w:t>52</w:t>
        </w:r>
      </w:fldSimple>
      <w:bookmarkEnd w:id="126"/>
      <w:r w:rsidR="00920AD2">
        <w:t>:</w:t>
      </w:r>
      <w:r w:rsidR="00920AD2" w:rsidRPr="00CE0E27">
        <w:t xml:space="preserve"> </w:t>
      </w:r>
      <w:r w:rsidR="00920AD2">
        <w:tab/>
      </w:r>
      <w:r w:rsidRPr="006F6BAF">
        <w:t xml:space="preserve">Several possible inputs to </w:t>
      </w:r>
      <w:r w:rsidRPr="006F6BAF">
        <w:rPr>
          <w:rStyle w:val="HTMLCode"/>
          <w:sz w:val="18"/>
        </w:rPr>
        <w:t>JSON_to_</w:t>
      </w:r>
      <w:proofErr w:type="gramStart"/>
      <w:r w:rsidRPr="006F6BAF">
        <w:rPr>
          <w:rStyle w:val="HTMLCode"/>
          <w:sz w:val="18"/>
        </w:rPr>
        <w:t>calendar.py</w:t>
      </w:r>
      <w:r w:rsidRPr="006F6BAF">
        <w:t xml:space="preserve">  and</w:t>
      </w:r>
      <w:proofErr w:type="gramEnd"/>
      <w:r w:rsidRPr="006F6BAF">
        <w:t xml:space="preserve"> its outputs</w:t>
      </w:r>
      <w:bookmarkEnd w:id="127"/>
    </w:p>
    <w:p w:rsidR="00463A3E" w:rsidRPr="006F6BAF" w:rsidRDefault="00463A3E" w:rsidP="00463A3E">
      <w:pPr>
        <w:pStyle w:val="Heading1"/>
        <w:rPr>
          <w:sz w:val="24"/>
        </w:rPr>
      </w:pPr>
      <w:bookmarkStart w:id="128" w:name="_Ref75706970"/>
      <w:bookmarkStart w:id="129" w:name="_Toc99295277"/>
      <w:r w:rsidRPr="006F6BAF">
        <w:rPr>
          <w:sz w:val="24"/>
        </w:rPr>
        <w:t>JSON to MODS file</w:t>
      </w:r>
      <w:bookmarkEnd w:id="128"/>
      <w:bookmarkEnd w:id="129"/>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920AD2">
      <w:pPr>
        <w:pStyle w:val="Caption"/>
      </w:pPr>
      <w:bookmarkStart w:id="130" w:name="_Ref75644750"/>
      <w:bookmarkStart w:id="131" w:name="_Toc99295356"/>
      <w:r w:rsidRPr="006F6BAF">
        <w:t xml:space="preserve">Figure </w:t>
      </w:r>
      <w:fldSimple w:instr=" SEQ Figure \* ARABIC ">
        <w:r w:rsidR="009F2778">
          <w:rPr>
            <w:noProof/>
          </w:rPr>
          <w:t>53</w:t>
        </w:r>
      </w:fldSimple>
      <w:bookmarkEnd w:id="130"/>
      <w:r w:rsidR="00920AD2">
        <w:t>:</w:t>
      </w:r>
      <w:r w:rsidR="00920AD2" w:rsidRPr="00CE0E27">
        <w:t xml:space="preserve"> </w:t>
      </w:r>
      <w:r w:rsidR="00920AD2">
        <w:tab/>
      </w:r>
      <w:r w:rsidRPr="006F6BAF">
        <w:t>Examples of using JSON_to_MODS.py</w:t>
      </w:r>
      <w:bookmarkEnd w:id="131"/>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43"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32" w:name="_Toc99295278"/>
      <w:r>
        <w:t>Example</w:t>
      </w:r>
      <w:bookmarkEnd w:id="132"/>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54</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55</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780B48">
              <w:rPr>
                <w:sz w:val="18"/>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780B48">
              <w:rPr>
                <w:sz w:val="18"/>
              </w:rPr>
              <w:t>.&lt;</w:t>
            </w:r>
            <w:proofErr w:type="gramEnd"/>
            <w:r w:rsidRPr="00780B48">
              <w:rPr>
                <w:sz w:val="18"/>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780B48">
              <w:rPr>
                <w:sz w:val="18"/>
              </w:rPr>
              <w:t>.&lt;</w:t>
            </w:r>
            <w:proofErr w:type="gramEnd"/>
            <w:r w:rsidRPr="00780B48">
              <w:rPr>
                <w:sz w:val="18"/>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780B48">
              <w:rPr>
                <w:sz w:val="18"/>
              </w:rPr>
              <w:t>based</w:t>
            </w:r>
            <w:proofErr w:type="gramEnd"/>
            <w:r w:rsidRPr="00780B48">
              <w:rPr>
                <w:sz w:val="18"/>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920AD2">
      <w:pPr>
        <w:pStyle w:val="Caption"/>
      </w:pPr>
      <w:bookmarkStart w:id="133" w:name="_Ref75644767"/>
      <w:bookmarkStart w:id="134" w:name="_Toc99295357"/>
      <w:r w:rsidRPr="006F6BAF">
        <w:t xml:space="preserve">Figure </w:t>
      </w:r>
      <w:fldSimple w:instr=" SEQ Figure \* ARABIC ">
        <w:r w:rsidR="009F2778">
          <w:rPr>
            <w:noProof/>
          </w:rPr>
          <w:t>54</w:t>
        </w:r>
      </w:fldSimple>
      <w:bookmarkEnd w:id="133"/>
      <w:r w:rsidR="00920AD2">
        <w:t>:</w:t>
      </w:r>
      <w:r w:rsidR="00920AD2" w:rsidRPr="00CE0E27">
        <w:t xml:space="preserve"> </w:t>
      </w:r>
      <w:r w:rsidR="00920AD2">
        <w:tab/>
      </w:r>
      <w:r w:rsidRPr="006F6BAF">
        <w:t>test12.json</w:t>
      </w:r>
      <w:bookmarkEnd w:id="134"/>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920AD2">
      <w:pPr>
        <w:pStyle w:val="Caption"/>
      </w:pPr>
      <w:bookmarkStart w:id="135" w:name="_Ref75644782"/>
      <w:bookmarkStart w:id="136" w:name="_Toc99295358"/>
      <w:r w:rsidRPr="006F6BAF">
        <w:lastRenderedPageBreak/>
        <w:t xml:space="preserve">Figure </w:t>
      </w:r>
      <w:fldSimple w:instr=" SEQ Figure \* ARABIC ">
        <w:r w:rsidR="009F2778">
          <w:rPr>
            <w:noProof/>
          </w:rPr>
          <w:t>55</w:t>
        </w:r>
      </w:fldSimple>
      <w:bookmarkEnd w:id="135"/>
      <w:r w:rsidR="00920AD2">
        <w:t>:</w:t>
      </w:r>
      <w:r w:rsidR="00920AD2" w:rsidRPr="00CE0E27">
        <w:t xml:space="preserve"> </w:t>
      </w:r>
      <w:r w:rsidR="00920AD2">
        <w:tab/>
      </w:r>
      <w:r w:rsidRPr="006F6BAF">
        <w:t>test12.mods</w:t>
      </w:r>
      <w:bookmarkEnd w:id="136"/>
    </w:p>
    <w:p w:rsidR="007F5472" w:rsidRPr="006F6BAF" w:rsidRDefault="007F5472" w:rsidP="007F5472">
      <w:pPr>
        <w:pStyle w:val="BodyText"/>
        <w:rPr>
          <w:sz w:val="20"/>
        </w:rPr>
      </w:pPr>
      <w:r>
        <w:rPr>
          <w:sz w:val="20"/>
        </w:rPr>
        <w:fldChar w:fldCharType="begin"/>
      </w:r>
      <w:r>
        <w:rPr>
          <w:sz w:val="20"/>
        </w:rPr>
        <w:instrText xml:space="preserve"> REF _Ref75644832 \h </w:instrText>
      </w:r>
      <w:r>
        <w:rPr>
          <w:sz w:val="20"/>
        </w:rPr>
      </w:r>
      <w:r>
        <w:rPr>
          <w:sz w:val="20"/>
        </w:rPr>
        <w:fldChar w:fldCharType="separate"/>
      </w:r>
      <w:r w:rsidR="009F2778" w:rsidRPr="006F6BAF">
        <w:t xml:space="preserve">Figure </w:t>
      </w:r>
      <w:r w:rsidR="009F2778">
        <w:rPr>
          <w:noProof/>
        </w:rPr>
        <w:t>56</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9F2778" w:rsidRPr="006F6BAF">
        <w:t xml:space="preserve">Figure </w:t>
      </w:r>
      <w:r w:rsidR="009F2778">
        <w:rPr>
          <w:noProof/>
        </w:rPr>
        <w:t>59</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08D9247" wp14:editId="72316191">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920AD2">
      <w:pPr>
        <w:pStyle w:val="Caption"/>
      </w:pPr>
      <w:bookmarkStart w:id="137" w:name="_Ref75644832"/>
      <w:bookmarkStart w:id="138" w:name="_Toc99295359"/>
      <w:r w:rsidRPr="006F6BAF">
        <w:t xml:space="preserve">Figure </w:t>
      </w:r>
      <w:fldSimple w:instr=" SEQ Figure \* ARABIC ">
        <w:r w:rsidR="009F2778">
          <w:rPr>
            <w:noProof/>
          </w:rPr>
          <w:t>56</w:t>
        </w:r>
      </w:fldSimple>
      <w:bookmarkEnd w:id="137"/>
      <w:r w:rsidR="00920AD2">
        <w:t>:</w:t>
      </w:r>
      <w:r w:rsidR="00920AD2" w:rsidRPr="00CE0E27">
        <w:t xml:space="preserve"> </w:t>
      </w:r>
      <w:r w:rsidR="00920AD2">
        <w:tab/>
      </w:r>
      <w:r>
        <w:t>T</w:t>
      </w:r>
      <w:r w:rsidRPr="006F6BAF">
        <w:t>he import process – step 1</w:t>
      </w:r>
      <w:r>
        <w:t xml:space="preserve"> – click on the “Import from external database” buttom on the upper right corner</w:t>
      </w:r>
      <w:bookmarkEnd w:id="138"/>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78E538" wp14:editId="17FE84C4">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45">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920AD2">
      <w:pPr>
        <w:pStyle w:val="Caption"/>
      </w:pPr>
      <w:bookmarkStart w:id="139" w:name="_Toc99295360"/>
      <w:r w:rsidRPr="006F6BAF">
        <w:t xml:space="preserve">Figure </w:t>
      </w:r>
      <w:fldSimple w:instr=" SEQ Figure \* ARABIC ">
        <w:r w:rsidR="009F2778">
          <w:rPr>
            <w:noProof/>
          </w:rPr>
          <w:t>57</w:t>
        </w:r>
      </w:fldSimple>
      <w:r w:rsidR="00920AD2">
        <w:t>:</w:t>
      </w:r>
      <w:r w:rsidR="00920AD2" w:rsidRPr="00CE0E27">
        <w:t xml:space="preserve"> </w:t>
      </w:r>
      <w:r w:rsidR="00920AD2">
        <w:tab/>
      </w:r>
      <w:r>
        <w:t>T</w:t>
      </w:r>
      <w:r w:rsidRPr="006F6BAF">
        <w:t>he import process – step 2</w:t>
      </w:r>
      <w:r>
        <w:t xml:space="preserve"> – choose the MODV3 format and select a file to import</w:t>
      </w:r>
      <w:bookmarkEnd w:id="13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1A380A94" wp14:editId="72FA8C28">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46">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920AD2">
      <w:pPr>
        <w:pStyle w:val="Caption"/>
      </w:pPr>
      <w:bookmarkStart w:id="140" w:name="_Toc99295361"/>
      <w:r w:rsidRPr="006F6BAF">
        <w:t xml:space="preserve">Figure </w:t>
      </w:r>
      <w:fldSimple w:instr=" SEQ Figure \* ARABIC ">
        <w:r w:rsidR="009F2778">
          <w:rPr>
            <w:noProof/>
          </w:rPr>
          <w:t>58</w:t>
        </w:r>
      </w:fldSimple>
      <w:r w:rsidR="00920AD2">
        <w:t>:</w:t>
      </w:r>
      <w:r w:rsidR="00920AD2" w:rsidRPr="00CE0E27">
        <w:t xml:space="preserve"> </w:t>
      </w:r>
      <w:r w:rsidR="00920AD2">
        <w:tab/>
        <w:t>T</w:t>
      </w:r>
      <w:r w:rsidRPr="006F6BAF">
        <w:t xml:space="preserve">he import process – step </w:t>
      </w:r>
      <w:r>
        <w:t>3 – after clicking “Import” – it says that the file was successfully uploaded</w:t>
      </w:r>
      <w:bookmarkEnd w:id="140"/>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59</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0DFC3CF" wp14:editId="7367979D">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920AD2">
      <w:pPr>
        <w:pStyle w:val="Caption"/>
      </w:pPr>
      <w:bookmarkStart w:id="141" w:name="_Ref75643956"/>
      <w:bookmarkStart w:id="142" w:name="_Toc99295362"/>
      <w:r w:rsidRPr="006F6BAF">
        <w:t xml:space="preserve">Figure </w:t>
      </w:r>
      <w:fldSimple w:instr=" SEQ Figure \* ARABIC ">
        <w:r w:rsidR="009F2778">
          <w:rPr>
            <w:noProof/>
          </w:rPr>
          <w:t>59</w:t>
        </w:r>
      </w:fldSimple>
      <w:bookmarkEnd w:id="141"/>
      <w:r w:rsidR="00920AD2">
        <w:t>:</w:t>
      </w:r>
      <w:r w:rsidR="00920AD2" w:rsidRPr="00CE0E27">
        <w:t xml:space="preserve"> </w:t>
      </w:r>
      <w:r w:rsidR="00920AD2">
        <w:tab/>
      </w:r>
      <w:r>
        <w:t>T</w:t>
      </w:r>
      <w:r w:rsidRPr="006F6BAF">
        <w:t>he import process – step 4</w:t>
      </w:r>
      <w:r>
        <w:t xml:space="preserve"> – after clicking “Import” once more – you can see the file has been added to the list of imported files</w:t>
      </w:r>
      <w:bookmarkEnd w:id="142"/>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60</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83063CF" wp14:editId="2371ED1E">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8">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920AD2">
      <w:pPr>
        <w:pStyle w:val="Caption"/>
      </w:pPr>
      <w:bookmarkStart w:id="143" w:name="_Ref75644748"/>
      <w:bookmarkStart w:id="144" w:name="_Toc99295363"/>
      <w:r w:rsidRPr="006F6BAF">
        <w:t xml:space="preserve">Figure </w:t>
      </w:r>
      <w:fldSimple w:instr=" SEQ Figure \* ARABIC ">
        <w:r w:rsidR="009F2778">
          <w:rPr>
            <w:noProof/>
          </w:rPr>
          <w:t>60</w:t>
        </w:r>
      </w:fldSimple>
      <w:bookmarkEnd w:id="143"/>
      <w:r w:rsidR="00920AD2">
        <w:t>:</w:t>
      </w:r>
      <w:r w:rsidR="00920AD2" w:rsidRPr="00CE0E27">
        <w:t xml:space="preserve"> </w:t>
      </w:r>
      <w:r w:rsidR="00920AD2">
        <w:tab/>
      </w:r>
      <w:r w:rsidRPr="006F6BAF">
        <w:t>Imported document (part 1)</w:t>
      </w:r>
      <w:bookmarkEnd w:id="144"/>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A26778" wp14:editId="4568630D">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9">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5" w:name="_Toc99295364"/>
      <w:r w:rsidRPr="006F6BAF">
        <w:t xml:space="preserve">Figure </w:t>
      </w:r>
      <w:fldSimple w:instr=" SEQ Figure \* ARABIC ">
        <w:r w:rsidR="009F2778">
          <w:rPr>
            <w:noProof/>
          </w:rPr>
          <w:t>61</w:t>
        </w:r>
      </w:fldSimple>
      <w:r w:rsidR="00920AD2">
        <w:t>:</w:t>
      </w:r>
      <w:r w:rsidR="00920AD2" w:rsidRPr="00CE0E27">
        <w:t xml:space="preserve"> </w:t>
      </w:r>
      <w:r w:rsidR="00920AD2">
        <w:tab/>
      </w:r>
      <w:r w:rsidRPr="006F6BAF">
        <w:t>Imported document (part 2)</w:t>
      </w:r>
      <w:r>
        <w:t xml:space="preserve"> – Note that both the English and Swedish titles are shown as well as the information about which level, the number of university credits, the education al program, and the subject.- Additionally, the year and number of pages are shown.</w:t>
      </w:r>
      <w:bookmarkEnd w:id="145"/>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ACB83F" wp14:editId="0D253084">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5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6" w:name="_Toc99295365"/>
      <w:r w:rsidRPr="006F6BAF">
        <w:t xml:space="preserve">Figure </w:t>
      </w:r>
      <w:fldSimple w:instr=" SEQ Figure \* ARABIC ">
        <w:r w:rsidR="009F2778">
          <w:rPr>
            <w:noProof/>
          </w:rPr>
          <w:t>62</w:t>
        </w:r>
      </w:fldSimple>
      <w:r w:rsidR="00920AD2">
        <w:t>:</w:t>
      </w:r>
      <w:r w:rsidR="00920AD2" w:rsidRPr="00CE0E27">
        <w:t xml:space="preserve"> </w:t>
      </w:r>
      <w:r w:rsidR="00920AD2">
        <w:tab/>
      </w:r>
      <w:r w:rsidRPr="006F6BAF">
        <w:t>Imported document (part 3)</w:t>
      </w:r>
      <w:r>
        <w:t xml:space="preserve"> – Note that the number in the series is not being shown. The nation subject catergies specified in the JSON file are shown. Additionally, a number of the keyoards in different languages are shown.</w:t>
      </w:r>
      <w:bookmarkEnd w:id="14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C2F372" wp14:editId="60023ECB">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5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7" w:name="_Toc99295366"/>
      <w:r w:rsidRPr="006F6BAF">
        <w:t xml:space="preserve">Figure </w:t>
      </w:r>
      <w:fldSimple w:instr=" SEQ Figure \* ARABIC ">
        <w:r w:rsidR="009F2778">
          <w:rPr>
            <w:noProof/>
          </w:rPr>
          <w:t>63</w:t>
        </w:r>
      </w:fldSimple>
      <w:r w:rsidR="00920AD2">
        <w:t>:</w:t>
      </w:r>
      <w:r w:rsidR="00920AD2" w:rsidRPr="00CE0E27">
        <w:t xml:space="preserve"> </w:t>
      </w:r>
      <w:r w:rsidR="00920AD2">
        <w:tab/>
      </w:r>
      <w:r w:rsidRPr="006F6BAF">
        <w:t>Imported document (part 4)</w:t>
      </w:r>
      <w:r>
        <w:t xml:space="preserve"> – more keywords are shown as well as the abstract in English</w:t>
      </w:r>
      <w:bookmarkEnd w:id="14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12FDE8B" wp14:editId="34794A7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5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8" w:name="_Toc99295367"/>
      <w:r w:rsidRPr="006F6BAF">
        <w:t xml:space="preserve">Figure </w:t>
      </w:r>
      <w:fldSimple w:instr=" SEQ Figure \* ARABIC ">
        <w:r w:rsidR="009F2778">
          <w:rPr>
            <w:noProof/>
          </w:rPr>
          <w:t>64</w:t>
        </w:r>
      </w:fldSimple>
      <w:r w:rsidR="00920AD2">
        <w:t>:</w:t>
      </w:r>
      <w:r w:rsidR="00920AD2" w:rsidRPr="00CE0E27">
        <w:t xml:space="preserve"> </w:t>
      </w:r>
      <w:r w:rsidR="00920AD2">
        <w:tab/>
      </w:r>
      <w:r w:rsidRPr="006F6BAF">
        <w:t>Imported document (part 5)</w:t>
      </w:r>
      <w:r>
        <w:t xml:space="preserve"> – the bottom of the Engish abstract is </w:t>
      </w:r>
      <w:proofErr w:type="gramStart"/>
      <w:r>
        <w:t>shown .-</w:t>
      </w:r>
      <w:proofErr w:type="gramEnd"/>
      <w:r>
        <w:t xml:space="preserve"> showing some of the formatted information that can be shown. Additionally, the Swedish and other abstracts are shown.</w:t>
      </w:r>
      <w:bookmarkEnd w:id="148"/>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C29C9FD" wp14:editId="5A36A8D4">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5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49" w:name="_Toc99295368"/>
      <w:r w:rsidRPr="006F6BAF">
        <w:t xml:space="preserve">Figure </w:t>
      </w:r>
      <w:fldSimple w:instr=" SEQ Figure \* ARABIC ">
        <w:r w:rsidR="009F2778">
          <w:rPr>
            <w:noProof/>
          </w:rPr>
          <w:t>65</w:t>
        </w:r>
      </w:fldSimple>
      <w:r w:rsidR="00920AD2">
        <w:t>:</w:t>
      </w:r>
      <w:r w:rsidR="00920AD2" w:rsidRPr="00CE0E27">
        <w:t xml:space="preserve"> </w:t>
      </w:r>
      <w:r w:rsidR="00920AD2">
        <w:tab/>
      </w:r>
      <w:r w:rsidRPr="006F6BAF">
        <w:t>Imported document (part 6)</w:t>
      </w:r>
      <w:r>
        <w:t xml:space="preserve"> – yet more abstracts</w:t>
      </w:r>
      <w:bookmarkEnd w:id="14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DF7B683" wp14:editId="2321B634">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5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50" w:name="_Toc99295369"/>
      <w:r w:rsidRPr="006F6BAF">
        <w:t xml:space="preserve">Figure </w:t>
      </w:r>
      <w:fldSimple w:instr=" SEQ Figure \* ARABIC ">
        <w:r w:rsidR="009F2778">
          <w:rPr>
            <w:noProof/>
          </w:rPr>
          <w:t>66</w:t>
        </w:r>
      </w:fldSimple>
      <w:r w:rsidR="00920AD2">
        <w:t>:</w:t>
      </w:r>
      <w:r w:rsidR="00920AD2" w:rsidRPr="00CE0E27">
        <w:t xml:space="preserve"> </w:t>
      </w:r>
      <w:r w:rsidR="00920AD2">
        <w:tab/>
      </w:r>
      <w:r w:rsidRPr="006F6BAF">
        <w:t>Imported document (part 7)</w:t>
      </w:r>
      <w:r>
        <w:t xml:space="preserve"> – the supervisors are shown</w:t>
      </w:r>
      <w:bookmarkEnd w:id="150"/>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F57B10C" wp14:editId="422FF020">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55">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920AD2">
      <w:pPr>
        <w:pStyle w:val="Caption"/>
      </w:pPr>
      <w:bookmarkStart w:id="151" w:name="_Ref75644749"/>
      <w:bookmarkStart w:id="152" w:name="_Toc99295370"/>
      <w:r w:rsidRPr="006F6BAF">
        <w:t xml:space="preserve">Figure </w:t>
      </w:r>
      <w:fldSimple w:instr=" SEQ Figure \* ARABIC ">
        <w:r w:rsidR="009F2778">
          <w:rPr>
            <w:noProof/>
          </w:rPr>
          <w:t>67</w:t>
        </w:r>
      </w:fldSimple>
      <w:bookmarkEnd w:id="151"/>
      <w:r w:rsidR="00920AD2">
        <w:t>:</w:t>
      </w:r>
      <w:r w:rsidR="00920AD2" w:rsidRPr="00CE0E27">
        <w:t xml:space="preserve"> </w:t>
      </w:r>
      <w:r w:rsidR="00920AD2">
        <w:tab/>
      </w:r>
      <w:r w:rsidRPr="006F6BAF">
        <w:t>Imported document (part 8)</w:t>
      </w:r>
      <w:r>
        <w:t xml:space="preserve"> – the examiner is shown along with the information about the oral presentation</w:t>
      </w:r>
      <w:bookmarkEnd w:id="152"/>
    </w:p>
    <w:p w:rsidR="001C22FE" w:rsidRPr="001C22FE" w:rsidRDefault="001C22FE" w:rsidP="00621EAE">
      <w:pPr>
        <w:pStyle w:val="Heading2"/>
      </w:pPr>
      <w:bookmarkStart w:id="153" w:name="_Toc99295279"/>
      <w:r>
        <w:t>Limitations</w:t>
      </w:r>
      <w:bookmarkEnd w:id="153"/>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56"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57"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9F2778">
        <w:rPr>
          <w:b/>
          <w:sz w:val="20"/>
        </w:rPr>
        <w:t>16.3</w:t>
      </w:r>
      <w:r w:rsidRPr="007F5472">
        <w:rPr>
          <w:b/>
          <w:sz w:val="20"/>
        </w:rPr>
        <w:fldChar w:fldCharType="end"/>
      </w:r>
      <w:r w:rsidRPr="007F5472">
        <w:rPr>
          <w:b/>
          <w:sz w:val="20"/>
        </w:rPr>
        <w:t>.</w:t>
      </w:r>
    </w:p>
    <w:p w:rsidR="00621EAE" w:rsidRDefault="00621EAE" w:rsidP="00621EAE">
      <w:pPr>
        <w:pStyle w:val="Heading2"/>
      </w:pPr>
      <w:bookmarkStart w:id="154" w:name="_Ref76834468"/>
      <w:bookmarkStart w:id="155" w:name="_Toc99295280"/>
      <w:r>
        <w:lastRenderedPageBreak/>
        <w:t>Limitations overcome</w:t>
      </w:r>
      <w:bookmarkEnd w:id="154"/>
      <w:bookmarkEnd w:id="155"/>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56" w:name="_Toc99295281"/>
      <w:r>
        <w:t>Entering number in series</w:t>
      </w:r>
      <w:bookmarkEnd w:id="156"/>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9F2778">
        <w:t xml:space="preserve">Figure </w:t>
      </w:r>
      <w:r w:rsidR="009F2778">
        <w:rPr>
          <w:noProof/>
        </w:rPr>
        <w:t>68</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9F2778">
        <w:t xml:space="preserve">Figure </w:t>
      </w:r>
      <w:r w:rsidR="009F2778">
        <w:rPr>
          <w:noProof/>
        </w:rPr>
        <w:t>69</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441BE280" wp14:editId="7CCD3165">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58">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920AD2">
      <w:pPr>
        <w:pStyle w:val="Caption"/>
      </w:pPr>
      <w:bookmarkStart w:id="157" w:name="_Ref76832207"/>
      <w:bookmarkStart w:id="158" w:name="_Toc99295371"/>
      <w:r>
        <w:t xml:space="preserve">Figure </w:t>
      </w:r>
      <w:fldSimple w:instr=" SEQ Figure \* ARABIC ">
        <w:r w:rsidR="009F2778">
          <w:rPr>
            <w:noProof/>
          </w:rPr>
          <w:t>68</w:t>
        </w:r>
      </w:fldSimple>
      <w:bookmarkEnd w:id="157"/>
      <w:r w:rsidR="00920AD2">
        <w:t>:</w:t>
      </w:r>
      <w:r w:rsidR="00920AD2" w:rsidRPr="00CE0E27">
        <w:t xml:space="preserve"> </w:t>
      </w:r>
      <w:r w:rsidR="00920AD2">
        <w:tab/>
      </w:r>
      <w:r>
        <w:t>Number in series correctly entered</w:t>
      </w:r>
      <w:bookmarkEnd w:id="158"/>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920AD2">
      <w:pPr>
        <w:pStyle w:val="Caption"/>
      </w:pPr>
      <w:bookmarkStart w:id="159" w:name="_Ref76832224"/>
      <w:bookmarkStart w:id="160" w:name="_Toc99295372"/>
      <w:r>
        <w:t xml:space="preserve">Figure </w:t>
      </w:r>
      <w:fldSimple w:instr=" SEQ Figure \* ARABIC ">
        <w:r w:rsidR="009F2778">
          <w:rPr>
            <w:noProof/>
          </w:rPr>
          <w:t>69</w:t>
        </w:r>
      </w:fldSimple>
      <w:bookmarkEnd w:id="159"/>
      <w:r w:rsidR="00920AD2">
        <w:t>:</w:t>
      </w:r>
      <w:r w:rsidR="00920AD2" w:rsidRPr="00CE0E27">
        <w:t xml:space="preserve"> </w:t>
      </w:r>
      <w:r w:rsidR="00920AD2">
        <w:tab/>
      </w:r>
      <w:r>
        <w:t>MODS data</w:t>
      </w:r>
      <w:bookmarkEnd w:id="160"/>
    </w:p>
    <w:p w:rsidR="00621EAE" w:rsidRDefault="00621EAE" w:rsidP="00621EAE">
      <w:pPr>
        <w:pStyle w:val="Heading3"/>
      </w:pPr>
      <w:bookmarkStart w:id="161" w:name="_Toc99295282"/>
      <w:r>
        <w:t>Including KTH affiliations</w:t>
      </w:r>
      <w:bookmarkEnd w:id="161"/>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9F2778">
        <w:t xml:space="preserve">Figure </w:t>
      </w:r>
      <w:r w:rsidR="009F2778">
        <w:rPr>
          <w:noProof/>
        </w:rPr>
        <w:t>70</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9F2778">
        <w:t xml:space="preserve">Figure </w:t>
      </w:r>
      <w:r w:rsidR="009F2778">
        <w:rPr>
          <w:noProof/>
        </w:rPr>
        <w:t>71</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9F2778">
        <w:t xml:space="preserve">Figure </w:t>
      </w:r>
      <w:r w:rsidR="009F2778">
        <w:rPr>
          <w:noProof/>
        </w:rPr>
        <w:t>72</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9F2778">
        <w:t xml:space="preserve">Figure </w:t>
      </w:r>
      <w:r w:rsidR="009F2778">
        <w:rPr>
          <w:noProof/>
        </w:rPr>
        <w:t>73</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9F2778">
        <w:t xml:space="preserve">Figure </w:t>
      </w:r>
      <w:r w:rsidR="009F2778">
        <w:rPr>
          <w:noProof/>
        </w:rPr>
        <w:t>74</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9F2778">
        <w:t xml:space="preserve">Figure </w:t>
      </w:r>
      <w:r w:rsidR="009F2778">
        <w:rPr>
          <w:noProof/>
        </w:rPr>
        <w:t>75</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9F2778">
        <w:t xml:space="preserve">Figure </w:t>
      </w:r>
      <w:r w:rsidR="009F2778">
        <w:rPr>
          <w:noProof/>
        </w:rPr>
        <w:t>76</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9F2778">
        <w:t xml:space="preserve">Figure </w:t>
      </w:r>
      <w:r w:rsidR="009F2778">
        <w:rPr>
          <w:noProof/>
        </w:rPr>
        <w:t>77</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9"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66ECFB48" wp14:editId="2C70E248">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920AD2">
      <w:pPr>
        <w:pStyle w:val="Caption"/>
      </w:pPr>
      <w:bookmarkStart w:id="162" w:name="_Ref76833414"/>
      <w:bookmarkStart w:id="163" w:name="_Toc99295373"/>
      <w:r>
        <w:t xml:space="preserve">Figure </w:t>
      </w:r>
      <w:fldSimple w:instr=" SEQ Figure \* ARABIC ">
        <w:r w:rsidR="009F2778">
          <w:rPr>
            <w:noProof/>
          </w:rPr>
          <w:t>70</w:t>
        </w:r>
      </w:fldSimple>
      <w:bookmarkEnd w:id="162"/>
      <w:r w:rsidR="00920AD2">
        <w:t>:</w:t>
      </w:r>
      <w:r w:rsidR="00920AD2" w:rsidRPr="00CE0E27">
        <w:t xml:space="preserve"> </w:t>
      </w:r>
      <w:r w:rsidR="00920AD2">
        <w:tab/>
      </w:r>
      <w:r>
        <w:t>Two KTH supervisors in different schools</w:t>
      </w:r>
      <w:bookmarkEnd w:id="163"/>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1A5B7EE" wp14:editId="4D8DDBC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920AD2">
      <w:pPr>
        <w:pStyle w:val="Caption"/>
      </w:pPr>
      <w:bookmarkStart w:id="164" w:name="_Ref76833415"/>
      <w:bookmarkStart w:id="165" w:name="_Toc99295374"/>
      <w:r>
        <w:t xml:space="preserve">Figure </w:t>
      </w:r>
      <w:fldSimple w:instr=" SEQ Figure \* ARABIC ">
        <w:r w:rsidR="009F2778">
          <w:rPr>
            <w:noProof/>
          </w:rPr>
          <w:t>71</w:t>
        </w:r>
      </w:fldSimple>
      <w:bookmarkEnd w:id="164"/>
      <w:r w:rsidR="00920AD2">
        <w:rPr>
          <w:noProof/>
        </w:rPr>
        <w:t>:</w:t>
      </w:r>
      <w:r w:rsidR="00920AD2">
        <w:tab/>
      </w:r>
      <w:r w:rsidR="00622909">
        <w:t>Third</w:t>
      </w:r>
      <w:r w:rsidR="005D4325">
        <w:t xml:space="preserve"> supervisor</w:t>
      </w:r>
      <w:bookmarkEnd w:id="165"/>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57BF2" wp14:editId="5CE0D49E">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62">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920AD2">
      <w:pPr>
        <w:pStyle w:val="Caption"/>
      </w:pPr>
      <w:bookmarkStart w:id="166" w:name="_Ref76833419"/>
      <w:bookmarkStart w:id="167" w:name="_Toc99295375"/>
      <w:r>
        <w:t xml:space="preserve">Figure </w:t>
      </w:r>
      <w:fldSimple w:instr=" SEQ Figure \* ARABIC ">
        <w:r w:rsidR="009F2778">
          <w:rPr>
            <w:noProof/>
          </w:rPr>
          <w:t>72</w:t>
        </w:r>
      </w:fldSimple>
      <w:bookmarkEnd w:id="166"/>
      <w:r w:rsidR="00920AD2">
        <w:t>:</w:t>
      </w:r>
      <w:r w:rsidR="00920AD2" w:rsidRPr="00CE0E27">
        <w:t xml:space="preserve"> </w:t>
      </w:r>
      <w:r w:rsidR="00920AD2">
        <w:tab/>
      </w:r>
      <w:r>
        <w:t>Examiner</w:t>
      </w:r>
      <w:bookmarkEnd w:id="167"/>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920AD2">
      <w:pPr>
        <w:pStyle w:val="Caption"/>
      </w:pPr>
      <w:bookmarkStart w:id="168" w:name="_Ref76833761"/>
      <w:bookmarkStart w:id="169" w:name="_Toc99295376"/>
      <w:r>
        <w:t xml:space="preserve">Figure </w:t>
      </w:r>
      <w:fldSimple w:instr=" SEQ Figure \* ARABIC ">
        <w:r w:rsidR="009F2778">
          <w:rPr>
            <w:noProof/>
          </w:rPr>
          <w:t>73</w:t>
        </w:r>
      </w:fldSimple>
      <w:bookmarkEnd w:id="168"/>
      <w:r w:rsidR="00920AD2">
        <w:t>:</w:t>
      </w:r>
      <w:r w:rsidR="00920AD2" w:rsidRPr="00CE0E27">
        <w:t xml:space="preserve"> </w:t>
      </w:r>
      <w:r w:rsidR="00920AD2">
        <w:tab/>
      </w:r>
      <w:r w:rsidR="00622909">
        <w:t xml:space="preserve">MODS data for the </w:t>
      </w:r>
      <w:r>
        <w:t>supervisors</w:t>
      </w:r>
      <w:r w:rsidR="00622909">
        <w:t xml:space="preserve"> and examiners</w:t>
      </w:r>
      <w:bookmarkEnd w:id="169"/>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920AD2">
      <w:pPr>
        <w:pStyle w:val="Caption"/>
      </w:pPr>
      <w:bookmarkStart w:id="170" w:name="_Ref76833762"/>
      <w:bookmarkStart w:id="171" w:name="_Toc99295377"/>
      <w:r>
        <w:t xml:space="preserve">Figure </w:t>
      </w:r>
      <w:fldSimple w:instr=" SEQ Figure \* ARABIC ">
        <w:r w:rsidR="009F2778">
          <w:rPr>
            <w:noProof/>
          </w:rPr>
          <w:t>74</w:t>
        </w:r>
      </w:fldSimple>
      <w:bookmarkEnd w:id="170"/>
      <w:r w:rsidR="00920AD2">
        <w:t>:</w:t>
      </w:r>
      <w:r w:rsidR="00920AD2" w:rsidRPr="00CE0E27">
        <w:t xml:space="preserve"> </w:t>
      </w:r>
      <w:r w:rsidR="00920AD2">
        <w:tab/>
      </w:r>
      <w:r w:rsidRPr="00622909">
        <w:rPr>
          <w:b/>
        </w:rPr>
        <w:t>Corporate name</w:t>
      </w:r>
      <w:r>
        <w:t xml:space="preserve"> data in MODS data for the affiliations</w:t>
      </w:r>
      <w:bookmarkEnd w:id="171"/>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920AD2">
      <w:pPr>
        <w:pStyle w:val="Caption"/>
      </w:pPr>
      <w:bookmarkStart w:id="172" w:name="_Ref76851950"/>
      <w:bookmarkStart w:id="173" w:name="_Toc99295378"/>
      <w:r>
        <w:t xml:space="preserve">Figure </w:t>
      </w:r>
      <w:fldSimple w:instr=" SEQ Figure \* ARABIC ">
        <w:r w:rsidR="009F2778">
          <w:rPr>
            <w:noProof/>
          </w:rPr>
          <w:t>75</w:t>
        </w:r>
      </w:fldSimple>
      <w:bookmarkEnd w:id="172"/>
      <w:r w:rsidR="00920AD2">
        <w:t>:</w:t>
      </w:r>
      <w:r w:rsidR="00920AD2" w:rsidRPr="00CE0E27">
        <w:t xml:space="preserve"> </w:t>
      </w:r>
      <w:r w:rsidR="00920AD2">
        <w:tab/>
      </w:r>
      <w:r>
        <w:t>Reduced MODS for corporate names</w:t>
      </w:r>
      <w:bookmarkEnd w:id="173"/>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3849AC35" wp14:editId="7D603BED">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920AD2">
      <w:pPr>
        <w:pStyle w:val="Caption"/>
      </w:pPr>
      <w:bookmarkStart w:id="174" w:name="_Ref76852136"/>
      <w:bookmarkStart w:id="175" w:name="_Toc99295379"/>
      <w:r>
        <w:t xml:space="preserve">Figure </w:t>
      </w:r>
      <w:fldSimple w:instr=" SEQ Figure \* ARABIC ">
        <w:r w:rsidR="009F2778">
          <w:rPr>
            <w:noProof/>
          </w:rPr>
          <w:t>76</w:t>
        </w:r>
      </w:fldSimple>
      <w:bookmarkEnd w:id="174"/>
      <w:r w:rsidR="00920AD2">
        <w:t>:</w:t>
      </w:r>
      <w:r w:rsidR="00920AD2" w:rsidRPr="00CE0E27">
        <w:t xml:space="preserve"> </w:t>
      </w:r>
      <w:r w:rsidR="00920AD2">
        <w:tab/>
      </w:r>
      <w:r>
        <w:t>The two supervisors with the reduced MODS for corporate names</w:t>
      </w:r>
      <w:bookmarkEnd w:id="17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6FE7E8A8" wp14:editId="2ED57516">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64">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920AD2">
      <w:pPr>
        <w:pStyle w:val="Caption"/>
      </w:pPr>
      <w:bookmarkStart w:id="176" w:name="_Ref76852137"/>
      <w:bookmarkStart w:id="177" w:name="_Toc99295380"/>
      <w:r>
        <w:t xml:space="preserve">Figure </w:t>
      </w:r>
      <w:fldSimple w:instr=" SEQ Figure \* ARABIC ">
        <w:r w:rsidR="009F2778">
          <w:rPr>
            <w:noProof/>
          </w:rPr>
          <w:t>77</w:t>
        </w:r>
      </w:fldSimple>
      <w:bookmarkEnd w:id="176"/>
      <w:r w:rsidR="00920AD2">
        <w:t>:</w:t>
      </w:r>
      <w:r w:rsidR="00920AD2" w:rsidRPr="00CE0E27">
        <w:t xml:space="preserve"> </w:t>
      </w:r>
      <w:r w:rsidR="00920AD2">
        <w:tab/>
      </w:r>
      <w:r>
        <w:t>The examiner with the reduced MODS for corporate names</w:t>
      </w:r>
      <w:bookmarkEnd w:id="177"/>
    </w:p>
    <w:p w:rsidR="0097579F" w:rsidRPr="006F6BAF" w:rsidRDefault="0097579F" w:rsidP="0097579F">
      <w:pPr>
        <w:pStyle w:val="Heading1"/>
        <w:rPr>
          <w:sz w:val="24"/>
        </w:rPr>
      </w:pPr>
      <w:bookmarkStart w:id="178" w:name="_Ref74220471"/>
      <w:bookmarkStart w:id="179" w:name="_Toc99295283"/>
      <w:r>
        <w:rPr>
          <w:sz w:val="24"/>
        </w:rPr>
        <w:lastRenderedPageBreak/>
        <w:t>Some</w:t>
      </w:r>
      <w:r w:rsidRPr="006F6BAF">
        <w:rPr>
          <w:sz w:val="24"/>
        </w:rPr>
        <w:t xml:space="preserve"> enhancements</w:t>
      </w:r>
      <w:bookmarkEnd w:id="179"/>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9F2778">
        <w:rPr>
          <w:sz w:val="20"/>
        </w:rPr>
        <w:t>17.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9F2778">
        <w:rPr>
          <w:sz w:val="20"/>
        </w:rPr>
        <w:t>17.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9F2778">
        <w:rPr>
          <w:sz w:val="20"/>
        </w:rPr>
        <w:t>17.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9F2778">
        <w:rPr>
          <w:sz w:val="20"/>
        </w:rPr>
        <w:t>17.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9F2778">
        <w:rPr>
          <w:sz w:val="20"/>
        </w:rPr>
        <w:t>17.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80" w:name="_Ref74833522"/>
      <w:bookmarkStart w:id="181" w:name="_Toc99295284"/>
      <w:r w:rsidRPr="006F6BAF">
        <w:rPr>
          <w:sz w:val="24"/>
        </w:rPr>
        <w:t>Enhancements to template and supporting programs</w:t>
      </w:r>
      <w:bookmarkEnd w:id="180"/>
      <w:bookmarkEnd w:id="181"/>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w:t>
      </w:r>
    </w:p>
    <w:p w:rsidR="0097579F" w:rsidRPr="006F6BAF" w:rsidRDefault="0097579F" w:rsidP="0097579F">
      <w:pPr>
        <w:pStyle w:val="Heading2"/>
        <w:rPr>
          <w:sz w:val="24"/>
        </w:rPr>
      </w:pPr>
      <w:bookmarkStart w:id="182" w:name="_Ref74833525"/>
      <w:bookmarkStart w:id="183" w:name="_Toc99295285"/>
      <w:r w:rsidRPr="006F6BAF">
        <w:rPr>
          <w:sz w:val="24"/>
        </w:rPr>
        <w:t>Better support for mathematical expressions</w:t>
      </w:r>
      <w:bookmarkEnd w:id="182"/>
      <w:r w:rsidRPr="006F6BAF">
        <w:rPr>
          <w:sz w:val="24"/>
        </w:rPr>
        <w:t xml:space="preserve"> in abstracts</w:t>
      </w:r>
      <w:bookmarkEnd w:id="183"/>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84" w:name="_Toc99295286"/>
      <w:r w:rsidRPr="006F6BAF">
        <w:rPr>
          <w:sz w:val="20"/>
        </w:rPr>
        <w:t>Better support for mathematics in Canvas course announcement and course calendar</w:t>
      </w:r>
      <w:bookmarkEnd w:id="184"/>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65"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79</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9F2778">
        <w:rPr>
          <w:sz w:val="20"/>
        </w:rPr>
        <w:t>17.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7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20AD2">
      <w:pPr>
        <w:pStyle w:val="Caption"/>
      </w:pPr>
      <w:bookmarkStart w:id="185" w:name="_Ref74925456"/>
      <w:bookmarkStart w:id="186" w:name="_Toc99295381"/>
      <w:r w:rsidRPr="006F6BAF">
        <w:t xml:space="preserve">Figure </w:t>
      </w:r>
      <w:fldSimple w:instr=" SEQ Figure \* ARABIC ">
        <w:r w:rsidR="009F2778">
          <w:rPr>
            <w:noProof/>
          </w:rPr>
          <w:t>78</w:t>
        </w:r>
      </w:fldSimple>
      <w:bookmarkEnd w:id="185"/>
      <w:r w:rsidR="00920AD2">
        <w:t>:</w:t>
      </w:r>
      <w:r w:rsidR="00920AD2" w:rsidRPr="00CE0E27">
        <w:t xml:space="preserve"> </w:t>
      </w:r>
      <w:r w:rsidR="00920AD2">
        <w:tab/>
      </w:r>
      <w:r w:rsidRPr="006F6BAF">
        <w:t>Commands to produce the JSON and make the calendar entries and announcement</w:t>
      </w:r>
      <w:bookmarkEnd w:id="186"/>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DF990CD" wp14:editId="7A34F112">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66">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20AD2">
      <w:pPr>
        <w:pStyle w:val="Caption"/>
      </w:pPr>
      <w:bookmarkStart w:id="187" w:name="_Ref74917473"/>
      <w:bookmarkStart w:id="188" w:name="_Toc99295382"/>
      <w:r w:rsidRPr="006F6BAF">
        <w:t xml:space="preserve">Figure </w:t>
      </w:r>
      <w:fldSimple w:instr=" SEQ Figure \* ARABIC ">
        <w:r w:rsidR="009F2778">
          <w:rPr>
            <w:noProof/>
          </w:rPr>
          <w:t>79</w:t>
        </w:r>
      </w:fldSimple>
      <w:bookmarkEnd w:id="187"/>
      <w:r w:rsidR="00920AD2">
        <w:t>:</w:t>
      </w:r>
      <w:r w:rsidR="00920AD2" w:rsidRPr="00CE0E27">
        <w:t xml:space="preserve"> </w:t>
      </w:r>
      <w:r w:rsidR="00920AD2">
        <w:tab/>
      </w:r>
      <w:r w:rsidRPr="006F6BAF">
        <w:t>Examples of equations in an announcement</w:t>
      </w:r>
      <w:bookmarkEnd w:id="188"/>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0</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1</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2</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C112F41" wp14:editId="1A4ECA3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20AD2">
      <w:pPr>
        <w:pStyle w:val="Caption"/>
      </w:pPr>
      <w:bookmarkStart w:id="189" w:name="_Ref75341552"/>
      <w:bookmarkStart w:id="190" w:name="_Toc99295383"/>
      <w:r w:rsidRPr="006F6BAF">
        <w:t xml:space="preserve">Figure </w:t>
      </w:r>
      <w:fldSimple w:instr=" SEQ Figure \* ARABIC ">
        <w:r w:rsidR="009F2778">
          <w:rPr>
            <w:noProof/>
          </w:rPr>
          <w:t>80</w:t>
        </w:r>
      </w:fldSimple>
      <w:bookmarkEnd w:id="189"/>
      <w:r w:rsidR="00920AD2">
        <w:t>:</w:t>
      </w:r>
      <w:r w:rsidR="00920AD2" w:rsidRPr="00CE0E27">
        <w:t xml:space="preserve"> </w:t>
      </w:r>
      <w:r w:rsidR="00920AD2">
        <w:tab/>
      </w:r>
      <w:r w:rsidRPr="006F6BAF">
        <w:t>Announcement summary</w:t>
      </w:r>
      <w:bookmarkEnd w:id="190"/>
      <w:r w:rsidRPr="006F6BAF">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BB0BEFA" wp14:editId="269B6798">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68">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20AD2">
      <w:pPr>
        <w:pStyle w:val="Caption"/>
      </w:pPr>
      <w:bookmarkStart w:id="191" w:name="_Ref75341568"/>
      <w:bookmarkStart w:id="192" w:name="_Toc99295384"/>
      <w:r w:rsidRPr="006F6BAF">
        <w:t xml:space="preserve">Figure </w:t>
      </w:r>
      <w:fldSimple w:instr=" SEQ Figure \* ARABIC ">
        <w:r w:rsidR="009F2778">
          <w:rPr>
            <w:noProof/>
          </w:rPr>
          <w:t>81</w:t>
        </w:r>
      </w:fldSimple>
      <w:bookmarkEnd w:id="191"/>
      <w:r w:rsidR="00920AD2">
        <w:t>:</w:t>
      </w:r>
      <w:r w:rsidR="00920AD2" w:rsidRPr="00CE0E27">
        <w:t xml:space="preserve"> </w:t>
      </w:r>
      <w:r w:rsidR="00920AD2">
        <w:tab/>
      </w:r>
      <w:r w:rsidRPr="006F6BAF">
        <w:t>Announcement with equation</w:t>
      </w:r>
      <w:bookmarkEnd w:id="192"/>
      <w:r w:rsidRPr="006F6BAF">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920AD2">
      <w:pPr>
        <w:pStyle w:val="Caption"/>
      </w:pPr>
      <w:bookmarkStart w:id="193" w:name="_Ref75341581"/>
      <w:bookmarkStart w:id="194" w:name="_Toc99295385"/>
      <w:r w:rsidRPr="006F6BAF">
        <w:t xml:space="preserve">Figure </w:t>
      </w:r>
      <w:fldSimple w:instr=" SEQ Figure \* ARABIC ">
        <w:r w:rsidR="009F2778">
          <w:rPr>
            <w:noProof/>
          </w:rPr>
          <w:t>82</w:t>
        </w:r>
      </w:fldSimple>
      <w:bookmarkEnd w:id="193"/>
      <w:r w:rsidR="00920AD2">
        <w:t>:</w:t>
      </w:r>
      <w:r w:rsidR="00920AD2" w:rsidRPr="00CE0E27">
        <w:t xml:space="preserve"> </w:t>
      </w:r>
      <w:r w:rsidR="00920AD2">
        <w:tab/>
      </w:r>
      <w:r w:rsidRPr="006F6BAF">
        <w:t>HTML for the announcement</w:t>
      </w:r>
      <w:bookmarkEnd w:id="194"/>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9F2778" w:rsidRPr="006F6BAF">
        <w:t xml:space="preserve">Figure </w:t>
      </w:r>
      <w:r w:rsidR="009F2778">
        <w:t>83</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9"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70"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71"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920AD2">
      <w:pPr>
        <w:pStyle w:val="Caption"/>
      </w:pPr>
      <w:bookmarkStart w:id="195" w:name="_Ref76835044"/>
      <w:bookmarkStart w:id="196" w:name="_Toc99295386"/>
      <w:r w:rsidRPr="006F6BAF">
        <w:t xml:space="preserve">Figure </w:t>
      </w:r>
      <w:fldSimple w:instr=" SEQ Figure \* ARABIC ">
        <w:r w:rsidR="009F2778">
          <w:rPr>
            <w:noProof/>
          </w:rPr>
          <w:t>83</w:t>
        </w:r>
      </w:fldSimple>
      <w:bookmarkEnd w:id="195"/>
      <w:r w:rsidR="00920AD2">
        <w:t>:</w:t>
      </w:r>
      <w:r w:rsidR="00920AD2" w:rsidRPr="00CE0E27">
        <w:t xml:space="preserve"> </w:t>
      </w:r>
      <w:r w:rsidR="00920AD2">
        <w:tab/>
      </w:r>
      <w:r>
        <w:t>Response from Instructure support regarding the block equaiotns showing up in the summary of the announcements</w:t>
      </w:r>
      <w:r w:rsidR="00E33FB6">
        <w:t xml:space="preserve"> – Note that the URLs have been added in parenthesis. The screenshot is shown in </w:t>
      </w:r>
      <w:r w:rsidR="00E33FB6">
        <w:fldChar w:fldCharType="begin"/>
      </w:r>
      <w:r w:rsidR="00E33FB6">
        <w:instrText xml:space="preserve"> REF _Ref76835389 \h </w:instrText>
      </w:r>
      <w:r w:rsidR="00E33FB6">
        <w:fldChar w:fldCharType="separate"/>
      </w:r>
      <w:r w:rsidR="009F2778">
        <w:t xml:space="preserve">Figure </w:t>
      </w:r>
      <w:r w:rsidR="009F2778">
        <w:rPr>
          <w:noProof/>
        </w:rPr>
        <w:t>84</w:t>
      </w:r>
      <w:r w:rsidR="00E33FB6">
        <w:fldChar w:fldCharType="end"/>
      </w:r>
      <w:r w:rsidR="00E33FB6">
        <w:t>.</w:t>
      </w:r>
      <w:bookmarkEnd w:id="196"/>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32E205D7" wp14:editId="2406D7DB">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920AD2">
      <w:pPr>
        <w:pStyle w:val="Caption"/>
      </w:pPr>
      <w:bookmarkStart w:id="197" w:name="_Ref76835389"/>
      <w:bookmarkStart w:id="198" w:name="_Toc99295387"/>
      <w:r>
        <w:t xml:space="preserve">Figure </w:t>
      </w:r>
      <w:fldSimple w:instr=" SEQ Figure \* ARABIC ">
        <w:r w:rsidR="009F2778">
          <w:rPr>
            <w:noProof/>
          </w:rPr>
          <w:t>84</w:t>
        </w:r>
      </w:fldSimple>
      <w:bookmarkEnd w:id="197"/>
      <w:r w:rsidR="00920AD2">
        <w:t>:</w:t>
      </w:r>
      <w:r w:rsidR="00920AD2" w:rsidRPr="00CE0E27">
        <w:t xml:space="preserve"> </w:t>
      </w:r>
      <w:r w:rsidR="00920AD2">
        <w:tab/>
        <w:t>The</w:t>
      </w:r>
      <w:r>
        <w:t xml:space="preserve"> screenshot mentioned above</w:t>
      </w:r>
      <w:bookmarkEnd w:id="198"/>
    </w:p>
    <w:p w:rsidR="0097579F" w:rsidRPr="006F6BAF" w:rsidRDefault="0097579F" w:rsidP="0097579F">
      <w:pPr>
        <w:pStyle w:val="Heading3"/>
        <w:rPr>
          <w:sz w:val="20"/>
        </w:rPr>
      </w:pPr>
      <w:bookmarkStart w:id="199" w:name="_Ref74925430"/>
      <w:bookmarkStart w:id="200" w:name="_Toc99295287"/>
      <w:r w:rsidRPr="006F6BAF">
        <w:rPr>
          <w:sz w:val="20"/>
        </w:rPr>
        <w:t>Better support for mathematics in Cortina</w:t>
      </w:r>
      <w:bookmarkEnd w:id="199"/>
      <w:bookmarkEnd w:id="200"/>
    </w:p>
    <w:p w:rsidR="0097579F" w:rsidRPr="006F6BAF" w:rsidRDefault="0097579F" w:rsidP="0097579F">
      <w:pPr>
        <w:pStyle w:val="BodyText"/>
        <w:rPr>
          <w:sz w:val="20"/>
        </w:rPr>
      </w:pPr>
      <w:r w:rsidRPr="006F6BAF">
        <w:rPr>
          <w:sz w:val="20"/>
        </w:rPr>
        <w:t xml:space="preserve">Won-Kyung Chung </w:t>
      </w:r>
      <w:hyperlink r:id="rId7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5</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6</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7</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593C2BA" wp14:editId="00A22F1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7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20AD2">
      <w:pPr>
        <w:pStyle w:val="Caption"/>
      </w:pPr>
      <w:bookmarkStart w:id="201" w:name="_Ref74925079"/>
      <w:bookmarkStart w:id="202" w:name="_Toc99295388"/>
      <w:r w:rsidRPr="006F6BAF">
        <w:t xml:space="preserve">Figure </w:t>
      </w:r>
      <w:fldSimple w:instr=" SEQ Figure \* ARABIC ">
        <w:r w:rsidR="009F2778">
          <w:rPr>
            <w:noProof/>
          </w:rPr>
          <w:t>85</w:t>
        </w:r>
      </w:fldSimple>
      <w:bookmarkEnd w:id="201"/>
      <w:r w:rsidR="00920AD2">
        <w:t>:</w:t>
      </w:r>
      <w:r w:rsidR="00920AD2" w:rsidRPr="00CE0E27">
        <w:t xml:space="preserve"> </w:t>
      </w:r>
      <w:r w:rsidR="00920AD2">
        <w:tab/>
      </w:r>
      <w:r w:rsidRPr="006F6BAF">
        <w:t>Equations in Cortina claendar entry</w:t>
      </w:r>
      <w:bookmarkEnd w:id="202"/>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F45C51" wp14:editId="018671A9">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7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20AD2">
      <w:pPr>
        <w:pStyle w:val="Caption"/>
      </w:pPr>
      <w:bookmarkStart w:id="203" w:name="_Ref74925082"/>
      <w:bookmarkStart w:id="204" w:name="_Toc99295389"/>
      <w:r w:rsidRPr="006F6BAF">
        <w:t xml:space="preserve">Figure </w:t>
      </w:r>
      <w:fldSimple w:instr=" SEQ Figure \* ARABIC ">
        <w:r w:rsidR="009F2778">
          <w:rPr>
            <w:noProof/>
          </w:rPr>
          <w:t>86</w:t>
        </w:r>
      </w:fldSimple>
      <w:bookmarkEnd w:id="203"/>
      <w:r w:rsidR="00920AD2">
        <w:t>:</w:t>
      </w:r>
      <w:r w:rsidR="00920AD2" w:rsidRPr="00CE0E27">
        <w:t xml:space="preserve"> </w:t>
      </w:r>
      <w:r w:rsidR="00920AD2">
        <w:tab/>
      </w:r>
      <w:r w:rsidRPr="006F6BAF">
        <w:t>Zoom in on part of the Cortinal calendar entry</w:t>
      </w:r>
      <w:bookmarkEnd w:id="204"/>
    </w:p>
    <w:p w:rsidR="0097579F" w:rsidRPr="006F6BAF" w:rsidRDefault="0097579F" w:rsidP="00920AD2">
      <w:pPr>
        <w:pStyle w:val="Caption"/>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DC3245B" wp14:editId="6256873B">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7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20AD2">
      <w:pPr>
        <w:pStyle w:val="Caption"/>
      </w:pPr>
      <w:bookmarkStart w:id="205" w:name="_Ref74925084"/>
      <w:bookmarkStart w:id="206" w:name="_Toc99295390"/>
      <w:r w:rsidRPr="006F6BAF">
        <w:t xml:space="preserve">Figure </w:t>
      </w:r>
      <w:fldSimple w:instr=" SEQ Figure \* ARABIC ">
        <w:r w:rsidR="009F2778">
          <w:rPr>
            <w:noProof/>
          </w:rPr>
          <w:t>87</w:t>
        </w:r>
      </w:fldSimple>
      <w:bookmarkEnd w:id="205"/>
      <w:r w:rsidR="00920AD2">
        <w:t>:</w:t>
      </w:r>
      <w:r w:rsidR="00920AD2" w:rsidRPr="00CE0E27">
        <w:t xml:space="preserve"> </w:t>
      </w:r>
      <w:r w:rsidR="00920AD2">
        <w:tab/>
      </w:r>
      <w:r w:rsidRPr="006F6BAF">
        <w:t>Zoom in on lower part of the Cortinal calendar entry</w:t>
      </w:r>
      <w:bookmarkEnd w:id="206"/>
    </w:p>
    <w:p w:rsidR="0097579F" w:rsidRPr="006F6BAF" w:rsidRDefault="0097579F" w:rsidP="0097579F">
      <w:pPr>
        <w:pStyle w:val="BodyText"/>
        <w:rPr>
          <w:sz w:val="20"/>
        </w:rPr>
      </w:pPr>
    </w:p>
    <w:p w:rsidR="0097579F" w:rsidRPr="006F6BAF" w:rsidRDefault="0097579F" w:rsidP="0097579F">
      <w:pPr>
        <w:pStyle w:val="Heading3"/>
        <w:rPr>
          <w:sz w:val="20"/>
        </w:rPr>
      </w:pPr>
      <w:bookmarkStart w:id="207" w:name="_Toc99295288"/>
      <w:r w:rsidRPr="006F6BAF">
        <w:rPr>
          <w:sz w:val="20"/>
        </w:rPr>
        <w:t>Support for mathematics in DiVA</w:t>
      </w:r>
      <w:bookmarkEnd w:id="207"/>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208" w:name="_Ref75013971"/>
      <w:bookmarkStart w:id="209" w:name="_Toc99295289"/>
      <w:r w:rsidRPr="006F6BAF">
        <w:rPr>
          <w:sz w:val="24"/>
        </w:rPr>
        <w:t>Acronyms in abstracts</w:t>
      </w:r>
      <w:bookmarkEnd w:id="208"/>
      <w:bookmarkEnd w:id="209"/>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8</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20AD2">
      <w:pPr>
        <w:pStyle w:val="Caption"/>
      </w:pPr>
      <w:bookmarkStart w:id="210" w:name="_Ref75014364"/>
      <w:bookmarkStart w:id="211" w:name="_Toc99295391"/>
      <w:r w:rsidRPr="006F6BAF">
        <w:t xml:space="preserve">Figure </w:t>
      </w:r>
      <w:fldSimple w:instr=" SEQ Figure \* ARABIC ">
        <w:r w:rsidR="009F2778">
          <w:rPr>
            <w:noProof/>
          </w:rPr>
          <w:t>88</w:t>
        </w:r>
      </w:fldSimple>
      <w:bookmarkEnd w:id="210"/>
      <w:r w:rsidR="00920AD2">
        <w:t>:</w:t>
      </w:r>
      <w:r w:rsidR="00920AD2" w:rsidRPr="00CE0E27">
        <w:t xml:space="preserve"> </w:t>
      </w:r>
      <w:r w:rsidR="00920AD2">
        <w:tab/>
      </w:r>
      <w:r w:rsidRPr="006F6BAF">
        <w:t>Specifying acronyms file</w:t>
      </w:r>
      <w:bookmarkEnd w:id="211"/>
    </w:p>
    <w:p w:rsidR="00DC1F1D" w:rsidRDefault="0097579F" w:rsidP="00DC1F1D">
      <w:pPr>
        <w:pStyle w:val="BodyText"/>
      </w:pPr>
      <w:r w:rsidRPr="006F6BAF">
        <w:rPr>
          <w:sz w:val="20"/>
        </w:rPr>
        <w:lastRenderedPageBreak/>
        <w:t xml:space="preserve">Additionally, the </w:t>
      </w:r>
      <w:r w:rsidR="009F2778">
        <w:rPr>
          <w:sz w:val="20"/>
        </w:rPr>
        <w:t>commands</w:t>
      </w:r>
      <w:r w:rsidR="009F2778" w:rsidRPr="006F6BAF">
        <w:rPr>
          <w:sz w:val="20"/>
        </w:rPr>
        <w:t xml:space="preserve"> </w:t>
      </w:r>
      <w:r w:rsidRPr="006F6BAF">
        <w:rPr>
          <w:sz w:val="20"/>
        </w:rPr>
        <w:t xml:space="preserve">(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212" w:name="_Ref75014520"/>
      <w:bookmarkStart w:id="213" w:name="_Toc99295290"/>
      <w:r w:rsidRPr="006F6BAF">
        <w:rPr>
          <w:sz w:val="24"/>
        </w:rPr>
        <w:t>URLs in abstracts</w:t>
      </w:r>
      <w:bookmarkEnd w:id="212"/>
      <w:bookmarkEnd w:id="213"/>
    </w:p>
    <w:p w:rsidR="0097579F" w:rsidRPr="006F6BAF" w:rsidRDefault="0097579F" w:rsidP="0097579F">
      <w:pPr>
        <w:pStyle w:val="BodyText"/>
        <w:rPr>
          <w:sz w:val="20"/>
        </w:rPr>
      </w:pPr>
      <w:r w:rsidRPr="006F6BAF">
        <w:rPr>
          <w:sz w:val="20"/>
        </w:rPr>
        <w:t>Currently URLs in abstracts are support</w:t>
      </w:r>
      <w:r w:rsidR="00780B48">
        <w:rPr>
          <w:sz w:val="20"/>
        </w:rPr>
        <w:t>ed</w:t>
      </w:r>
      <w:r w:rsidRPr="006F6BAF">
        <w:rPr>
          <w:sz w:val="20"/>
        </w:rPr>
        <w:t xml:space="preserve"> in Canvas course room announcements and calendar but not in the Cortina calendar – where the URL is simply shown as text.</w:t>
      </w:r>
    </w:p>
    <w:p w:rsidR="0097579F" w:rsidRPr="006F6BAF" w:rsidRDefault="0097579F" w:rsidP="0097579F">
      <w:pPr>
        <w:pStyle w:val="Heading2"/>
        <w:rPr>
          <w:sz w:val="24"/>
        </w:rPr>
      </w:pPr>
      <w:bookmarkStart w:id="214" w:name="_Ref75015560"/>
      <w:bookmarkStart w:id="215" w:name="_Toc99295291"/>
      <w:r w:rsidRPr="006F6BAF">
        <w:rPr>
          <w:sz w:val="24"/>
        </w:rPr>
        <w:t>Getting the PDF from a Canvas assignment and optionally extracting JSON</w:t>
      </w:r>
      <w:bookmarkEnd w:id="214"/>
      <w:bookmarkEnd w:id="215"/>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89</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7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20AD2">
      <w:pPr>
        <w:pStyle w:val="Caption"/>
      </w:pPr>
      <w:bookmarkStart w:id="216" w:name="_Ref75015189"/>
      <w:bookmarkStart w:id="217" w:name="_Toc99295392"/>
      <w:r w:rsidRPr="006F6BAF">
        <w:t xml:space="preserve">Figure </w:t>
      </w:r>
      <w:fldSimple w:instr=" SEQ Figure \* ARABIC ">
        <w:r w:rsidR="009F2778">
          <w:rPr>
            <w:noProof/>
          </w:rPr>
          <w:t>89</w:t>
        </w:r>
      </w:fldSimple>
      <w:bookmarkEnd w:id="216"/>
      <w:r w:rsidR="00920AD2">
        <w:t>:</w:t>
      </w:r>
      <w:r w:rsidR="00920AD2" w:rsidRPr="00CE0E27">
        <w:t xml:space="preserve"> </w:t>
      </w:r>
      <w:r w:rsidR="00920AD2">
        <w:tab/>
      </w:r>
      <w:r w:rsidRPr="006F6BAF">
        <w:t>get_PDF_submission program</w:t>
      </w:r>
      <w:bookmarkEnd w:id="217"/>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218" w:name="_Toc99295292"/>
      <w:r w:rsidRPr="006F6BAF">
        <w:rPr>
          <w:sz w:val="24"/>
        </w:rPr>
        <w:t>Support for new cover</w:t>
      </w:r>
      <w:bookmarkEnd w:id="218"/>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90</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20AD2">
      <w:pPr>
        <w:pStyle w:val="Caption"/>
      </w:pPr>
      <w:bookmarkStart w:id="219" w:name="_Ref75448419"/>
      <w:bookmarkStart w:id="220" w:name="_Toc99295393"/>
      <w:r w:rsidRPr="006F6BAF">
        <w:t xml:space="preserve">Figure </w:t>
      </w:r>
      <w:fldSimple w:instr=" SEQ Figure \* ARABIC ">
        <w:r w:rsidR="009F2778">
          <w:rPr>
            <w:noProof/>
          </w:rPr>
          <w:t>90</w:t>
        </w:r>
      </w:fldSimple>
      <w:bookmarkEnd w:id="219"/>
      <w:r w:rsidR="00920AD2">
        <w:t>:</w:t>
      </w:r>
      <w:r w:rsidR="00920AD2" w:rsidRPr="00CE0E27">
        <w:t xml:space="preserve"> </w:t>
      </w:r>
      <w:r w:rsidR="00920AD2">
        <w:tab/>
      </w:r>
      <w:r w:rsidRPr="006F6BAF">
        <w:t>New fill_in_template.py program</w:t>
      </w:r>
      <w:bookmarkEnd w:id="220"/>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w:t>
      </w:r>
      <w:r w:rsidR="005B347B">
        <w:rPr>
          <w:sz w:val="20"/>
        </w:rPr>
        <w:lastRenderedPageBreak/>
        <w:t xml:space="preserve">alternative) </w:t>
      </w:r>
      <w:r w:rsidR="000476E9">
        <w:rPr>
          <w:sz w:val="20"/>
        </w:rPr>
        <w:t>and made a small demonstration of this</w:t>
      </w:r>
      <w:r w:rsidR="000476E9">
        <w:rPr>
          <w:rStyle w:val="FootnoteReference"/>
          <w:sz w:val="20"/>
        </w:rPr>
        <w:footnoteReference w:id="7"/>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221" w:name="_Ref75707496"/>
      <w:bookmarkStart w:id="222" w:name="_Toc99295293"/>
      <w:r w:rsidRPr="006F6BAF">
        <w:rPr>
          <w:sz w:val="24"/>
        </w:rPr>
        <w:t>Accessibility</w:t>
      </w:r>
      <w:bookmarkEnd w:id="178"/>
      <w:bookmarkEnd w:id="221"/>
      <w:bookmarkEnd w:id="222"/>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223" w:name="_Toc99295294"/>
      <w:r w:rsidRPr="006F6BAF">
        <w:rPr>
          <w:sz w:val="24"/>
        </w:rPr>
        <w:t>Calendar entries</w:t>
      </w:r>
      <w:bookmarkEnd w:id="223"/>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8"/>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7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8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224" w:name="_Toc99295295"/>
      <w:r w:rsidRPr="006F6BAF">
        <w:rPr>
          <w:sz w:val="24"/>
        </w:rPr>
        <w:t>Cover and PDF file</w:t>
      </w:r>
      <w:bookmarkEnd w:id="224"/>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lastRenderedPageBreak/>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orange(colorwheel)}{rgb}{1.0, 0.5, 0.0}). The color for notes in Swedish is aqua (defined 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225" w:name="_Toc99295296"/>
      <w:r w:rsidRPr="006F6BAF">
        <w:rPr>
          <w:sz w:val="24"/>
        </w:rPr>
        <w:t>Template itself</w:t>
      </w:r>
      <w:bookmarkEnd w:id="225"/>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226" w:name="_Toc99295297"/>
      <w:r w:rsidRPr="006F6BAF">
        <w:rPr>
          <w:sz w:val="24"/>
        </w:rPr>
        <w:t>Improving accessibility</w:t>
      </w:r>
      <w:bookmarkEnd w:id="226"/>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227" w:name="_Toc99295298"/>
      <w:r w:rsidRPr="006F6BAF">
        <w:rPr>
          <w:sz w:val="24"/>
        </w:rPr>
        <w:t>The structure of the template and the report</w:t>
      </w:r>
      <w:bookmarkEnd w:id="227"/>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9F2778" w:rsidRPr="009F2778">
        <w:rPr>
          <w:sz w:val="20"/>
        </w:rPr>
        <w:t xml:space="preserve">Figure </w:t>
      </w:r>
      <w:r w:rsidR="009F2778" w:rsidRPr="009F2778">
        <w:rPr>
          <w:noProof/>
          <w:sz w:val="20"/>
        </w:rPr>
        <w:t>91</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w:t>
      </w:r>
      <w:r w:rsidRPr="006F6BAF">
        <w:rPr>
          <w:sz w:val="20"/>
        </w:rPr>
        <w:lastRenderedPageBreak/>
        <w:t>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drawing>
                <wp:inline distT="0" distB="0" distL="0" distR="0" wp14:anchorId="2C8ED56A" wp14:editId="7E9DFFBF">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920AD2">
      <w:pPr>
        <w:pStyle w:val="Caption"/>
      </w:pPr>
      <w:bookmarkStart w:id="228" w:name="_Ref73951934"/>
      <w:bookmarkStart w:id="229" w:name="_Toc99295394"/>
      <w:r w:rsidRPr="006F6BAF">
        <w:t xml:space="preserve">Figure </w:t>
      </w:r>
      <w:fldSimple w:instr=" SEQ Figure \* ARABIC ">
        <w:r w:rsidR="009F2778">
          <w:rPr>
            <w:noProof/>
          </w:rPr>
          <w:t>91</w:t>
        </w:r>
      </w:fldSimple>
      <w:bookmarkEnd w:id="228"/>
      <w:r w:rsidR="00920AD2">
        <w:t>:</w:t>
      </w:r>
      <w:r w:rsidR="00920AD2" w:rsidRPr="00CE0E27">
        <w:t xml:space="preserve"> </w:t>
      </w:r>
      <w:r w:rsidR="00920AD2">
        <w:tab/>
      </w:r>
      <w:r w:rsidRPr="006F6BAF">
        <w:t>Files and folders in Overleaf template</w:t>
      </w:r>
      <w:bookmarkEnd w:id="229"/>
    </w:p>
    <w:p w:rsidR="004C3E86" w:rsidRDefault="004C3E86" w:rsidP="004C3E86">
      <w:pPr>
        <w:pStyle w:val="Heading1"/>
      </w:pPr>
      <w:bookmarkStart w:id="230" w:name="_Toc99295299"/>
      <w:r>
        <w:t>Generating LaTeX commands for in the student’s thesis source file</w:t>
      </w:r>
      <w:bookmarkEnd w:id="230"/>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9F2778" w:rsidRPr="009F2778">
        <w:rPr>
          <w:rStyle w:val="BodyTextChar"/>
        </w:rPr>
        <w:t>Figure 92</w:t>
      </w:r>
      <w:r w:rsidRPr="005A5BB4">
        <w:rPr>
          <w:rStyle w:val="BodyTextChar"/>
        </w:rPr>
        <w:fldChar w:fldCharType="end"/>
      </w:r>
      <w:r w:rsidRPr="005A5BB4">
        <w:rPr>
          <w:rStyle w:val="BodyTextChar"/>
        </w:rPr>
        <w:t xml:space="preserve"> shows the case for a student authors who has the e-mail address “</w:t>
      </w:r>
      <w:hyperlink r:id="rId82"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lastRenderedPageBreak/>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920AD2">
      <w:pPr>
        <w:pStyle w:val="Caption"/>
      </w:pPr>
      <w:bookmarkStart w:id="231" w:name="_Ref75774810"/>
      <w:bookmarkStart w:id="232" w:name="_Toc99295395"/>
      <w:r>
        <w:t xml:space="preserve">Figure </w:t>
      </w:r>
      <w:fldSimple w:instr=" SEQ Figure \* ARABIC ">
        <w:r w:rsidR="009F2778">
          <w:rPr>
            <w:noProof/>
          </w:rPr>
          <w:t>92</w:t>
        </w:r>
      </w:fldSimple>
      <w:bookmarkEnd w:id="231"/>
      <w:r w:rsidR="00920AD2">
        <w:t>:</w:t>
      </w:r>
      <w:r w:rsidR="00920AD2" w:rsidRPr="00CE0E27">
        <w:t xml:space="preserve"> </w:t>
      </w:r>
      <w:r w:rsidR="00920AD2">
        <w:tab/>
      </w:r>
      <w:r>
        <w:t>Generating LaTeX commands for a student author</w:t>
      </w:r>
      <w:bookmarkEnd w:id="232"/>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9F2778">
        <w:t xml:space="preserve">Figure </w:t>
      </w:r>
      <w:r w:rsidR="009F2778">
        <w:rPr>
          <w:noProof/>
        </w:rPr>
        <w:t>93</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920AD2">
      <w:pPr>
        <w:pStyle w:val="Caption"/>
      </w:pPr>
      <w:bookmarkStart w:id="233" w:name="_Ref75779817"/>
      <w:bookmarkStart w:id="234" w:name="_Toc99295396"/>
      <w:r>
        <w:t xml:space="preserve">Figure </w:t>
      </w:r>
      <w:fldSimple w:instr=" SEQ Figure \* ARABIC ">
        <w:r w:rsidR="009F2778">
          <w:rPr>
            <w:noProof/>
          </w:rPr>
          <w:t>93</w:t>
        </w:r>
      </w:fldSimple>
      <w:bookmarkEnd w:id="233"/>
      <w:r w:rsidR="00920AD2">
        <w:t>:</w:t>
      </w:r>
      <w:r w:rsidR="00920AD2" w:rsidRPr="00CE0E27">
        <w:t xml:space="preserve"> </w:t>
      </w:r>
      <w:r w:rsidR="00920AD2">
        <w:tab/>
      </w:r>
      <w:r>
        <w:t>Generating the LaTeX data for the second author (in the case of a 1st cycle thesis)</w:t>
      </w:r>
      <w:bookmarkEnd w:id="234"/>
    </w:p>
    <w:p w:rsidR="00993113" w:rsidRDefault="00993113" w:rsidP="00993113">
      <w:pPr>
        <w:pStyle w:val="BodyText"/>
      </w:pPr>
      <w:r>
        <w:fldChar w:fldCharType="begin"/>
      </w:r>
      <w:r>
        <w:instrText xml:space="preserve"> REF _Ref75781129 \h </w:instrText>
      </w:r>
      <w:r>
        <w:fldChar w:fldCharType="separate"/>
      </w:r>
      <w:r w:rsidR="009F2778">
        <w:t xml:space="preserve">Figure </w:t>
      </w:r>
      <w:r w:rsidR="009F2778">
        <w:rPr>
          <w:noProof/>
        </w:rPr>
        <w:t>94</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20AD2">
      <w:pPr>
        <w:pStyle w:val="Caption"/>
      </w:pPr>
      <w:bookmarkStart w:id="235" w:name="_Ref75781129"/>
      <w:bookmarkStart w:id="236" w:name="_Toc99295397"/>
      <w:r>
        <w:t xml:space="preserve">Figure </w:t>
      </w:r>
      <w:fldSimple w:instr=" SEQ Figure \* ARABIC ">
        <w:r w:rsidR="009F2778">
          <w:rPr>
            <w:noProof/>
          </w:rPr>
          <w:t>94</w:t>
        </w:r>
      </w:fldSimple>
      <w:bookmarkEnd w:id="235"/>
      <w:r w:rsidR="00920AD2">
        <w:t>:</w:t>
      </w:r>
      <w:r w:rsidR="00920AD2" w:rsidRPr="00CE0E27">
        <w:t xml:space="preserve"> </w:t>
      </w:r>
      <w:r w:rsidR="00920AD2">
        <w:tab/>
      </w:r>
      <w:r>
        <w:t>Attempting to generate a 2nd author for a 2nd cycle thesis</w:t>
      </w:r>
      <w:bookmarkEnd w:id="236"/>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9F2778" w:rsidRPr="009F2778">
        <w:rPr>
          <w:rStyle w:val="BodyTextChar"/>
        </w:rPr>
        <w:t>Figure 95</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9F2778" w:rsidRPr="009F2778">
        <w:rPr>
          <w:rStyle w:val="BodyTextChar"/>
        </w:rPr>
        <w:t>Figure 96</w:t>
      </w:r>
      <w:r w:rsidRPr="00BE40A0">
        <w:rPr>
          <w:rStyle w:val="BodyTextChar"/>
        </w:rPr>
        <w:fldChar w:fldCharType="end"/>
      </w:r>
      <w:r w:rsidRPr="00BE40A0">
        <w:rPr>
          <w:rStyle w:val="BodyTextChar"/>
        </w:rPr>
        <w:t xml:space="preserve"> shows the case for a supervisor who has the e-mail address “maguire@kth.se”.  Note that the 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lastRenderedPageBreak/>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920AD2">
      <w:pPr>
        <w:pStyle w:val="Caption"/>
      </w:pPr>
      <w:bookmarkStart w:id="237" w:name="_Ref75774811"/>
      <w:bookmarkStart w:id="238" w:name="_Toc99295398"/>
      <w:r>
        <w:t xml:space="preserve">Figure </w:t>
      </w:r>
      <w:fldSimple w:instr=" SEQ Figure \* ARABIC ">
        <w:r w:rsidR="009F2778">
          <w:rPr>
            <w:noProof/>
          </w:rPr>
          <w:t>95</w:t>
        </w:r>
      </w:fldSimple>
      <w:bookmarkEnd w:id="237"/>
      <w:r w:rsidR="00920AD2">
        <w:t>:</w:t>
      </w:r>
      <w:r w:rsidR="00920AD2" w:rsidRPr="00CE0E27">
        <w:t xml:space="preserve"> </w:t>
      </w:r>
      <w:r w:rsidR="00920AD2">
        <w:tab/>
      </w:r>
      <w:r>
        <w:t>Generating LaTeX commands for a supervisor</w:t>
      </w:r>
      <w:bookmarkEnd w:id="238"/>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920AD2">
      <w:pPr>
        <w:pStyle w:val="Caption"/>
      </w:pPr>
      <w:bookmarkStart w:id="239" w:name="_Ref75774812"/>
      <w:bookmarkStart w:id="240" w:name="_Toc99295399"/>
      <w:r>
        <w:t xml:space="preserve">Figure </w:t>
      </w:r>
      <w:fldSimple w:instr=" SEQ Figure \* ARABIC ">
        <w:r w:rsidR="009F2778">
          <w:rPr>
            <w:noProof/>
          </w:rPr>
          <w:t>96</w:t>
        </w:r>
      </w:fldSimple>
      <w:bookmarkEnd w:id="239"/>
      <w:r w:rsidR="00920AD2">
        <w:t>:</w:t>
      </w:r>
      <w:r w:rsidR="00920AD2" w:rsidRPr="00CE0E27">
        <w:t xml:space="preserve"> </w:t>
      </w:r>
      <w:r w:rsidR="00920AD2">
        <w:tab/>
      </w:r>
      <w:r>
        <w:t>Generating LaTeX commands for the examiner</w:t>
      </w:r>
      <w:bookmarkEnd w:id="240"/>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83"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41" w:name="_Toc99295300"/>
      <w:r w:rsidRPr="006F6BAF">
        <w:rPr>
          <w:sz w:val="24"/>
        </w:rPr>
        <w:t>Alternative way of inserting the covers</w:t>
      </w:r>
      <w:bookmarkEnd w:id="241"/>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9F2778" w:rsidRPr="009F2778">
        <w:rPr>
          <w:sz w:val="20"/>
        </w:rPr>
        <w:t xml:space="preserve">Figure </w:t>
      </w:r>
      <w:r w:rsidR="009F2778" w:rsidRPr="009F2778">
        <w:rPr>
          <w:noProof/>
          <w:sz w:val="20"/>
        </w:rPr>
        <w:t>97</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9F2778" w:rsidRPr="009F2778">
        <w:rPr>
          <w:sz w:val="20"/>
        </w:rPr>
        <w:t xml:space="preserve">Figure </w:t>
      </w:r>
      <w:r w:rsidR="009F2778" w:rsidRPr="009F2778">
        <w:rPr>
          <w:noProof/>
          <w:sz w:val="20"/>
        </w:rPr>
        <w:t>98</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9F2778" w:rsidRPr="009F2778">
        <w:rPr>
          <w:sz w:val="20"/>
        </w:rPr>
        <w:t xml:space="preserve">Figure </w:t>
      </w:r>
      <w:r w:rsidR="009F2778" w:rsidRPr="009F2778">
        <w:rPr>
          <w:noProof/>
          <w:sz w:val="20"/>
        </w:rPr>
        <w:t>99</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920AD2">
      <w:pPr>
        <w:pStyle w:val="Caption"/>
      </w:pPr>
      <w:bookmarkStart w:id="242" w:name="_Ref75446881"/>
      <w:bookmarkStart w:id="243" w:name="_Toc99295400"/>
      <w:r w:rsidRPr="006F6BAF">
        <w:t xml:space="preserve">Figure </w:t>
      </w:r>
      <w:fldSimple w:instr=" SEQ Figure \* ARABIC ">
        <w:r w:rsidR="009F2778">
          <w:rPr>
            <w:noProof/>
          </w:rPr>
          <w:t>97</w:t>
        </w:r>
      </w:fldSimple>
      <w:bookmarkEnd w:id="242"/>
      <w:r w:rsidR="000A6A3E">
        <w:t>:</w:t>
      </w:r>
      <w:r w:rsidR="00920AD2" w:rsidRPr="00CE0E27">
        <w:t xml:space="preserve"> </w:t>
      </w:r>
      <w:r w:rsidR="00920AD2">
        <w:tab/>
      </w:r>
      <w:r w:rsidRPr="006F6BAF">
        <w:t>Inseert this include file either in the main text document or the includes.tex file</w:t>
      </w:r>
      <w:bookmarkEnd w:id="243"/>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920AD2">
      <w:pPr>
        <w:pStyle w:val="Caption"/>
      </w:pPr>
      <w:bookmarkStart w:id="244" w:name="_Ref75446882"/>
      <w:bookmarkStart w:id="245" w:name="_Toc99295401"/>
      <w:r w:rsidRPr="006F6BAF">
        <w:t xml:space="preserve">Figure </w:t>
      </w:r>
      <w:fldSimple w:instr=" SEQ Figure \* ARABIC ">
        <w:r w:rsidR="009F2778">
          <w:rPr>
            <w:noProof/>
          </w:rPr>
          <w:t>98</w:t>
        </w:r>
      </w:fldSimple>
      <w:bookmarkEnd w:id="244"/>
      <w:r w:rsidR="000A6A3E">
        <w:t>:</w:t>
      </w:r>
      <w:r w:rsidR="00920AD2" w:rsidRPr="00CE0E27">
        <w:t xml:space="preserve"> </w:t>
      </w:r>
      <w:r w:rsidR="00920AD2">
        <w:tab/>
      </w:r>
      <w:r w:rsidRPr="006F6BAF">
        <w:t>Insert the front cover before the title page</w:t>
      </w:r>
      <w:bookmarkEnd w:id="24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920AD2">
      <w:pPr>
        <w:pStyle w:val="Caption"/>
      </w:pPr>
      <w:bookmarkStart w:id="246" w:name="_Ref75446883"/>
      <w:bookmarkStart w:id="247" w:name="_Toc99295402"/>
      <w:r w:rsidRPr="006F6BAF">
        <w:t xml:space="preserve">Figure </w:t>
      </w:r>
      <w:fldSimple w:instr=" SEQ Figure \* ARABIC ">
        <w:r w:rsidR="009F2778">
          <w:rPr>
            <w:noProof/>
          </w:rPr>
          <w:t>99</w:t>
        </w:r>
      </w:fldSimple>
      <w:bookmarkEnd w:id="246"/>
      <w:r w:rsidR="000A6A3E">
        <w:t>:</w:t>
      </w:r>
      <w:r w:rsidR="00920AD2" w:rsidRPr="00CE0E27">
        <w:t xml:space="preserve"> </w:t>
      </w:r>
      <w:r w:rsidR="00920AD2">
        <w:tab/>
      </w:r>
      <w:r w:rsidRPr="006F6BAF">
        <w:t>Insert the back cover page before the For DIVA section</w:t>
      </w:r>
      <w:bookmarkEnd w:id="247"/>
    </w:p>
    <w:p w:rsidR="0061267A" w:rsidRDefault="0061267A" w:rsidP="0061267A">
      <w:pPr>
        <w:pStyle w:val="Heading1"/>
      </w:pPr>
      <w:bookmarkStart w:id="248" w:name="_Ref77247938"/>
      <w:bookmarkStart w:id="249" w:name="_Toc99295301"/>
      <w:r>
        <w:lastRenderedPageBreak/>
        <w:t>JSON_to</w:t>
      </w:r>
      <w:r w:rsidR="00D428CE">
        <w:t>_ladok</w:t>
      </w:r>
      <w:r>
        <w:t>.py</w:t>
      </w:r>
      <w:bookmarkEnd w:id="248"/>
      <w:bookmarkEnd w:id="249"/>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9F2778">
        <w:t xml:space="preserve">Figure </w:t>
      </w:r>
      <w:r w:rsidR="009F2778">
        <w:rPr>
          <w:noProof/>
        </w:rPr>
        <w:t>100</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920AD2">
      <w:pPr>
        <w:pStyle w:val="Caption"/>
      </w:pPr>
      <w:bookmarkStart w:id="250" w:name="_Ref77188401"/>
      <w:bookmarkStart w:id="251" w:name="_Toc99295403"/>
      <w:r>
        <w:lastRenderedPageBreak/>
        <w:t xml:space="preserve">Figure </w:t>
      </w:r>
      <w:fldSimple w:instr=" SEQ Figure \* ARABIC ">
        <w:r w:rsidR="009F2778">
          <w:rPr>
            <w:noProof/>
          </w:rPr>
          <w:t>100</w:t>
        </w:r>
      </w:fldSimple>
      <w:bookmarkEnd w:id="250"/>
      <w:r w:rsidR="00920AD2">
        <w:t>:</w:t>
      </w:r>
      <w:r w:rsidR="00920AD2" w:rsidRPr="00CE0E27">
        <w:t xml:space="preserve"> </w:t>
      </w:r>
      <w:r w:rsidR="00920AD2">
        <w:tab/>
      </w:r>
      <w:r>
        <w:t>Using th</w:t>
      </w:r>
      <w:r w:rsidR="00E933CD">
        <w:t>e</w:t>
      </w:r>
      <w:r>
        <w:t xml:space="preserve"> extracted JSON to produce a LADOK entry</w:t>
      </w:r>
      <w:bookmarkEnd w:id="251"/>
    </w:p>
    <w:p w:rsidR="00817143" w:rsidRPr="00817143" w:rsidRDefault="00817143" w:rsidP="00817143">
      <w:pPr>
        <w:pStyle w:val="Heading1"/>
      </w:pPr>
      <w:bookmarkStart w:id="252" w:name="_Toc99295302"/>
      <w:r>
        <w:t>The big picture</w:t>
      </w:r>
      <w:bookmarkEnd w:id="252"/>
    </w:p>
    <w:p w:rsidR="00712044" w:rsidRDefault="00712044" w:rsidP="00712044">
      <w:pPr>
        <w:pStyle w:val="BodyText"/>
      </w:pPr>
      <w:r>
        <w:fldChar w:fldCharType="begin"/>
      </w:r>
      <w:r>
        <w:instrText xml:space="preserve"> REF _Ref77502903 \h </w:instrText>
      </w:r>
      <w:r>
        <w:fldChar w:fldCharType="separate"/>
      </w:r>
      <w:r w:rsidR="009F2778">
        <w:t xml:space="preserve">Table </w:t>
      </w:r>
      <w:r w:rsidR="009F2778">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920AD2"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r w:rsidR="00920AD2">
        <w:br w:type="page"/>
      </w:r>
    </w:p>
    <w:p w:rsidR="00712044" w:rsidRDefault="00712044" w:rsidP="004A36A4">
      <w:pPr>
        <w:pStyle w:val="Tablecaption"/>
      </w:pPr>
      <w:bookmarkStart w:id="253" w:name="_Ref77502903"/>
      <w:bookmarkStart w:id="254" w:name="_Toc99295413"/>
      <w:r>
        <w:lastRenderedPageBreak/>
        <w:t xml:space="preserve">Table </w:t>
      </w:r>
      <w:fldSimple w:instr=" SEQ Table \* ARABIC ">
        <w:r w:rsidR="009F2778">
          <w:rPr>
            <w:noProof/>
          </w:rPr>
          <w:t>1</w:t>
        </w:r>
      </w:fldSimple>
      <w:bookmarkEnd w:id="253"/>
      <w:r w:rsidR="00920AD2">
        <w:t>:</w:t>
      </w:r>
      <w:r w:rsidR="00920AD2" w:rsidRPr="00CE0E27">
        <w:t xml:space="preserve"> </w:t>
      </w:r>
      <w:r w:rsidR="00920AD2">
        <w:tab/>
      </w:r>
      <w:r w:rsidR="00EC738B">
        <w:t>Inform</w:t>
      </w:r>
      <w:r>
        <w:t>ation and how it is used</w:t>
      </w:r>
      <w:bookmarkEnd w:id="254"/>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F11B26">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F11B26">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lastRenderedPageBreak/>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lastRenderedPageBreak/>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F11B26">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F11B26">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Default="00F11B26" w:rsidP="00F11B26">
      <w:pPr>
        <w:pStyle w:val="Heading1"/>
      </w:pPr>
      <w:bookmarkStart w:id="255" w:name="_Ref99212282"/>
      <w:bookmarkStart w:id="256" w:name="_Toc99295303"/>
      <w:r>
        <w:t>Alternative way of generating JSON for a LaTeX template</w:t>
      </w:r>
      <w:bookmarkEnd w:id="255"/>
      <w:bookmarkEnd w:id="256"/>
    </w:p>
    <w:p w:rsidR="00F11B26" w:rsidRDefault="00F11B26" w:rsidP="00F11B26">
      <w:pPr>
        <w:pStyle w:val="BodyText"/>
      </w:pPr>
      <w:r>
        <w:t>After writing a program to extract the JSON information directly from the DOCX file, I was inspired to try to more directly get the JASON data from the LaTeX template; thus, in both cases avoiding the need to parse the PDF file.</w:t>
      </w:r>
    </w:p>
    <w:p w:rsidR="00E933CD" w:rsidRDefault="00E933CD" w:rsidP="00E933CD">
      <w:pPr>
        <w:pStyle w:val="BodyText"/>
      </w:pPr>
      <w:r>
        <w:t>While one might think about simply writing the information to a file rather than rendering it in the PDF document, there turned out to be several problems</w:t>
      </w:r>
      <w:r w:rsidR="00FD4AF4">
        <w:t>,</w:t>
      </w:r>
      <w:r>
        <w:t xml:space="preserve"> as the</w:t>
      </w:r>
      <w:r w:rsidR="00FD4AF4">
        <w:t xml:space="preserve"> LaTeX</w:t>
      </w:r>
      <w:r>
        <w:t xml:space="preserve"> </w:t>
      </w:r>
      <w:r w:rsidRPr="00FD4AF4">
        <w:rPr>
          <w:rStyle w:val="HTMLCode"/>
        </w:rPr>
        <w:t>\write</w:t>
      </w:r>
      <w:r>
        <w:t xml:space="preserve"> turns out </w:t>
      </w:r>
      <w:r w:rsidRPr="00FD4AF4">
        <w:rPr>
          <w:b/>
        </w:rPr>
        <w:t>not</w:t>
      </w:r>
      <w:r w:rsidR="009F2778">
        <w:t xml:space="preserve"> to expand </w:t>
      </w:r>
      <w:r>
        <w:t xml:space="preserve">commands that are </w:t>
      </w:r>
      <w:r w:rsidRPr="00FD4AF4">
        <w:rPr>
          <w:b/>
          <w:i/>
        </w:rPr>
        <w:t>not expandable</w:t>
      </w:r>
      <w:r>
        <w:t xml:space="preserve"> – while writing this </w:t>
      </w:r>
      <w:r w:rsidR="00FD4AF4">
        <w:t xml:space="preserve">same content </w:t>
      </w:r>
      <w:r>
        <w:t>to the page</w:t>
      </w:r>
      <w:r w:rsidR="00FD4AF4">
        <w:t xml:space="preserve"> ends up with</w:t>
      </w:r>
      <w:r>
        <w:t xml:space="preserve"> the </w:t>
      </w:r>
      <w:r w:rsidR="00FD4AF4">
        <w:t xml:space="preserve">correct </w:t>
      </w:r>
      <w:r>
        <w:t xml:space="preserve">rendering of the page </w:t>
      </w:r>
      <w:r w:rsidR="00FD4AF4">
        <w:t xml:space="preserve">(as this action </w:t>
      </w:r>
      <w:r>
        <w:t xml:space="preserve">causes the expansion and evaluation of the </w:t>
      </w:r>
      <w:r w:rsidR="009F2778">
        <w:rPr>
          <w:sz w:val="20"/>
        </w:rPr>
        <w:t>commands</w:t>
      </w:r>
      <w:r w:rsidR="00FD4AF4">
        <w:t>)</w:t>
      </w:r>
      <w:r>
        <w:t>.</w:t>
      </w:r>
    </w:p>
    <w:p w:rsidR="00E933CD" w:rsidRDefault="00E933CD" w:rsidP="00E933CD">
      <w:pPr>
        <w:pStyle w:val="BodyText"/>
      </w:pPr>
      <w:r>
        <w:t xml:space="preserve">The first problem that I encountered was that the xstring function </w:t>
      </w:r>
      <w:r w:rsidRPr="00FD4AF4">
        <w:rPr>
          <w:rStyle w:val="HTMLCode"/>
        </w:rPr>
        <w:t>\IfEqCase</w:t>
      </w:r>
      <w:r>
        <w:t xml:space="preserve"> that I had used in a number of places turned out to not be expandable in a </w:t>
      </w:r>
      <w:r w:rsidRPr="00FD4AF4">
        <w:rPr>
          <w:rStyle w:val="HTMLCode"/>
        </w:rPr>
        <w:t>\immediate\write</w:t>
      </w:r>
      <w:r>
        <w:t xml:space="preserve"> call. Thus I needed t</w:t>
      </w:r>
      <w:r w:rsidR="00FD4AF4">
        <w:t xml:space="preserve">o use an expandable version. </w:t>
      </w:r>
      <w:r>
        <w:t xml:space="preserve">The new code for </w:t>
      </w:r>
      <w:r w:rsidRPr="00FD4AF4">
        <w:rPr>
          <w:rStyle w:val="HTMLCode"/>
        </w:rPr>
        <w:t>kththesis.cls</w:t>
      </w:r>
      <w:r>
        <w:t xml:space="preserve"> is shown in </w:t>
      </w:r>
      <w:r>
        <w:fldChar w:fldCharType="begin"/>
      </w:r>
      <w:r>
        <w:instrText xml:space="preserve"> REF _Ref78457879 \h </w:instrText>
      </w:r>
      <w:r>
        <w:fldChar w:fldCharType="separate"/>
      </w:r>
      <w:r w:rsidR="009F2778">
        <w:t xml:space="preserve">Figure </w:t>
      </w:r>
      <w:r w:rsidR="009F2778">
        <w:rPr>
          <w:noProof/>
        </w:rPr>
        <w:t>101</w:t>
      </w:r>
      <w:r>
        <w:fldChar w:fldCharType="end"/>
      </w:r>
      <w:r w:rsidR="00FD4AF4">
        <w:t>. I c</w:t>
      </w:r>
      <w:r>
        <w:t xml:space="preserve">hanged to use expl3 </w:t>
      </w:r>
      <w:r w:rsidRPr="00FD4AF4">
        <w:rPr>
          <w:rStyle w:val="HTMLCode"/>
        </w:rPr>
        <w:t>strcompare</w:t>
      </w:r>
      <w:r>
        <w:t xml:space="preserve"> rather than xstring's </w:t>
      </w:r>
      <w:r w:rsidRPr="00FD4AF4">
        <w:rPr>
          <w:rStyle w:val="HTMLCode"/>
        </w:rPr>
        <w:t>IfEqCase</w:t>
      </w:r>
      <w:r>
        <w:t>, since the later is not expandable</w:t>
      </w:r>
      <w:r>
        <w:rPr>
          <w:rStyle w:val="FootnoteReference"/>
        </w:rPr>
        <w:footnoteReference w:id="9"/>
      </w:r>
      <w:r>
        <w:t>. For example</w:t>
      </w:r>
      <w:r w:rsidR="00FD4AF4">
        <w:t>,</w:t>
      </w:r>
      <w:r>
        <w:t xml:space="preserve"> the code in </w:t>
      </w:r>
      <w:r>
        <w:fldChar w:fldCharType="begin"/>
      </w:r>
      <w:r>
        <w:instrText xml:space="preserve"> REF _Ref78456834 \h </w:instrText>
      </w:r>
      <w:r>
        <w:fldChar w:fldCharType="separate"/>
      </w:r>
      <w:r w:rsidR="009F2778">
        <w:t xml:space="preserve">Figure </w:t>
      </w:r>
      <w:r w:rsidR="009F2778">
        <w:rPr>
          <w:noProof/>
        </w:rPr>
        <w:t>102</w:t>
      </w:r>
      <w:r>
        <w:fldChar w:fldCharType="end"/>
      </w:r>
      <w:r>
        <w:t xml:space="preserve"> needed to be replaced by the code in </w:t>
      </w:r>
      <w:r>
        <w:fldChar w:fldCharType="begin"/>
      </w:r>
      <w:r>
        <w:instrText xml:space="preserve"> REF _Ref78456835 \h </w:instrText>
      </w:r>
      <w:r>
        <w:fldChar w:fldCharType="separate"/>
      </w:r>
      <w:r w:rsidR="009F2778">
        <w:t xml:space="preserve">Figure </w:t>
      </w:r>
      <w:r w:rsidR="009F2778">
        <w:rPr>
          <w:noProof/>
        </w:rPr>
        <w:t>103</w:t>
      </w:r>
      <w:r>
        <w:fldChar w:fldCharType="end"/>
      </w:r>
      <w:r w:rsidR="00FD4AF4">
        <w:t xml:space="preserve">. </w:t>
      </w:r>
      <w:proofErr w:type="gramStart"/>
      <w:r w:rsidR="00FD4AF4">
        <w:t>S</w:t>
      </w:r>
      <w:r>
        <w:t xml:space="preserve">imilarly for the code </w:t>
      </w:r>
      <w:r w:rsidR="00FD4AF4">
        <w:t xml:space="preserve">of </w:t>
      </w:r>
      <w:r w:rsidRPr="00FD4AF4">
        <w:rPr>
          <w:rStyle w:val="HTMLCode"/>
        </w:rPr>
        <w:t>\programmecode</w:t>
      </w:r>
      <w:r>
        <w:t xml:space="preserve"> </w:t>
      </w:r>
      <w:r w:rsidR="00FD4AF4">
        <w:t xml:space="preserve">(partially) </w:t>
      </w:r>
      <w:r>
        <w:t xml:space="preserve">shown in </w:t>
      </w:r>
      <w:r>
        <w:fldChar w:fldCharType="begin"/>
      </w:r>
      <w:r>
        <w:instrText xml:space="preserve"> REF _Ref78456947 \h </w:instrText>
      </w:r>
      <w:r>
        <w:fldChar w:fldCharType="separate"/>
      </w:r>
      <w:r w:rsidR="009F2778">
        <w:t xml:space="preserve">Figure </w:t>
      </w:r>
      <w:r w:rsidR="009F2778">
        <w:rPr>
          <w:noProof/>
        </w:rPr>
        <w:t>104</w:t>
      </w:r>
      <w:r>
        <w:fldChar w:fldCharType="end"/>
      </w:r>
      <w:r>
        <w:t>.</w:t>
      </w:r>
      <w:proofErr w:type="gramEnd"/>
      <w:r>
        <w:t xml:space="preserve"> This means that there needs to be a new </w:t>
      </w:r>
      <w:r w:rsidRPr="00E933CD">
        <w:rPr>
          <w:rStyle w:val="HTMLCode"/>
        </w:rPr>
        <w:lastRenderedPageBreak/>
        <w:t>schools_and_programs.ins</w:t>
      </w:r>
      <w:r>
        <w:t xml:space="preserve"> file. [Note that I have not yet written a new version of the program to generate this file.]</w:t>
      </w:r>
    </w:p>
    <w:tbl>
      <w:tblPr>
        <w:tblStyle w:val="TableGrid"/>
        <w:tblW w:w="0" w:type="auto"/>
        <w:tblLook w:val="04A0" w:firstRow="1" w:lastRow="0" w:firstColumn="1" w:lastColumn="0" w:noHBand="0" w:noVBand="1"/>
      </w:tblPr>
      <w:tblGrid>
        <w:gridCol w:w="9289"/>
      </w:tblGrid>
      <w:tr w:rsidR="00E933CD" w:rsidTr="007D71D3">
        <w:trPr>
          <w:trHeight w:val="417"/>
        </w:trPr>
        <w:tc>
          <w:tcPr>
            <w:tcW w:w="9289" w:type="dxa"/>
          </w:tcPr>
          <w:p w:rsidR="00E933CD" w:rsidRDefault="00E933CD" w:rsidP="007D71D3">
            <w:pPr>
              <w:pStyle w:val="Computerexample"/>
            </w:pPr>
            <w:r>
              <w:t>\ExplSyntaxOn</w:t>
            </w:r>
          </w:p>
          <w:p w:rsidR="00E933CD" w:rsidRDefault="00E933CD" w:rsidP="007D71D3">
            <w:pPr>
              <w:pStyle w:val="Computerexample"/>
            </w:pPr>
            <w:r>
              <w:t>\cs_new_eq:NN \strcompare \str_if_eq:nnTF</w:t>
            </w:r>
          </w:p>
          <w:p w:rsidR="00E933CD" w:rsidRDefault="00E933CD" w:rsidP="007D71D3">
            <w:pPr>
              <w:pStyle w:val="Computerexample"/>
            </w:pPr>
            <w:r>
              <w:t>\ExplSyntaxOff</w:t>
            </w:r>
          </w:p>
          <w:p w:rsidR="00E933CD" w:rsidRDefault="00E933CD" w:rsidP="007D71D3">
            <w:pPr>
              <w:pStyle w:val="Computerexample"/>
            </w:pPr>
          </w:p>
          <w:p w:rsidR="00E933CD" w:rsidRDefault="00E933CD" w:rsidP="007D71D3">
            <w:pPr>
              <w:pStyle w:val="Computerexample"/>
            </w:pPr>
            <w:r>
              <w:t>\newcommand{\InsertKeywords}[1]{</w:t>
            </w:r>
          </w:p>
          <w:p w:rsidR="00E933CD" w:rsidRDefault="00E933CD" w:rsidP="007D71D3">
            <w:pPr>
              <w:pStyle w:val="Computerexample"/>
            </w:pPr>
            <w:r>
              <w:t>\strcompare{#1}{english}{\@EnglishKeywords}{}%</w:t>
            </w:r>
          </w:p>
          <w:p w:rsidR="00E933CD" w:rsidRDefault="00E933CD" w:rsidP="007D71D3">
            <w:pPr>
              <w:pStyle w:val="Computerexample"/>
            </w:pPr>
            <w:r>
              <w:t>\strcompare{#1}{swedish}{\@SwedishKeywords}{}%</w:t>
            </w:r>
          </w:p>
        </w:tc>
      </w:tr>
    </w:tbl>
    <w:p w:rsidR="00E933CD" w:rsidRPr="00642947" w:rsidRDefault="00E933CD" w:rsidP="00E933CD">
      <w:pPr>
        <w:pStyle w:val="BodyText"/>
      </w:pPr>
      <w:bookmarkStart w:id="257" w:name="_Ref78457879"/>
      <w:bookmarkStart w:id="258" w:name="_Toc99295404"/>
      <w:r>
        <w:t xml:space="preserve">Figure </w:t>
      </w:r>
      <w:fldSimple w:instr=" SEQ Figure \* ARABIC ">
        <w:r w:rsidR="009F2778">
          <w:rPr>
            <w:noProof/>
          </w:rPr>
          <w:t>101</w:t>
        </w:r>
      </w:fldSimple>
      <w:bookmarkEnd w:id="257"/>
      <w:r w:rsidR="00920AD2">
        <w:t>:</w:t>
      </w:r>
      <w:r w:rsidR="00920AD2" w:rsidRPr="00CE0E27">
        <w:t xml:space="preserve"> </w:t>
      </w:r>
      <w:r w:rsidR="00920AD2">
        <w:rPr>
          <w:sz w:val="20"/>
        </w:rPr>
        <w:tab/>
      </w:r>
      <w:r>
        <w:t xml:space="preserve">New version of </w:t>
      </w:r>
      <w:hyperlink r:id="rId84" w:history="1">
        <w:r w:rsidR="00FD4AF4" w:rsidRPr="00FD4AF4">
          <w:rPr>
            <w:rStyle w:val="HTMLCode"/>
          </w:rPr>
          <w:t>\Insert\Keywords</w:t>
        </w:r>
      </w:hyperlink>
      <w:r w:rsidR="00FD4AF4">
        <w:t xml:space="preserve"> tother with making the expl3 </w:t>
      </w:r>
      <w:r w:rsidR="00FD4AF4" w:rsidRPr="00FD4AF4">
        <w:rPr>
          <w:rStyle w:val="HTMLCode"/>
        </w:rPr>
        <w:t>\strcompare</w:t>
      </w:r>
      <w:r w:rsidR="00FD4AF4">
        <w:t xml:space="preserve"> function available.</w:t>
      </w:r>
      <w:bookmarkEnd w:id="258"/>
    </w:p>
    <w:tbl>
      <w:tblPr>
        <w:tblStyle w:val="TableGrid"/>
        <w:tblW w:w="0" w:type="auto"/>
        <w:tblLook w:val="04A0" w:firstRow="1" w:lastRow="0" w:firstColumn="1" w:lastColumn="0" w:noHBand="0" w:noVBand="1"/>
      </w:tblPr>
      <w:tblGrid>
        <w:gridCol w:w="8646"/>
      </w:tblGrid>
      <w:tr w:rsidR="00E933CD" w:rsidTr="00E933CD">
        <w:tc>
          <w:tcPr>
            <w:tcW w:w="8646" w:type="dxa"/>
          </w:tcPr>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IfEqCase{#1}{%</w:t>
            </w:r>
          </w:p>
          <w:p w:rsidR="00E933CD" w:rsidRDefault="00E933CD" w:rsidP="007D71D3">
            <w:pPr>
              <w:pStyle w:val="Computerexample"/>
            </w:pPr>
            <w:r>
              <w:t xml:space="preserve">    {ABE}{Skolan för Arkitektur och samhällsbyggnad}%</w:t>
            </w:r>
          </w:p>
          <w:p w:rsidR="00E933CD" w:rsidRDefault="00E933CD" w:rsidP="007D71D3">
            <w:pPr>
              <w:pStyle w:val="Computerexample"/>
            </w:pPr>
            <w:r>
              <w:t xml:space="preserve">    {ITM}{Skolan för Industriell teknik och management}%</w:t>
            </w:r>
          </w:p>
          <w:p w:rsidR="00E933CD" w:rsidRDefault="00E933CD" w:rsidP="007D71D3">
            <w:pPr>
              <w:pStyle w:val="Computerexample"/>
            </w:pPr>
            <w:r>
              <w:t xml:space="preserve">    {SCI}{Skolan för Teknikvetenskap}%</w:t>
            </w:r>
          </w:p>
          <w:p w:rsidR="00E933CD" w:rsidRDefault="00E933CD" w:rsidP="007D71D3">
            <w:pPr>
              <w:pStyle w:val="Computerexample"/>
            </w:pPr>
            <w:r>
              <w:t xml:space="preserve">    {CBH}{Skolan för Kemi, bioteknologi och hälsa}%</w:t>
            </w:r>
          </w:p>
          <w:p w:rsidR="00E933CD" w:rsidRDefault="00E933CD" w:rsidP="007D71D3">
            <w:pPr>
              <w:pStyle w:val="Computerexample"/>
            </w:pPr>
            <w:r>
              <w:t xml:space="preserve">    {EECS}{Skolan för Elektroteknik och datavetenskap}%</w:t>
            </w:r>
          </w:p>
          <w:p w:rsidR="00E933CD" w:rsidRDefault="00E933CD" w:rsidP="007D71D3">
            <w:pPr>
              <w:pStyle w:val="Computerexample"/>
            </w:pPr>
            <w:r>
              <w:t xml:space="preserve">  }[\typeout{school's code not found}]</w:t>
            </w:r>
          </w:p>
          <w:p w:rsidR="00E933CD" w:rsidRDefault="00E933CD" w:rsidP="007D71D3">
            <w:pPr>
              <w:pStyle w:val="Computerexample"/>
            </w:pPr>
            <w:r>
              <w:t xml:space="preserve">  \else</w:t>
            </w:r>
          </w:p>
          <w:p w:rsidR="00E933CD" w:rsidRDefault="00E933CD" w:rsidP="007D71D3">
            <w:pPr>
              <w:pStyle w:val="Computerexample"/>
            </w:pPr>
            <w:r>
              <w:t xml:space="preserve">  \IfEqCase{#1}{%</w:t>
            </w:r>
          </w:p>
          <w:p w:rsidR="00E933CD" w:rsidRDefault="00E933CD" w:rsidP="007D71D3">
            <w:pPr>
              <w:pStyle w:val="Computerexample"/>
            </w:pPr>
            <w:r>
              <w:t xml:space="preserve">    {ABE}{School of Architecture and the Built Environment}%</w:t>
            </w:r>
          </w:p>
          <w:p w:rsidR="00E933CD" w:rsidRDefault="00E933CD" w:rsidP="007D71D3">
            <w:pPr>
              <w:pStyle w:val="Computerexample"/>
            </w:pPr>
            <w:r>
              <w:t xml:space="preserve">    {ITM}{School of Industrial Engineering and Management}%</w:t>
            </w:r>
          </w:p>
          <w:p w:rsidR="00E933CD" w:rsidRDefault="00E933CD" w:rsidP="007D71D3">
            <w:pPr>
              <w:pStyle w:val="Computerexample"/>
            </w:pPr>
            <w:r>
              <w:t xml:space="preserve">    {SCI}{School of Engineering Sciences}%</w:t>
            </w:r>
          </w:p>
          <w:p w:rsidR="00E933CD" w:rsidRDefault="00E933CD" w:rsidP="007D71D3">
            <w:pPr>
              <w:pStyle w:val="Computerexample"/>
            </w:pPr>
            <w:r>
              <w:t xml:space="preserve">    {CBH}{School of Engineering Sciences in Chemistry, Biotechnology and Health}%</w:t>
            </w:r>
          </w:p>
          <w:p w:rsidR="00E933CD" w:rsidRDefault="00E933CD" w:rsidP="007D71D3">
            <w:pPr>
              <w:pStyle w:val="Computerexample"/>
            </w:pPr>
            <w:r>
              <w:t xml:space="preserve">    {EECS}{School of Electrical Engineering and Computer Science}%</w:t>
            </w:r>
          </w:p>
          <w:p w:rsidR="00E933CD" w:rsidRDefault="00E933CD" w:rsidP="007D71D3">
            <w:pPr>
              <w:pStyle w:val="Computerexample"/>
            </w:pPr>
            <w:r>
              <w:t xml:space="preserve">  }[\typeout{school's code not found}]</w:t>
            </w:r>
          </w:p>
          <w:p w:rsidR="00E933CD" w:rsidRDefault="00E933CD" w:rsidP="007D71D3">
            <w:pPr>
              <w:pStyle w:val="Computerexample"/>
            </w:pPr>
            <w:r>
              <w:t xml:space="preserve">  \fi</w:t>
            </w:r>
          </w:p>
          <w:p w:rsidR="00E933CD" w:rsidRDefault="00E933CD" w:rsidP="007D71D3">
            <w:pPr>
              <w:pStyle w:val="Computerexample"/>
            </w:pPr>
            <w:r>
              <w:t>}</w:t>
            </w:r>
          </w:p>
        </w:tc>
      </w:tr>
    </w:tbl>
    <w:p w:rsidR="00E933CD" w:rsidRDefault="00E933CD" w:rsidP="00920AD2">
      <w:pPr>
        <w:pStyle w:val="Caption"/>
      </w:pPr>
      <w:bookmarkStart w:id="259" w:name="_Ref78456834"/>
      <w:bookmarkStart w:id="260" w:name="_Toc99295405"/>
      <w:r>
        <w:t xml:space="preserve">Figure </w:t>
      </w:r>
      <w:fldSimple w:instr=" SEQ Figure \* ARABIC ">
        <w:r w:rsidR="009F2778">
          <w:rPr>
            <w:noProof/>
          </w:rPr>
          <w:t>102</w:t>
        </w:r>
      </w:fldSimple>
      <w:bookmarkEnd w:id="259"/>
      <w:r w:rsidR="00920AD2">
        <w:t>:</w:t>
      </w:r>
      <w:r w:rsidR="00920AD2" w:rsidRPr="00CE0E27">
        <w:t xml:space="preserve"> </w:t>
      </w:r>
      <w:r w:rsidR="00920AD2">
        <w:tab/>
      </w:r>
      <w:r>
        <w:t>Original \schoolAcronym</w:t>
      </w:r>
      <w:bookmarkEnd w:id="260"/>
    </w:p>
    <w:p w:rsidR="00E933CD" w:rsidRDefault="00E933CD" w:rsidP="00E933CD">
      <w:pPr>
        <w:pStyle w:val="ListBullet2"/>
        <w:numPr>
          <w:ilvl w:val="0"/>
          <w:numId w:val="0"/>
        </w:numPr>
        <w:ind w:left="643"/>
      </w:pP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7D71D3">
            <w:pPr>
              <w:pStyle w:val="Computerexample"/>
            </w:pPr>
            <w:r w:rsidRPr="00F03ECC">
              <w:lastRenderedPageBreak/>
              <w:t>% The strco</w:t>
            </w:r>
            <w:r>
              <w:t>mpare is added to kththesis.cls</w:t>
            </w:r>
          </w:p>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strcompare{#1}{ABE}{Skolan för Arkitektur och samhällsbyggnad}{}%</w:t>
            </w:r>
          </w:p>
          <w:p w:rsidR="00E933CD" w:rsidRDefault="00E933CD" w:rsidP="007D71D3">
            <w:pPr>
              <w:pStyle w:val="Computerexample"/>
            </w:pPr>
            <w:r>
              <w:t xml:space="preserve">    \strcompare{#1}{ITM}{Skolan för Industriell teknik och management}{}%</w:t>
            </w:r>
          </w:p>
          <w:p w:rsidR="00E933CD" w:rsidRDefault="00E933CD" w:rsidP="007D71D3">
            <w:pPr>
              <w:pStyle w:val="Computerexample"/>
            </w:pPr>
            <w:r>
              <w:t xml:space="preserve">    \strcompare{#1}{SCI}{Skolan för Teknikvetenskap}{}%</w:t>
            </w:r>
          </w:p>
          <w:p w:rsidR="00E933CD" w:rsidRDefault="00E933CD" w:rsidP="007D71D3">
            <w:pPr>
              <w:pStyle w:val="Computerexample"/>
            </w:pPr>
            <w:r>
              <w:t xml:space="preserve">    \strcompare{#1}{CBH}{Skolan för Kemi, bioteknologi och hälsa}{}%</w:t>
            </w:r>
          </w:p>
          <w:p w:rsidR="00E933CD" w:rsidRDefault="00E933CD" w:rsidP="007D71D3">
            <w:pPr>
              <w:pStyle w:val="Computerexample"/>
            </w:pPr>
            <w:r>
              <w:t xml:space="preserve">    \strcompare{#1}{EECS}{Skolan för Elektroteknik och datavetenskap}{}%</w:t>
            </w:r>
          </w:p>
          <w:p w:rsidR="00E933CD" w:rsidRDefault="00E933CD" w:rsidP="007D71D3">
            <w:pPr>
              <w:pStyle w:val="Computerexample"/>
            </w:pPr>
            <w:r>
              <w:t xml:space="preserve">  \else</w:t>
            </w:r>
          </w:p>
          <w:p w:rsidR="00E933CD" w:rsidRDefault="00E933CD" w:rsidP="007D71D3">
            <w:pPr>
              <w:pStyle w:val="Computerexample"/>
            </w:pPr>
            <w:r>
              <w:t xml:space="preserve">    \strcompare{#1}{ABE}{School of Architecture and the Built Environment}{}%</w:t>
            </w:r>
          </w:p>
          <w:p w:rsidR="00E933CD" w:rsidRDefault="00E933CD" w:rsidP="007D71D3">
            <w:pPr>
              <w:pStyle w:val="Computerexample"/>
            </w:pPr>
            <w:r>
              <w:t xml:space="preserve">    \strcompare{#1}{ITM}{School of Industrial Engineering and Management}{}%</w:t>
            </w:r>
          </w:p>
          <w:p w:rsidR="00E933CD" w:rsidRDefault="00E933CD" w:rsidP="007D71D3">
            <w:pPr>
              <w:pStyle w:val="Computerexample"/>
            </w:pPr>
            <w:r>
              <w:t xml:space="preserve">    \strcompare{#1}{SCI}{School of Engineering Sciences}{}%</w:t>
            </w:r>
          </w:p>
          <w:p w:rsidR="00E933CD" w:rsidRDefault="00E933CD" w:rsidP="007D71D3">
            <w:pPr>
              <w:pStyle w:val="Computerexample"/>
            </w:pPr>
            <w:r>
              <w:t xml:space="preserve">    \strcompare{#1}{CBH}{School of Engineering Sciences in Chemistry, Biotechnology and Health}{}%</w:t>
            </w:r>
          </w:p>
          <w:p w:rsidR="00E933CD" w:rsidRDefault="00E933CD" w:rsidP="007D71D3">
            <w:pPr>
              <w:pStyle w:val="Computerexample"/>
            </w:pPr>
            <w:r>
              <w:t xml:space="preserve">    \strcompare{#1}{EECS}{School of Electrical Engineering and Computer Science}{}%</w:t>
            </w:r>
          </w:p>
          <w:p w:rsidR="00E933CD" w:rsidRDefault="00E933CD" w:rsidP="007D71D3">
            <w:pPr>
              <w:pStyle w:val="Computerexample"/>
            </w:pPr>
            <w:r>
              <w:t xml:space="preserve">  \fi</w:t>
            </w:r>
          </w:p>
          <w:p w:rsidR="00E933CD" w:rsidRDefault="00E933CD" w:rsidP="007D71D3">
            <w:pPr>
              <w:pStyle w:val="Computerexample"/>
            </w:pPr>
            <w:r>
              <w:t>}</w:t>
            </w:r>
          </w:p>
        </w:tc>
      </w:tr>
    </w:tbl>
    <w:p w:rsidR="00FD4AF4" w:rsidRDefault="00E933CD" w:rsidP="00920AD2">
      <w:pPr>
        <w:pStyle w:val="Caption"/>
      </w:pPr>
      <w:bookmarkStart w:id="261" w:name="_Ref78456835"/>
      <w:bookmarkStart w:id="262" w:name="_Toc99295406"/>
      <w:r>
        <w:t xml:space="preserve">Figure </w:t>
      </w:r>
      <w:fldSimple w:instr=" SEQ Figure \* ARABIC ">
        <w:r w:rsidR="009F2778">
          <w:rPr>
            <w:noProof/>
          </w:rPr>
          <w:t>103</w:t>
        </w:r>
      </w:fldSimple>
      <w:bookmarkEnd w:id="261"/>
      <w:r w:rsidR="00920AD2">
        <w:t>:</w:t>
      </w:r>
      <w:r w:rsidR="00920AD2" w:rsidRPr="00CE0E27">
        <w:t xml:space="preserve"> </w:t>
      </w:r>
      <w:r w:rsidR="00920AD2">
        <w:tab/>
      </w:r>
      <w:r>
        <w:t>new \schoolAcronym</w:t>
      </w:r>
      <w:bookmarkEnd w:id="262"/>
    </w:p>
    <w:p w:rsidR="00FD4AF4" w:rsidRDefault="00FD4AF4" w:rsidP="00920AD2">
      <w:pPr>
        <w:pStyle w:val="Caption"/>
      </w:pPr>
      <w:r>
        <w:br w:type="page"/>
      </w:r>
    </w:p>
    <w:tbl>
      <w:tblPr>
        <w:tblStyle w:val="TableGrid"/>
        <w:tblW w:w="0" w:type="auto"/>
        <w:tblLook w:val="04A0" w:firstRow="1" w:lastRow="0" w:firstColumn="1" w:lastColumn="0" w:noHBand="0" w:noVBand="1"/>
      </w:tblPr>
      <w:tblGrid>
        <w:gridCol w:w="9289"/>
      </w:tblGrid>
      <w:tr w:rsidR="00E933CD" w:rsidTr="007D71D3">
        <w:tc>
          <w:tcPr>
            <w:tcW w:w="9289" w:type="dxa"/>
          </w:tcPr>
          <w:p w:rsidR="00E933CD" w:rsidRDefault="00E933CD" w:rsidP="007D71D3">
            <w:r>
              <w:lastRenderedPageBreak/>
              <w:t>\newcommand{\programmecode}[1]{%</w:t>
            </w:r>
          </w:p>
          <w:p w:rsidR="00E933CD" w:rsidRDefault="00E933CD" w:rsidP="007D71D3">
            <w:r>
              <w:t xml:space="preserve">  \ifinswedish</w:t>
            </w:r>
          </w:p>
          <w:p w:rsidR="00E933CD" w:rsidRDefault="00E933CD" w:rsidP="007D71D3">
            <w:r>
              <w:t xml:space="preserve">    \strcompare{#1}{ARKIT}{Arkitektutbildning}{}%</w:t>
            </w:r>
          </w:p>
          <w:p w:rsidR="00E933CD" w:rsidRDefault="00E933CD" w:rsidP="007D71D3">
            <w:r>
              <w:t xml:space="preserve">    \strcompare{#1}{CBIOT}{Civilingenjörsutbildning i bioteknik}{}%</w:t>
            </w:r>
          </w:p>
          <w:p w:rsidR="00E933CD" w:rsidRDefault="00E933CD" w:rsidP="007D71D3">
            <w:r>
              <w:t>...</w:t>
            </w:r>
          </w:p>
          <w:p w:rsidR="00E933CD" w:rsidRDefault="00E933CD" w:rsidP="007D71D3">
            <w:r>
              <w:t>\strcompare{#1}{TURSM}{Magisterprogram, urbana studier}{}%</w:t>
            </w:r>
          </w:p>
          <w:p w:rsidR="00E933CD" w:rsidRDefault="00E933CD" w:rsidP="007D71D3">
            <w:r>
              <w:t xml:space="preserve">  \else</w:t>
            </w:r>
          </w:p>
          <w:p w:rsidR="00E933CD" w:rsidRDefault="00E933CD" w:rsidP="007D71D3">
            <w:r>
              <w:t xml:space="preserve">    \strcompare{#1}{ARKIT}{Degree Programme in Architecture}{}%</w:t>
            </w:r>
          </w:p>
          <w:p w:rsidR="00E933CD" w:rsidRDefault="00E933CD" w:rsidP="007D71D3">
            <w:r>
              <w:t xml:space="preserve">    \strcompare{#1}{CBIOT}{Degree Programme in Biotechnology}{}%</w:t>
            </w:r>
          </w:p>
          <w:p w:rsidR="00E933CD" w:rsidRDefault="00E933CD" w:rsidP="007D71D3">
            <w:r>
              <w:t xml:space="preserve"> ...</w:t>
            </w:r>
          </w:p>
          <w:p w:rsidR="00E933CD" w:rsidRDefault="00E933CD" w:rsidP="007D71D3">
            <w:r>
              <w:t xml:space="preserve">   \strcompare{#1}{TURSM}{Master's Programme, Urbanism Studies, 60 credits}{}%</w:t>
            </w:r>
          </w:p>
          <w:p w:rsidR="00E933CD" w:rsidRDefault="00E933CD" w:rsidP="007D71D3">
            <w:r>
              <w:t xml:space="preserve">  \fi</w:t>
            </w:r>
          </w:p>
          <w:p w:rsidR="00E933CD" w:rsidRDefault="00E933CD" w:rsidP="00E933CD">
            <w:r>
              <w:t>}</w:t>
            </w:r>
          </w:p>
        </w:tc>
      </w:tr>
    </w:tbl>
    <w:p w:rsidR="00E933CD" w:rsidRDefault="00E933CD" w:rsidP="00920AD2">
      <w:pPr>
        <w:pStyle w:val="Caption"/>
      </w:pPr>
      <w:bookmarkStart w:id="263" w:name="_Ref78456947"/>
      <w:bookmarkStart w:id="264" w:name="_Toc99295407"/>
      <w:r>
        <w:t xml:space="preserve">Figure </w:t>
      </w:r>
      <w:fldSimple w:instr=" SEQ Figure \* ARABIC ">
        <w:r w:rsidR="009F2778">
          <w:rPr>
            <w:noProof/>
          </w:rPr>
          <w:t>104</w:t>
        </w:r>
      </w:fldSimple>
      <w:bookmarkEnd w:id="263"/>
      <w:r w:rsidR="00920AD2">
        <w:t>:</w:t>
      </w:r>
      <w:r w:rsidR="00920AD2" w:rsidRPr="00CE0E27">
        <w:t xml:space="preserve"> </w:t>
      </w:r>
      <w:r w:rsidR="00920AD2">
        <w:tab/>
      </w:r>
      <w:r>
        <w:t>New version of \programcode</w:t>
      </w:r>
      <w:bookmarkEnd w:id="264"/>
    </w:p>
    <w:p w:rsidR="00FD4AF4" w:rsidRDefault="00FD4AF4" w:rsidP="00FD4AF4">
      <w:r>
        <w:br w:type="page"/>
      </w:r>
    </w:p>
    <w:p w:rsidR="00F11B26" w:rsidRDefault="00E933CD" w:rsidP="00E933CD">
      <w:pPr>
        <w:pStyle w:val="BodyText"/>
        <w:ind w:firstLine="0"/>
      </w:pPr>
      <w:r>
        <w:lastRenderedPageBreak/>
        <w:fldChar w:fldCharType="begin"/>
      </w:r>
      <w:r>
        <w:instrText xml:space="preserve"> REF _Ref78456087 \h </w:instrText>
      </w:r>
      <w:r>
        <w:fldChar w:fldCharType="separate"/>
      </w:r>
      <w:r w:rsidR="009F2778">
        <w:t xml:space="preserve">Figure </w:t>
      </w:r>
      <w:r w:rsidR="009F2778">
        <w:rPr>
          <w:noProof/>
        </w:rPr>
        <w:t>105</w:t>
      </w:r>
      <w:r>
        <w:fldChar w:fldCharType="end"/>
      </w:r>
      <w:r>
        <w:t xml:space="preserve"> shows the code to write the first author’s information to the JSON file.</w:t>
      </w:r>
    </w:p>
    <w:tbl>
      <w:tblPr>
        <w:tblStyle w:val="TableGrid"/>
        <w:tblW w:w="0" w:type="auto"/>
        <w:tblLook w:val="04A0" w:firstRow="1" w:lastRow="0" w:firstColumn="1" w:lastColumn="0" w:noHBand="0" w:noVBand="1"/>
      </w:tblPr>
      <w:tblGrid>
        <w:gridCol w:w="9289"/>
      </w:tblGrid>
      <w:tr w:rsidR="00F11B26" w:rsidTr="00F11B26">
        <w:tc>
          <w:tcPr>
            <w:tcW w:w="9289" w:type="dxa"/>
          </w:tcPr>
          <w:p w:rsidR="00F11B26" w:rsidRDefault="00F11B26" w:rsidP="00F11B26">
            <w:pPr>
              <w:pStyle w:val="Computerexample"/>
            </w:pPr>
            <w:r>
              <w:t>\newwrite\jsonfile</w:t>
            </w:r>
          </w:p>
          <w:p w:rsidR="00F11B26" w:rsidRDefault="00F11B26" w:rsidP="00F11B26">
            <w:pPr>
              <w:pStyle w:val="Computerexample"/>
            </w:pPr>
            <w:r>
              <w:t xml:space="preserve">    \immediate\openout\jsonfile=fordiva.json</w:t>
            </w:r>
          </w:p>
          <w:p w:rsidR="00F11B26" w:rsidRDefault="00F11B26" w:rsidP="00F11B26">
            <w:pPr>
              <w:pStyle w:val="Computerexample"/>
            </w:pPr>
            <w:r>
              <w:t xml:space="preserve">    \immediate\write\jsonfile{ \@charlb }</w:t>
            </w:r>
          </w:p>
          <w:p w:rsidR="00F11B26" w:rsidRDefault="00F11B26" w:rsidP="00F11B26">
            <w:pPr>
              <w:pStyle w:val="Computerexample"/>
            </w:pPr>
            <w:r>
              <w:t xml:space="preserve">    \immediate\write\jsonfile{"Author1": \@charlb \ifx\@authorsLastname\@empty%\relax</w:t>
            </w:r>
          </w:p>
          <w:p w:rsidR="00F11B26" w:rsidRDefault="00F11B26" w:rsidP="00F11B26">
            <w:pPr>
              <w:pStyle w:val="Computerexample"/>
            </w:pPr>
            <w:r>
              <w:t xml:space="preserve">     \else</w:t>
            </w:r>
          </w:p>
          <w:p w:rsidR="00F11B26" w:rsidRDefault="00F11B26" w:rsidP="00F11B26">
            <w:pPr>
              <w:pStyle w:val="Computerexample"/>
            </w:pPr>
            <w:r>
              <w:t xml:space="preserve">     "Last name": "\@authorsLastname",</w:t>
            </w:r>
          </w:p>
          <w:p w:rsidR="00F11B26" w:rsidRDefault="00F11B26" w:rsidP="00F11B26">
            <w:pPr>
              <w:pStyle w:val="Computerexample"/>
            </w:pPr>
            <w:r>
              <w:t xml:space="preserve">     \fi</w:t>
            </w:r>
          </w:p>
          <w:p w:rsidR="00F11B26" w:rsidRDefault="00F11B26" w:rsidP="00F11B26">
            <w:pPr>
              <w:pStyle w:val="Computerexample"/>
            </w:pPr>
            <w:r>
              <w:t xml:space="preserve">     \ifx\@authorsFirstname\@empty%\relax</w:t>
            </w:r>
          </w:p>
          <w:p w:rsidR="00F11B26" w:rsidRDefault="00F11B26" w:rsidP="00F11B26">
            <w:pPr>
              <w:pStyle w:val="Computerexample"/>
            </w:pPr>
            <w:r>
              <w:t xml:space="preserve">     \else</w:t>
            </w:r>
          </w:p>
          <w:p w:rsidR="00F11B26" w:rsidRDefault="00F11B26" w:rsidP="00F11B26">
            <w:pPr>
              <w:pStyle w:val="Computerexample"/>
            </w:pPr>
            <w:r>
              <w:t xml:space="preserve">     "First name": "\@authorsFirstname",</w:t>
            </w:r>
          </w:p>
          <w:p w:rsidR="00F11B26" w:rsidRDefault="00F11B26" w:rsidP="00F11B26">
            <w:pPr>
              <w:pStyle w:val="Computerexample"/>
            </w:pPr>
            <w:r>
              <w:t xml:space="preserve">     \fi</w:t>
            </w:r>
          </w:p>
          <w:p w:rsidR="00F11B26" w:rsidRDefault="00F11B26" w:rsidP="00F11B26">
            <w:pPr>
              <w:pStyle w:val="Computerexample"/>
            </w:pPr>
            <w:r>
              <w:t xml:space="preserve">     \ifx\@kthid\@empty%\relax</w:t>
            </w:r>
          </w:p>
          <w:p w:rsidR="00F11B26" w:rsidRDefault="00F11B26" w:rsidP="00F11B26">
            <w:pPr>
              <w:pStyle w:val="Computerexample"/>
            </w:pPr>
            <w:r>
              <w:t xml:space="preserve">     \else</w:t>
            </w:r>
          </w:p>
          <w:p w:rsidR="00F11B26" w:rsidRDefault="00F11B26" w:rsidP="00F11B26">
            <w:pPr>
              <w:pStyle w:val="Computerexample"/>
            </w:pPr>
            <w:r>
              <w:t xml:space="preserve">     "Local User Id": "\@kthid",</w:t>
            </w:r>
          </w:p>
          <w:p w:rsidR="00F11B26" w:rsidRDefault="00F11B26" w:rsidP="00F11B26">
            <w:pPr>
              <w:pStyle w:val="Computerexample"/>
            </w:pPr>
            <w:r>
              <w:t xml:space="preserve">     \fi</w:t>
            </w:r>
          </w:p>
          <w:p w:rsidR="00F11B26" w:rsidRDefault="00F11B26" w:rsidP="00F11B26">
            <w:pPr>
              <w:pStyle w:val="Computerexample"/>
            </w:pPr>
            <w:r>
              <w:t xml:space="preserve">     \ifx\@email\@empty%\relax</w:t>
            </w:r>
          </w:p>
          <w:p w:rsidR="00F11B26" w:rsidRDefault="00F11B26" w:rsidP="00F11B26">
            <w:pPr>
              <w:pStyle w:val="Computerexample"/>
            </w:pPr>
            <w:r>
              <w:t xml:space="preserve">     \else</w:t>
            </w:r>
          </w:p>
          <w:p w:rsidR="00F11B26" w:rsidRDefault="00F11B26" w:rsidP="00F11B26">
            <w:pPr>
              <w:pStyle w:val="Computerexample"/>
            </w:pPr>
            <w:r>
              <w:t xml:space="preserve">     "E-mail": "\@email",</w:t>
            </w:r>
          </w:p>
          <w:p w:rsidR="00F11B26" w:rsidRDefault="00F11B26" w:rsidP="00F11B26">
            <w:pPr>
              <w:pStyle w:val="Computerexample"/>
            </w:pPr>
            <w:r>
              <w:t xml:space="preserve">     \fi</w:t>
            </w:r>
          </w:p>
          <w:p w:rsidR="00F11B26" w:rsidRDefault="00F11B26" w:rsidP="00F11B26">
            <w:pPr>
              <w:pStyle w:val="Computerexample"/>
            </w:pPr>
            <w:r>
              <w:t xml:space="preserve">     \ifx\@authorsSchool\@empty%\relax</w:t>
            </w:r>
          </w:p>
          <w:p w:rsidR="00F11B26" w:rsidRDefault="00F11B26" w:rsidP="00F11B26">
            <w:pPr>
              <w:pStyle w:val="Computerexample"/>
            </w:pPr>
            <w:r>
              <w:t xml:space="preserve">     \else</w:t>
            </w:r>
          </w:p>
          <w:p w:rsidR="00F11B26" w:rsidRDefault="00F11B26" w:rsidP="00F11B26">
            <w:pPr>
              <w:pStyle w:val="Computerexample"/>
            </w:pPr>
            <w:r>
              <w:t xml:space="preserve">     "organisation": \@charlb"L1": "\@authorsSchool"</w:t>
            </w:r>
          </w:p>
          <w:p w:rsidR="00F11B26" w:rsidRDefault="00F11B26" w:rsidP="00F11B26">
            <w:pPr>
              <w:pStyle w:val="Computerexample"/>
            </w:pPr>
            <w:r>
              <w:t xml:space="preserve">     \ifx\@authorsDepartment\@empty%\relax</w:t>
            </w:r>
          </w:p>
          <w:p w:rsidR="00F11B26" w:rsidRDefault="00F11B26" w:rsidP="00F11B26">
            <w:pPr>
              <w:pStyle w:val="Computerexample"/>
            </w:pPr>
            <w:r>
              <w:t xml:space="preserve">     \else</w:t>
            </w:r>
          </w:p>
          <w:p w:rsidR="00F11B26" w:rsidRDefault="00F11B26" w:rsidP="00F11B26">
            <w:pPr>
              <w:pStyle w:val="Computerexample"/>
            </w:pPr>
            <w:r>
              <w:t xml:space="preserve">     ,"L2": "\@authorsDepartment"</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w:t>
            </w:r>
          </w:p>
          <w:p w:rsidR="00F11B26" w:rsidRDefault="00F11B26" w:rsidP="00F11B26">
            <w:pPr>
              <w:pStyle w:val="Computerexample"/>
            </w:pPr>
            <w:r>
              <w:t>\immediate\write\jsonfile{\@charrb} % end the JSON dict</w:t>
            </w:r>
          </w:p>
          <w:p w:rsidR="00F11B26" w:rsidRDefault="00F11B26" w:rsidP="00F11B26">
            <w:pPr>
              <w:pStyle w:val="Computerexample"/>
            </w:pPr>
            <w:r>
              <w:t>\closeout\jsonfile</w:t>
            </w:r>
          </w:p>
        </w:tc>
      </w:tr>
    </w:tbl>
    <w:p w:rsidR="00F11B26" w:rsidRDefault="00F11B26" w:rsidP="00920AD2">
      <w:pPr>
        <w:pStyle w:val="Caption"/>
      </w:pPr>
      <w:bookmarkStart w:id="265" w:name="_Ref78456087"/>
      <w:bookmarkStart w:id="266" w:name="_Toc99295408"/>
      <w:r>
        <w:t xml:space="preserve">Figure </w:t>
      </w:r>
      <w:fldSimple w:instr=" SEQ Figure \* ARABIC ">
        <w:r w:rsidR="009F2778">
          <w:rPr>
            <w:noProof/>
          </w:rPr>
          <w:t>105</w:t>
        </w:r>
      </w:fldSimple>
      <w:bookmarkEnd w:id="265"/>
      <w:r w:rsidR="00920AD2">
        <w:t>:</w:t>
      </w:r>
      <w:r w:rsidR="00920AD2" w:rsidRPr="00CE0E27">
        <w:t xml:space="preserve"> </w:t>
      </w:r>
      <w:r w:rsidR="00920AD2">
        <w:tab/>
      </w:r>
      <w:r>
        <w:t>Code to write the first author's information to a "JSON" file</w:t>
      </w:r>
      <w:bookmarkEnd w:id="266"/>
    </w:p>
    <w:p w:rsidR="00F03ECC" w:rsidRDefault="00F03ECC" w:rsidP="00E933CD">
      <w:pPr>
        <w:pStyle w:val="BodyText"/>
      </w:pPr>
      <w:r>
        <w:t xml:space="preserve">The second problem that I encountered </w:t>
      </w:r>
      <w:r w:rsidR="00E933CD">
        <w:t>was</w:t>
      </w:r>
      <w:r>
        <w:t xml:space="preserve"> that th</w:t>
      </w:r>
      <w:r w:rsidR="00E933CD">
        <w:t xml:space="preserve">e function </w:t>
      </w:r>
      <w:r w:rsidR="00E933CD" w:rsidRPr="00E933CD">
        <w:rPr>
          <w:rStyle w:val="HTMLCode"/>
        </w:rPr>
        <w:t>\pageref</w:t>
      </w:r>
      <w:r w:rsidR="00E933CD">
        <w:t xml:space="preserve"> used</w:t>
      </w:r>
      <w:r>
        <w:t xml:space="preserve"> to get the </w:t>
      </w:r>
      <w:r w:rsidR="00E933CD">
        <w:t xml:space="preserve">page numbers of the end of the preface and the last </w:t>
      </w:r>
      <w:proofErr w:type="gramStart"/>
      <w:r w:rsidR="00E933CD">
        <w:t>page of the document were</w:t>
      </w:r>
      <w:proofErr w:type="gramEnd"/>
      <w:r w:rsidR="00E933CD">
        <w:t xml:space="preserve"> also not expandable. This was solved using the package refcount</w:t>
      </w:r>
      <w:r w:rsidR="00E933CD" w:rsidRPr="00E933CD">
        <w:t xml:space="preserve"> to be able to get an expandable \getpagerefnumber</w:t>
      </w:r>
      <w:r w:rsidR="00E933CD">
        <w:t xml:space="preserve">. This new code is shown in </w:t>
      </w:r>
      <w:r w:rsidR="00E933CD">
        <w:fldChar w:fldCharType="begin"/>
      </w:r>
      <w:r w:rsidR="00E933CD">
        <w:instrText xml:space="preserve"> REF _Ref78458438 \h </w:instrText>
      </w:r>
      <w:r w:rsidR="00E933CD">
        <w:fldChar w:fldCharType="separate"/>
      </w:r>
      <w:r w:rsidR="009F2778">
        <w:t xml:space="preserve">Figure </w:t>
      </w:r>
      <w:r w:rsidR="009F2778">
        <w:rPr>
          <w:noProof/>
        </w:rPr>
        <w:t>106</w:t>
      </w:r>
      <w:r w:rsidR="00E933CD">
        <w:fldChar w:fldCharType="end"/>
      </w: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933CD">
            <w:pPr>
              <w:pStyle w:val="Computerexample"/>
            </w:pPr>
            <w:r>
              <w:lastRenderedPageBreak/>
              <w:t xml:space="preserve">    % "\pageref{pg:lastPageofPreface},\pageref{pg:lastPageofMainmatter}" \@charrb,</w:t>
            </w:r>
          </w:p>
          <w:p w:rsidR="00E933CD" w:rsidRDefault="00E933CD" w:rsidP="00E933CD">
            <w:pPr>
              <w:pStyle w:val="Computerexample"/>
            </w:pPr>
            <w:r>
              <w:t xml:space="preserve">    \immediate\write\jsonfile{</w:t>
            </w:r>
          </w:p>
          <w:p w:rsidR="00E933CD" w:rsidRDefault="00E933CD" w:rsidP="00E933CD">
            <w:pPr>
              <w:pStyle w:val="Computerexample"/>
            </w:pPr>
            <w:r>
              <w:t xml:space="preserve">    "Other information": \@charlb"Year": "\the\year", "Number of pages": </w:t>
            </w:r>
          </w:p>
          <w:p w:rsidR="00E933CD" w:rsidRDefault="00E933CD" w:rsidP="00E933CD">
            <w:pPr>
              <w:pStyle w:val="Computerexample"/>
            </w:pPr>
            <w:r>
              <w:t xml:space="preserve">    "\getpagerefnumber{pg:lastPageofPreface},\getpagerefnumber{pg:lastPageofMainmatter}" \@charrb,</w:t>
            </w:r>
          </w:p>
          <w:p w:rsidR="00E933CD" w:rsidRDefault="00E933CD" w:rsidP="00E933CD">
            <w:pPr>
              <w:pStyle w:val="Computerexample"/>
            </w:pPr>
            <w:r>
              <w:t xml:space="preserve">    }</w:t>
            </w:r>
          </w:p>
        </w:tc>
      </w:tr>
    </w:tbl>
    <w:p w:rsidR="00E933CD" w:rsidRPr="00F03ECC" w:rsidRDefault="00E933CD" w:rsidP="00920AD2">
      <w:pPr>
        <w:pStyle w:val="Caption"/>
      </w:pPr>
      <w:bookmarkStart w:id="267" w:name="_Ref78458438"/>
      <w:bookmarkStart w:id="268" w:name="_Toc99295409"/>
      <w:r>
        <w:t xml:space="preserve">Figure </w:t>
      </w:r>
      <w:fldSimple w:instr=" SEQ Figure \* ARABIC ">
        <w:r w:rsidR="009F2778">
          <w:rPr>
            <w:noProof/>
          </w:rPr>
          <w:t>106</w:t>
        </w:r>
      </w:fldSimple>
      <w:bookmarkEnd w:id="267"/>
      <w:r w:rsidR="00920AD2">
        <w:t>:</w:t>
      </w:r>
      <w:r w:rsidR="00920AD2" w:rsidRPr="00CE0E27">
        <w:t xml:space="preserve"> </w:t>
      </w:r>
      <w:r w:rsidR="00920AD2">
        <w:tab/>
      </w:r>
      <w:r>
        <w:t>New code to ouput the "Other information" including page numbers</w:t>
      </w:r>
      <w:bookmarkEnd w:id="268"/>
    </w:p>
    <w:p w:rsidR="00F11B26" w:rsidRDefault="00E933CD" w:rsidP="005344EF">
      <w:pPr>
        <w:pStyle w:val="BodyText"/>
      </w:pPr>
      <w:r>
        <w:t xml:space="preserve">The third </w:t>
      </w:r>
      <w:r w:rsidR="00F11B26">
        <w:t xml:space="preserve">problem </w:t>
      </w:r>
      <w:r>
        <w:t xml:space="preserve">turned out to be </w:t>
      </w:r>
      <w:r w:rsidRPr="005344EF">
        <w:rPr>
          <w:b/>
        </w:rPr>
        <w:t>much</w:t>
      </w:r>
      <w:r>
        <w:t xml:space="preserve"> harder to solve. </w:t>
      </w:r>
      <w:r w:rsidR="005344EF">
        <w:t>T</w:t>
      </w:r>
      <w:r w:rsidR="00F11B26">
        <w:t xml:space="preserve">he scontents </w:t>
      </w:r>
      <w:r w:rsidR="00642947">
        <w:t>related functions that I used in the newcommand</w:t>
      </w:r>
      <w:r w:rsidR="005344EF">
        <w:t xml:space="preserve"> </w:t>
      </w:r>
      <w:r w:rsidR="005344EF" w:rsidRPr="005344EF">
        <w:rPr>
          <w:rStyle w:val="HTMLCode"/>
        </w:rPr>
        <w:t>divainfo</w:t>
      </w:r>
      <w:r w:rsidR="005344EF">
        <w:t xml:space="preserve">: </w:t>
      </w:r>
      <w:r w:rsidR="005344EF" w:rsidRPr="005344EF">
        <w:rPr>
          <w:rStyle w:val="HTMLCode"/>
        </w:rPr>
        <w:t>\getstored[\i]{lang}</w:t>
      </w:r>
      <w:r w:rsidR="005344EF">
        <w:t xml:space="preserve">, </w:t>
      </w:r>
      <w:r w:rsidR="00642947" w:rsidRPr="005344EF">
        <w:rPr>
          <w:rStyle w:val="HTMLCode"/>
        </w:rPr>
        <w:t>\getstored[\i]{keywords}</w:t>
      </w:r>
      <w:r w:rsidR="005344EF">
        <w:t xml:space="preserve">, and </w:t>
      </w:r>
      <w:r w:rsidR="00642947" w:rsidRPr="005344EF">
        <w:rPr>
          <w:rStyle w:val="HTMLCode"/>
        </w:rPr>
        <w:t>\typestoredx{\i}{abstracts}</w:t>
      </w:r>
      <w:r w:rsidR="005344EF">
        <w:rPr>
          <w:rStyle w:val="HTMLCode"/>
        </w:rPr>
        <w:t xml:space="preserve"> </w:t>
      </w:r>
      <w:r w:rsidR="005344EF" w:rsidRPr="005344EF">
        <w:t>also turned out to not be expandable.</w:t>
      </w:r>
      <w:r w:rsidR="005344EF">
        <w:t xml:space="preserve"> The approach taken here is somewhat of a cheat in that it required getting the </w:t>
      </w:r>
      <w:r w:rsidR="005344EF" w:rsidRPr="005344EF">
        <w:rPr>
          <w:i/>
        </w:rPr>
        <w:t>strings</w:t>
      </w:r>
      <w:r w:rsidR="005344EF">
        <w:t xml:space="preserve"> </w:t>
      </w:r>
      <w:r w:rsidR="005344EF" w:rsidRPr="005344EF">
        <w:rPr>
          <w:b/>
        </w:rPr>
        <w:t>directly</w:t>
      </w:r>
      <w:r w:rsidR="005344EF">
        <w:t xml:space="preserve"> from the scontents buffer (see the code in </w:t>
      </w:r>
      <w:r w:rsidR="005344EF">
        <w:fldChar w:fldCharType="begin"/>
      </w:r>
      <w:r w:rsidR="005344EF">
        <w:instrText xml:space="preserve"> REF _Ref78459125 \h </w:instrText>
      </w:r>
      <w:r w:rsidR="005344EF">
        <w:fldChar w:fldCharType="separate"/>
      </w:r>
      <w:r w:rsidR="009F2778">
        <w:t xml:space="preserve">Figure </w:t>
      </w:r>
      <w:r w:rsidR="009F2778">
        <w:rPr>
          <w:noProof/>
        </w:rPr>
        <w:t>107</w:t>
      </w:r>
      <w:r w:rsidR="005344EF">
        <w:fldChar w:fldCharType="end"/>
      </w:r>
      <w:r w:rsidR="005344EF">
        <w:t xml:space="preserve">) and then using xstring’s </w:t>
      </w:r>
      <w:r w:rsidR="005344EF" w:rsidRPr="005344EF">
        <w:rPr>
          <w:rStyle w:val="HTMLCode"/>
        </w:rPr>
        <w:t>tokenize</w:t>
      </w:r>
      <w:r w:rsidR="005344EF">
        <w:t xml:space="preserve">  function (see thc code in </w:t>
      </w:r>
      <w:r w:rsidR="005344EF">
        <w:fldChar w:fldCharType="begin"/>
      </w:r>
      <w:r w:rsidR="005344EF">
        <w:instrText xml:space="preserve"> REF _Ref78459189 \h </w:instrText>
      </w:r>
      <w:r w:rsidR="005344EF">
        <w:fldChar w:fldCharType="separate"/>
      </w:r>
      <w:r w:rsidR="009F2778">
        <w:t xml:space="preserve">Figure </w:t>
      </w:r>
      <w:r w:rsidR="009F2778">
        <w:rPr>
          <w:noProof/>
        </w:rPr>
        <w:t>108</w:t>
      </w:r>
      <w:r w:rsidR="005344EF">
        <w:fldChar w:fldCharType="end"/>
      </w:r>
      <w:r w:rsidR="005344EF">
        <w:t>).</w:t>
      </w:r>
    </w:p>
    <w:tbl>
      <w:tblPr>
        <w:tblStyle w:val="TableGrid"/>
        <w:tblW w:w="0" w:type="auto"/>
        <w:tblLook w:val="04A0" w:firstRow="1" w:lastRow="0" w:firstColumn="1" w:lastColumn="0" w:noHBand="0" w:noVBand="1"/>
      </w:tblPr>
      <w:tblGrid>
        <w:gridCol w:w="9289"/>
      </w:tblGrid>
      <w:tr w:rsidR="005344EF" w:rsidTr="005344EF">
        <w:tc>
          <w:tcPr>
            <w:tcW w:w="9289" w:type="dxa"/>
          </w:tcPr>
          <w:p w:rsidR="005344EF" w:rsidRDefault="005344EF" w:rsidP="005344EF">
            <w:pPr>
              <w:pStyle w:val="Computerexample"/>
            </w:pPr>
            <w:r>
              <w:t>\ExplSyntaxOn</w:t>
            </w:r>
          </w:p>
          <w:p w:rsidR="005344EF" w:rsidRDefault="005344EF" w:rsidP="005344EF">
            <w:pPr>
              <w:pStyle w:val="Computerexample"/>
            </w:pPr>
            <w:r>
              <w:t>% Note that this function returns the _string_ stored in the scontents buffer</w:t>
            </w:r>
          </w:p>
          <w:p w:rsidR="005344EF" w:rsidRDefault="005344EF" w:rsidP="005344EF">
            <w:pPr>
              <w:pStyle w:val="Computerexample"/>
            </w:pPr>
            <w:r>
              <w:t>\cs_new:Npn \qgetstored #1 #2</w:t>
            </w:r>
          </w:p>
          <w:p w:rsidR="005344EF" w:rsidRDefault="005344EF" w:rsidP="005344EF">
            <w:pPr>
              <w:pStyle w:val="Computerexample"/>
            </w:pPr>
            <w:r>
              <w:t>{</w:t>
            </w:r>
          </w:p>
          <w:p w:rsidR="005344EF" w:rsidRDefault="005344EF" w:rsidP="005344EF">
            <w:pPr>
              <w:pStyle w:val="Computerexample"/>
            </w:pPr>
            <w:r>
              <w:t>\__scontents_getfrom_seq:nn {#1} {#2}</w:t>
            </w:r>
          </w:p>
          <w:p w:rsidR="005344EF" w:rsidRDefault="005344EF" w:rsidP="005344EF">
            <w:pPr>
              <w:pStyle w:val="Computerexample"/>
            </w:pPr>
            <w:r>
              <w:t>}</w:t>
            </w:r>
          </w:p>
        </w:tc>
      </w:tr>
    </w:tbl>
    <w:p w:rsidR="005344EF" w:rsidRDefault="005344EF" w:rsidP="00920AD2">
      <w:pPr>
        <w:pStyle w:val="Caption"/>
      </w:pPr>
      <w:bookmarkStart w:id="269" w:name="_Ref78459125"/>
      <w:bookmarkStart w:id="270" w:name="_Toc99295410"/>
      <w:r>
        <w:t xml:space="preserve">Figure </w:t>
      </w:r>
      <w:fldSimple w:instr=" SEQ Figure \* ARABIC ">
        <w:r w:rsidR="009F2778">
          <w:rPr>
            <w:noProof/>
          </w:rPr>
          <w:t>107</w:t>
        </w:r>
      </w:fldSimple>
      <w:bookmarkEnd w:id="269"/>
      <w:r w:rsidR="00920AD2">
        <w:t>:</w:t>
      </w:r>
      <w:r w:rsidR="00920AD2" w:rsidRPr="00CE0E27">
        <w:t xml:space="preserve"> </w:t>
      </w:r>
      <w:r w:rsidR="00920AD2">
        <w:tab/>
      </w:r>
      <w:r>
        <w:t>Function to get the scontents</w:t>
      </w:r>
      <w:bookmarkEnd w:id="270"/>
    </w:p>
    <w:p w:rsidR="005344EF" w:rsidRDefault="005344EF" w:rsidP="005344EF">
      <w:pPr>
        <w:pStyle w:val="BodyText"/>
      </w:pPr>
    </w:p>
    <w:tbl>
      <w:tblPr>
        <w:tblStyle w:val="TableGrid"/>
        <w:tblW w:w="0" w:type="auto"/>
        <w:tblLook w:val="04A0" w:firstRow="1" w:lastRow="0" w:firstColumn="1" w:lastColumn="0" w:noHBand="0" w:noVBand="1"/>
      </w:tblPr>
      <w:tblGrid>
        <w:gridCol w:w="9289"/>
      </w:tblGrid>
      <w:tr w:rsidR="005344EF" w:rsidTr="007D71D3">
        <w:tc>
          <w:tcPr>
            <w:tcW w:w="9289" w:type="dxa"/>
          </w:tcPr>
          <w:p w:rsidR="005344EF" w:rsidRDefault="005344EF" w:rsidP="005344EF">
            <w:pPr>
              <w:pStyle w:val="Computerexample"/>
            </w:pPr>
            <w:r>
              <w:lastRenderedPageBreak/>
              <w:t xml:space="preserve">    \immediate\write\jsonfile{"Number of lang instances": "\countsc{lang}",}</w:t>
            </w:r>
          </w:p>
          <w:p w:rsidR="005344EF" w:rsidRDefault="005344EF" w:rsidP="005344EF">
            <w:pPr>
              <w:pStyle w:val="Computerexample"/>
            </w:pPr>
          </w:p>
          <w:p w:rsidR="005344EF" w:rsidRDefault="005344EF" w:rsidP="005344EF">
            <w:pPr>
              <w:pStyle w:val="Computerexample"/>
            </w:pPr>
            <w:r>
              <w:t>\immediate\write\jsonfile{"abstract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getstored[\i]{lang}</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immediate\write\jsonfile{"\lang": "\qgetstored{\i}{abstracts}"}</w:t>
            </w: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immediate\write\jsonfile{\@charrb} % end the abstracts dict</w:t>
            </w:r>
          </w:p>
          <w:p w:rsidR="005344EF" w:rsidRDefault="005344EF" w:rsidP="005344EF">
            <w:pPr>
              <w:pStyle w:val="Computerexample"/>
            </w:pPr>
          </w:p>
          <w:p w:rsidR="005344EF" w:rsidRDefault="005344EF" w:rsidP="005344EF">
            <w:pPr>
              <w:pStyle w:val="Computerexample"/>
            </w:pPr>
          </w:p>
          <w:p w:rsidR="005344EF" w:rsidRDefault="005344EF" w:rsidP="005344EF">
            <w:pPr>
              <w:pStyle w:val="Computerexample"/>
            </w:pPr>
            <w:r>
              <w:t>\immediate\write\jsonfile{"keyword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newcommand{\fee}{\qgetstored{\i}{keywords}}</w:t>
            </w:r>
          </w:p>
          <w:p w:rsidR="005344EF" w:rsidRDefault="005344EF" w:rsidP="005344EF">
            <w:pPr>
              <w:pStyle w:val="Computerexample"/>
            </w:pPr>
            <w:r>
              <w:t xml:space="preserve">    % Because \qgetstored{\i}{keywords} returned a string,</w:t>
            </w:r>
          </w:p>
          <w:p w:rsidR="005344EF" w:rsidRDefault="005344EF" w:rsidP="005344EF">
            <w:pPr>
              <w:pStyle w:val="Computerexample"/>
            </w:pPr>
            <w:r>
              <w:t xml:space="preserve">    % we need to convert this string into tokens so it can be evaluate</w:t>
            </w:r>
          </w:p>
          <w:p w:rsidR="005344EF" w:rsidRDefault="005344EF" w:rsidP="005344EF">
            <w:pPr>
              <w:pStyle w:val="Computerexample"/>
            </w:pPr>
            <w:r>
              <w:t xml:space="preserve">    % we do this using the function \tokenisze from the xstring package</w:t>
            </w:r>
          </w:p>
          <w:p w:rsidR="005344EF" w:rsidRDefault="005344EF" w:rsidP="005344EF">
            <w:pPr>
              <w:pStyle w:val="Computerexample"/>
            </w:pPr>
            <w:r>
              <w:t xml:space="preserve">    \tokenize{\fumble}{\fee}</w:t>
            </w:r>
          </w:p>
          <w:p w:rsidR="005344EF" w:rsidRDefault="005344EF" w:rsidP="005344EF">
            <w:pPr>
              <w:pStyle w:val="Computerexample"/>
            </w:pPr>
            <w:r>
              <w:t xml:space="preserve">    \immediate\write\jsonfile{"\lang": "\fumble"}</w:t>
            </w:r>
          </w:p>
          <w:p w:rsidR="005344EF" w:rsidRDefault="005344EF" w:rsidP="005344EF">
            <w:pPr>
              <w:pStyle w:val="Computerexample"/>
            </w:pP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 xml:space="preserve">    \immediate\write\jsonfile{\@charrb} % end the keywords dict</w:t>
            </w:r>
          </w:p>
          <w:p w:rsidR="005344EF" w:rsidRDefault="005344EF" w:rsidP="005344EF">
            <w:pPr>
              <w:pStyle w:val="Computerexample"/>
            </w:pPr>
          </w:p>
        </w:tc>
      </w:tr>
    </w:tbl>
    <w:p w:rsidR="005344EF" w:rsidRDefault="005344EF" w:rsidP="00920AD2">
      <w:pPr>
        <w:pStyle w:val="Caption"/>
      </w:pPr>
      <w:bookmarkStart w:id="271" w:name="_Ref78459189"/>
      <w:bookmarkStart w:id="272" w:name="_Toc99295411"/>
      <w:r>
        <w:t xml:space="preserve">Figure </w:t>
      </w:r>
      <w:fldSimple w:instr=" SEQ Figure \* ARABIC ">
        <w:r w:rsidR="009F2778">
          <w:rPr>
            <w:noProof/>
          </w:rPr>
          <w:t>108</w:t>
        </w:r>
      </w:fldSimple>
      <w:bookmarkEnd w:id="271"/>
      <w:r w:rsidR="00920AD2">
        <w:t>:</w:t>
      </w:r>
      <w:r w:rsidR="00920AD2" w:rsidRPr="00CE0E27">
        <w:t xml:space="preserve"> </w:t>
      </w:r>
      <w:r w:rsidR="00920AD2">
        <w:tab/>
      </w:r>
      <w:r>
        <w:t>Writing out the language, abstract, and keywords information</w:t>
      </w:r>
      <w:bookmarkEnd w:id="272"/>
    </w:p>
    <w:p w:rsidR="00356718" w:rsidRPr="00356718" w:rsidRDefault="00356718" w:rsidP="00356718">
      <w:pPr>
        <w:pStyle w:val="BodyText"/>
      </w:pPr>
      <w:r>
        <w:t>The result is that LaTeX directly generates a file named “</w:t>
      </w:r>
      <w:r w:rsidRPr="00356718">
        <w:rPr>
          <w:rStyle w:val="HTMLCode"/>
        </w:rPr>
        <w:t>fordiva.json</w:t>
      </w:r>
      <w:r>
        <w:t xml:space="preserve">” with the (almost) desired information in it. See </w:t>
      </w:r>
      <w:r>
        <w:fldChar w:fldCharType="begin"/>
      </w:r>
      <w:r>
        <w:instrText xml:space="preserve"> REF _Ref78459499 \h </w:instrText>
      </w:r>
      <w:r>
        <w:fldChar w:fldCharType="separate"/>
      </w:r>
      <w:r w:rsidR="009F2778">
        <w:t xml:space="preserve">Table </w:t>
      </w:r>
      <w:r w:rsidR="009F2778">
        <w:rPr>
          <w:noProof/>
        </w:rPr>
        <w:t>2</w:t>
      </w:r>
      <w:r>
        <w:fldChar w:fldCharType="end"/>
      </w:r>
      <w:r>
        <w:t xml:space="preserve"> for an example of such a file.</w:t>
      </w:r>
    </w:p>
    <w:p w:rsidR="00356718" w:rsidRDefault="00356718" w:rsidP="004A36A4">
      <w:pPr>
        <w:pStyle w:val="Tablecaption"/>
      </w:pPr>
      <w:bookmarkStart w:id="273" w:name="_Ref78459499"/>
      <w:bookmarkStart w:id="274" w:name="_Toc99295414"/>
      <w:r>
        <w:lastRenderedPageBreak/>
        <w:t xml:space="preserve">Table </w:t>
      </w:r>
      <w:fldSimple w:instr=" SEQ Table \* ARABIC ">
        <w:r w:rsidR="009F2778">
          <w:rPr>
            <w:noProof/>
          </w:rPr>
          <w:t>2</w:t>
        </w:r>
      </w:fldSimple>
      <w:bookmarkEnd w:id="273"/>
      <w:r>
        <w:t>:</w:t>
      </w:r>
      <w:r w:rsidR="00874459" w:rsidRPr="00CE0E27">
        <w:t xml:space="preserve"> </w:t>
      </w:r>
      <w:r w:rsidR="00874459">
        <w:tab/>
      </w:r>
      <w:r w:rsidRPr="005079ED">
        <w:t>Resulting fordiva.json file</w:t>
      </w:r>
      <w:bookmarkEnd w:id="274"/>
    </w:p>
    <w:tbl>
      <w:tblPr>
        <w:tblStyle w:val="TableGrid"/>
        <w:tblW w:w="0" w:type="auto"/>
        <w:tblLook w:val="04A0" w:firstRow="1" w:lastRow="0" w:firstColumn="1" w:lastColumn="0" w:noHBand="0" w:noVBand="1"/>
      </w:tblPr>
      <w:tblGrid>
        <w:gridCol w:w="9289"/>
      </w:tblGrid>
      <w:tr w:rsidR="00356718" w:rsidTr="00356718">
        <w:tc>
          <w:tcPr>
            <w:tcW w:w="9289" w:type="dxa"/>
          </w:tcPr>
          <w:p w:rsidR="00FE1128" w:rsidRDefault="00FE1128" w:rsidP="00FE1128">
            <w:pPr>
              <w:keepNext/>
            </w:pPr>
            <w:r>
              <w:t>{</w:t>
            </w:r>
          </w:p>
          <w:p w:rsidR="00FE1128" w:rsidRDefault="00FE1128" w:rsidP="00FE1128">
            <w:pPr>
              <w:keepNext/>
            </w:pPr>
            <w:r>
              <w:t>"Author1": {"Last name": "Student", "First name": "Fake A.", "Local User Id": "u100001", "E-mail": "a@kth.se", "organisation": {"L1": "School of Electrical Engineering and Computer Science" }},</w:t>
            </w:r>
          </w:p>
          <w:p w:rsidR="00FE1128" w:rsidRDefault="00FE1128" w:rsidP="00FE1128">
            <w:pPr>
              <w:keepNext/>
            </w:pPr>
            <w:r>
              <w:t>"Author2": {"Last name": "Student", "First name": "Fake B.", "Local User Id": "u100002", "E-mail": "b@kth.se", "organisation": {"L1": "School of Architecture and the Built Environment" }},</w:t>
            </w:r>
          </w:p>
          <w:p w:rsidR="00FE1128" w:rsidRDefault="00FE1128" w:rsidP="00FE1128">
            <w:pPr>
              <w:keepNext/>
            </w:pPr>
            <w:r>
              <w:t xml:space="preserve">"Cycle": "1", "Course code": "IA150X", "Credits": "15.0", </w:t>
            </w:r>
          </w:p>
          <w:p w:rsidR="00FE1128" w:rsidRDefault="00FE1128" w:rsidP="00FE1128">
            <w:pPr>
              <w:keepNext/>
            </w:pPr>
            <w:r>
              <w:t xml:space="preserve">"Degree1": {"Educational program": "" ,"programcode": "TCOMK" ,"Degree": "Bachelors degree" ,"subjectArea": "Information and Communication Technology" }, </w:t>
            </w:r>
          </w:p>
          <w:p w:rsidR="00FE1128" w:rsidRDefault="00FE1128" w:rsidP="00FE1128">
            <w:pPr>
              <w:keepNext/>
            </w:pPr>
            <w:r>
              <w:t xml:space="preserve">"Title": {"Main title": "This is the title in the language of the thesis", "Subtitle": "An subtitle in the language of the thesis", "Language": "eng" }, "Alternative title": {"Main title": "Detta är den svenska översättningen av titeln", "Subtitle": "Detta är den svenska översättningen av undertiteln", "Language": "swe" }, </w:t>
            </w:r>
          </w:p>
          <w:p w:rsidR="00FE1128" w:rsidRDefault="00FE1128" w:rsidP="00FE1128">
            <w:pPr>
              <w:keepNext/>
            </w:pPr>
            <w:r>
              <w:t xml:space="preserve">"Supervisor1": {"Last name": "Supervisor", "First name": "A. Busy", "Local User Id": "u100003", "E-mail": "sa@kth.se", "organisation": {"L1": "School of Electrical Engineering and Computer Science" ,"L2": "Computer Science" }}, </w:t>
            </w:r>
          </w:p>
          <w:p w:rsidR="00FE1128" w:rsidRDefault="00FE1128" w:rsidP="00FE1128">
            <w:pPr>
              <w:keepNext/>
            </w:pPr>
            <w:r>
              <w:t xml:space="preserve">"Supervisor2": {"Last name": "Supervisor", "First name": "Another Busy", "Local User Id": "u100003", "E-mail": "sb@kth.se", "organisation": {"L1": "School of Architecture and the Built Environment" ,"L2": "Architecture" }}, </w:t>
            </w:r>
          </w:p>
          <w:p w:rsidR="00FE1128" w:rsidRDefault="00FE1128" w:rsidP="00FE1128">
            <w:pPr>
              <w:keepNext/>
            </w:pPr>
            <w:r>
              <w:t xml:space="preserve">"Supervisor3": {"Last name": "Supervisor", "First name": "Third Busy", "E-mail": "sc@tu.va", "Other organisation": "Timbuktu University, Department of Pseudoscience" }, </w:t>
            </w:r>
          </w:p>
          <w:p w:rsidR="00FE1128" w:rsidRDefault="00FE1128" w:rsidP="00FE1128">
            <w:pPr>
              <w:keepNext/>
            </w:pPr>
            <w:r>
              <w:t xml:space="preserve">"Examiner1": {"Last name": "Maguire Jr.", "First name": "Gerald Q.", "Local User Id": "u1d13i2c", "E-mail": "maguire@kth.se", "organisation": {"L1": "School of Electrical Engineering and Computer Science" ,"L2": "Computer Science" }}, </w:t>
            </w:r>
          </w:p>
          <w:p w:rsidR="00FE1128" w:rsidRDefault="00FE1128" w:rsidP="00FE1128">
            <w:pPr>
              <w:keepNext/>
            </w:pPr>
            <w:r>
              <w:t xml:space="preserve">"Cooperation": {"Partner_name": "Företaget AB"}, </w:t>
            </w:r>
          </w:p>
          <w:p w:rsidR="00FE1128" w:rsidRDefault="00FE1128" w:rsidP="00FE1128">
            <w:pPr>
              <w:keepNext/>
            </w:pPr>
            <w:r>
              <w:t xml:space="preserve">"National Subject Categories": "10201, 10206", </w:t>
            </w:r>
          </w:p>
          <w:p w:rsidR="00FE1128" w:rsidRDefault="00FE1128" w:rsidP="00FE1128">
            <w:pPr>
              <w:keepNext/>
            </w:pPr>
            <w:r>
              <w:t xml:space="preserve">"Other information": {"Year": "2021", "Number of pages": "xxxv,35" }, </w:t>
            </w:r>
          </w:p>
          <w:p w:rsidR="00FE1128" w:rsidRDefault="00FE1128" w:rsidP="00FE1128">
            <w:pPr>
              <w:keepNext/>
            </w:pPr>
            <w:r>
              <w:t xml:space="preserve">"Series": {"Title of series": "TRITA-EECS-EX" , "No. in series": "2021:00" }, </w:t>
            </w:r>
          </w:p>
          <w:p w:rsidR="00FE1128" w:rsidRDefault="00FE1128" w:rsidP="00FE1128">
            <w:pPr>
              <w:keepNext/>
            </w:pPr>
            <w:r>
              <w:t xml:space="preserve">"Opponents": {"Name": "A. B. Normal \&amp; A. X. E. Normalè"}, </w:t>
            </w:r>
          </w:p>
          <w:p w:rsidR="00FE1128" w:rsidRDefault="00FE1128" w:rsidP="00FE1128">
            <w:pPr>
              <w:keepNext/>
            </w:pPr>
            <w:r>
              <w:t xml:space="preserve">"Presentation": {"Date": "2021-03-15 13:00" ,"Language": "eng" ,"Room": "via Zoom https://kth-se.zoom.us/j/ddddddddddd" ,"Address": "Isafjordsgatan 22 (Kistagången 16)" ,"City": "Stockholm" }, </w:t>
            </w:r>
          </w:p>
          <w:p w:rsidR="00FE1128" w:rsidRDefault="00FE1128" w:rsidP="00FE1128">
            <w:pPr>
              <w:keepNext/>
            </w:pPr>
            <w:r>
              <w:t>"Number of lang instances": "10",</w:t>
            </w:r>
          </w:p>
          <w:p w:rsidR="00FE1128" w:rsidRDefault="00FE1128" w:rsidP="00FE1128">
            <w:pPr>
              <w:keepNext/>
            </w:pPr>
            <w:r>
              <w:t>"abstracts": {</w:t>
            </w:r>
          </w:p>
          <w:p w:rsidR="00FE1128" w:rsidRDefault="00FE1128" w:rsidP="00FE1128">
            <w:pPr>
              <w:keepNext/>
            </w:pPr>
            <w:r>
              <w:t>"eng": €€€€</w:t>
            </w:r>
          </w:p>
          <w:p w:rsidR="00FE1128" w:rsidRDefault="00FE1128" w:rsidP="00FE1128">
            <w:pPr>
              <w:keepNext/>
            </w:pPr>
            <w:r>
              <w:t>"Write an abstract that is about \textit{250 and 350 words} (1/2 A4-page)  with the following components: % key parts of the abstract</w:t>
            </w:r>
          </w:p>
          <w:p w:rsidR="00FE1128" w:rsidRDefault="00FE1128" w:rsidP="00FE1128">
            <w:pPr>
              <w:keepNext/>
            </w:pPr>
            <w:r>
              <w:t>\begin{itemize}</w:t>
            </w:r>
          </w:p>
          <w:p w:rsidR="00FE1128" w:rsidRDefault="00FE1128" w:rsidP="00FE1128">
            <w:pPr>
              <w:keepNext/>
            </w:pPr>
            <w:r>
              <w:t xml:space="preserve">  \item What is the topic area? (optional) Introduces the subject area for the project.</w:t>
            </w:r>
          </w:p>
          <w:p w:rsidR="00FE1128" w:rsidRDefault="00FE1128" w:rsidP="00FE1128">
            <w:pPr>
              <w:keepNext/>
            </w:pPr>
            <w:r>
              <w:t xml:space="preserve">  \item Short problem statement</w:t>
            </w:r>
          </w:p>
          <w:p w:rsidR="00FE1128" w:rsidRDefault="00FE1128" w:rsidP="00FE1128">
            <w:pPr>
              <w:keepNext/>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FE1128">
            <w:pPr>
              <w:keepNext/>
            </w:pPr>
            <w:r>
              <w:t xml:space="preserve">  \item How did you solve the problem? What was your method/insight?</w:t>
            </w:r>
          </w:p>
          <w:p w:rsidR="00FE1128" w:rsidRDefault="00FE1128" w:rsidP="00FE1128">
            <w:pPr>
              <w:keepNext/>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FE1128">
            <w:pPr>
              <w:keepNext/>
            </w:pPr>
            <w:r>
              <w:t>\end{itemize}</w:t>
            </w:r>
          </w:p>
          <w:p w:rsidR="00FE1128" w:rsidRDefault="00FE1128" w:rsidP="00FE1128">
            <w:pPr>
              <w:keepNext/>
            </w:pPr>
          </w:p>
          <w:p w:rsidR="00FE1128" w:rsidRDefault="00FE1128" w:rsidP="00FE1128">
            <w:pPr>
              <w:keepNext/>
            </w:pPr>
            <w:r>
              <w:t>For testing the following lines were added.</w:t>
            </w:r>
          </w:p>
          <w:p w:rsidR="00FE1128" w:rsidRDefault="00FE1128" w:rsidP="00FE1128">
            <w:pPr>
              <w:keepNext/>
            </w:pPr>
            <w:r>
              <w:t>Choice of typeface with \textbackslash textit, \textbackslash textbf, and \textbackslash texttt:  \textit{x}, \textbf{x}, and \texttt{x}</w:t>
            </w:r>
          </w:p>
          <w:p w:rsidR="00FE1128" w:rsidRDefault="00FE1128" w:rsidP="00FE1128">
            <w:pPr>
              <w:keepNext/>
            </w:pPr>
          </w:p>
          <w:p w:rsidR="00FE1128" w:rsidRDefault="00FE1128" w:rsidP="00FE1128">
            <w:pPr>
              <w:keepNext/>
            </w:pPr>
            <w:r>
              <w:t>Text superscripts and subscripts with \textbackslash textsubscript and \textbackslash textsuperscript: A\textsubscript{x} and A\textsuperscript{x}</w:t>
            </w:r>
          </w:p>
          <w:p w:rsidR="00FE1128" w:rsidRDefault="00FE1128" w:rsidP="00FE1128">
            <w:pPr>
              <w:keepNext/>
            </w:pPr>
          </w:p>
          <w:p w:rsidR="00FE1128" w:rsidRDefault="00FE1128" w:rsidP="00FE1128">
            <w:pPr>
              <w:keepNext/>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FE1128">
            <w:pPr>
              <w:keepNext/>
            </w:pPr>
          </w:p>
          <w:p w:rsidR="00FE1128" w:rsidRDefault="00FE1128" w:rsidP="00FE1128">
            <w:pPr>
              <w:keepNext/>
            </w:pPr>
            <w:r>
              <w:t>\begin{enumerate}</w:t>
            </w:r>
          </w:p>
          <w:p w:rsidR="00FE1128" w:rsidRDefault="00FE1128" w:rsidP="00FE1128">
            <w:pPr>
              <w:keepNext/>
            </w:pPr>
            <w:r>
              <w:t xml:space="preserve">  \item The first item is a simple \textbf{strong} statement</w:t>
            </w:r>
          </w:p>
          <w:p w:rsidR="00FE1128" w:rsidRDefault="00FE1128" w:rsidP="00FE1128">
            <w:pPr>
              <w:keepNext/>
            </w:pPr>
            <w:r>
              <w:t xml:space="preserve">  \item The second item is a simple statement</w:t>
            </w:r>
          </w:p>
          <w:p w:rsidR="00FE1128" w:rsidRDefault="00FE1128" w:rsidP="00FE1128">
            <w:pPr>
              <w:keepNext/>
            </w:pPr>
            <w:r>
              <w:t xml:space="preserve">  \item The third item is an \textit{italicized} statement</w:t>
            </w:r>
          </w:p>
          <w:p w:rsidR="00FE1128" w:rsidRDefault="00FE1128" w:rsidP="00FE1128">
            <w:pPr>
              <w:keepNext/>
            </w:pPr>
            <w:r>
              <w:t>\end{enumerate}</w:t>
            </w:r>
          </w:p>
          <w:p w:rsidR="00FE1128" w:rsidRDefault="00FE1128" w:rsidP="00FE1128">
            <w:pPr>
              <w:keepNext/>
            </w:pPr>
          </w:p>
          <w:p w:rsidR="00FE1128" w:rsidRDefault="00FE1128" w:rsidP="00FE1128">
            <w:pPr>
              <w:keepNext/>
            </w:pPr>
            <w:r>
              <w:t>Yet more text can be added.</w:t>
            </w:r>
          </w:p>
          <w:p w:rsidR="00FE1128" w:rsidRDefault="00FE1128" w:rsidP="00FE1128">
            <w:pPr>
              <w:keepNext/>
            </w:pPr>
          </w:p>
          <w:p w:rsidR="00FE1128" w:rsidRDefault="00FE1128" w:rsidP="00FE1128">
            <w:pPr>
              <w:keepNext/>
            </w:pPr>
            <w:r>
              <w:t xml:space="preserve">The following </w:t>
            </w:r>
            <w:r w:rsidR="009F2778">
              <w:rPr>
                <w:sz w:val="20"/>
              </w:rPr>
              <w:t>commands</w:t>
            </w:r>
            <w:r w:rsidR="009F2778" w:rsidRPr="006F6BAF">
              <w:rPr>
                <w:sz w:val="20"/>
              </w:rPr>
              <w:t xml:space="preserve"> </w:t>
            </w:r>
            <w:r>
              <w:t>can be used: \textbackslash eg, \textbackslash Eg, \textbackslash ie, \textbackslash Ie, \textbackslash etc, and \textbackslash etal: \eg, \Eg, \ie, \Ie, \etc, and \etal</w:t>
            </w:r>
          </w:p>
          <w:p w:rsidR="00FE1128" w:rsidRDefault="00FE1128" w:rsidP="00FE1128">
            <w:pPr>
              <w:keepNext/>
            </w:pPr>
          </w:p>
          <w:p w:rsidR="00FE1128" w:rsidRDefault="00FE1128" w:rsidP="00FE1128">
            <w:pPr>
              <w:keepNext/>
            </w:pPr>
            <w:r>
              <w:t xml:space="preserve">The following </w:t>
            </w:r>
            <w:r w:rsidR="009F2778">
              <w:rPr>
                <w:sz w:val="20"/>
              </w:rPr>
              <w:t>commands</w:t>
            </w:r>
            <w:r w:rsidR="009F2778" w:rsidRPr="006F6BAF">
              <w:rPr>
                <w:sz w:val="20"/>
              </w:rPr>
              <w:t xml:space="preserve"> </w:t>
            </w:r>
            <w:r>
              <w:t xml:space="preserve">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FE1128">
            <w:pPr>
              <w:keepNext/>
            </w:pPr>
          </w:p>
          <w:p w:rsidR="00FE1128" w:rsidRDefault="00FE1128" w:rsidP="00FE1128">
            <w:pPr>
              <w:keepNext/>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FE1128">
            <w:pPr>
              <w:keepNext/>
            </w:pPr>
            <w:r>
              <w:t>or \[ \int_{a}^{b} x^2 \,dx \]</w:t>
            </w:r>
          </w:p>
          <w:p w:rsidR="00FE1128" w:rsidRDefault="00FE1128" w:rsidP="00FE1128">
            <w:pPr>
              <w:keepNext/>
            </w:pPr>
          </w:p>
          <w:p w:rsidR="00FE1128" w:rsidRDefault="00FE1128" w:rsidP="00FE1128">
            <w:pPr>
              <w:keepNext/>
            </w:pPr>
            <w:r>
              <w:t>The above showed even more text and equations.</w:t>
            </w:r>
          </w:p>
          <w:p w:rsidR="00FE1128" w:rsidRDefault="00FE1128" w:rsidP="00FE1128">
            <w:pPr>
              <w:keepNext/>
            </w:pPr>
            <w:r>
              <w:t>"</w:t>
            </w:r>
          </w:p>
          <w:p w:rsidR="00FE1128" w:rsidRDefault="00FE1128" w:rsidP="00FE1128">
            <w:pPr>
              <w:keepNext/>
            </w:pPr>
            <w:r>
              <w:t>€€€€,</w:t>
            </w:r>
          </w:p>
          <w:p w:rsidR="00FE1128" w:rsidRDefault="00FE1128" w:rsidP="00FE1128">
            <w:pPr>
              <w:keepNext/>
            </w:pPr>
            <w:r>
              <w:t>"swe": €€€€</w:t>
            </w:r>
          </w:p>
          <w:p w:rsidR="00FE1128" w:rsidRDefault="00FE1128" w:rsidP="00FE1128">
            <w:pPr>
              <w:keepNext/>
            </w:pPr>
            <w:r>
              <w:t>"Denna avhandling undersöker problemet  \ldots"</w:t>
            </w:r>
          </w:p>
          <w:p w:rsidR="00FE1128" w:rsidRDefault="00FE1128" w:rsidP="00FE1128">
            <w:pPr>
              <w:keepNext/>
            </w:pPr>
            <w:r>
              <w:t>€€€€,</w:t>
            </w:r>
          </w:p>
          <w:p w:rsidR="00FE1128" w:rsidRDefault="00FE1128" w:rsidP="00FE1128">
            <w:pPr>
              <w:keepNext/>
            </w:pPr>
            <w:r>
              <w:t>"fre": €€€€</w:t>
            </w:r>
          </w:p>
          <w:p w:rsidR="00FE1128" w:rsidRDefault="00FE1128" w:rsidP="00FE1128">
            <w:pPr>
              <w:keepNext/>
            </w:pPr>
            <w:r>
              <w:t>"Résumé en français."</w:t>
            </w:r>
          </w:p>
          <w:p w:rsidR="00FE1128" w:rsidRDefault="00FE1128" w:rsidP="00FE1128">
            <w:pPr>
              <w:keepNext/>
            </w:pPr>
            <w:r>
              <w:t>€€€€,</w:t>
            </w:r>
          </w:p>
          <w:p w:rsidR="00FE1128" w:rsidRDefault="00FE1128" w:rsidP="00FE1128">
            <w:pPr>
              <w:keepNext/>
            </w:pPr>
            <w:r>
              <w:t>"spa": €€€€</w:t>
            </w:r>
          </w:p>
          <w:p w:rsidR="00FE1128" w:rsidRDefault="00FE1128" w:rsidP="00FE1128">
            <w:pPr>
              <w:keepNext/>
            </w:pPr>
            <w:r>
              <w:t>"Résumé en espagnol."</w:t>
            </w:r>
          </w:p>
          <w:p w:rsidR="00FE1128" w:rsidRDefault="00FE1128" w:rsidP="00FE1128">
            <w:pPr>
              <w:keepNext/>
            </w:pPr>
            <w:r>
              <w:t>€€€€,</w:t>
            </w:r>
          </w:p>
          <w:p w:rsidR="00FE1128" w:rsidRDefault="00FE1128" w:rsidP="00FE1128">
            <w:pPr>
              <w:keepNext/>
            </w:pPr>
            <w:r>
              <w:t>"ita": €€€€</w:t>
            </w:r>
          </w:p>
          <w:p w:rsidR="00FE1128" w:rsidRDefault="00FE1128" w:rsidP="00FE1128">
            <w:pPr>
              <w:keepNext/>
            </w:pPr>
            <w:r>
              <w:t>"Sommario in italiano."</w:t>
            </w:r>
          </w:p>
          <w:p w:rsidR="00FE1128" w:rsidRDefault="00FE1128" w:rsidP="00FE1128">
            <w:pPr>
              <w:keepNext/>
            </w:pPr>
            <w:r>
              <w:t>€€€€,</w:t>
            </w:r>
          </w:p>
          <w:p w:rsidR="00FE1128" w:rsidRDefault="00FE1128" w:rsidP="00FE1128">
            <w:pPr>
              <w:keepNext/>
            </w:pPr>
            <w:r>
              <w:t>"nor": €€€€</w:t>
            </w:r>
          </w:p>
          <w:p w:rsidR="00FE1128" w:rsidRDefault="00FE1128" w:rsidP="00FE1128">
            <w:pPr>
              <w:keepNext/>
            </w:pPr>
            <w:r>
              <w:t>"Sammendrag på norsk."</w:t>
            </w:r>
          </w:p>
          <w:p w:rsidR="00FE1128" w:rsidRDefault="00FE1128" w:rsidP="00FE1128">
            <w:pPr>
              <w:keepNext/>
            </w:pPr>
            <w:r>
              <w:t>€€€€,</w:t>
            </w:r>
          </w:p>
          <w:p w:rsidR="00FE1128" w:rsidRDefault="00FE1128" w:rsidP="00FE1128">
            <w:pPr>
              <w:keepNext/>
            </w:pPr>
            <w:r>
              <w:t>"ger": €€€€</w:t>
            </w:r>
          </w:p>
          <w:p w:rsidR="00FE1128" w:rsidRDefault="00FE1128" w:rsidP="00FE1128">
            <w:pPr>
              <w:keepNext/>
            </w:pPr>
            <w:r>
              <w:t>"Zusammenfassung in Deutsch."</w:t>
            </w:r>
          </w:p>
          <w:p w:rsidR="00FE1128" w:rsidRDefault="00FE1128" w:rsidP="00FE1128">
            <w:pPr>
              <w:keepNext/>
            </w:pPr>
            <w:r>
              <w:lastRenderedPageBreak/>
              <w:t>€€€€,</w:t>
            </w:r>
          </w:p>
          <w:p w:rsidR="00FE1128" w:rsidRDefault="00FE1128" w:rsidP="00FE1128">
            <w:pPr>
              <w:keepNext/>
            </w:pPr>
            <w:r>
              <w:t>"dan": €€€€</w:t>
            </w:r>
          </w:p>
          <w:p w:rsidR="00FE1128" w:rsidRDefault="00FE1128" w:rsidP="00FE1128">
            <w:pPr>
              <w:keepNext/>
            </w:pPr>
            <w:r>
              <w:t>"Abstrakt på dansk."</w:t>
            </w:r>
          </w:p>
          <w:p w:rsidR="00FE1128" w:rsidRDefault="00FE1128" w:rsidP="00FE1128">
            <w:pPr>
              <w:keepNext/>
            </w:pPr>
            <w:r>
              <w:t>€€€€,</w:t>
            </w:r>
          </w:p>
          <w:p w:rsidR="00FE1128" w:rsidRDefault="00FE1128" w:rsidP="00FE1128">
            <w:pPr>
              <w:keepNext/>
            </w:pPr>
            <w:r>
              <w:t>"dut": €€€€</w:t>
            </w:r>
          </w:p>
          <w:p w:rsidR="00FE1128" w:rsidRDefault="00FE1128" w:rsidP="00FE1128">
            <w:pPr>
              <w:keepNext/>
            </w:pPr>
            <w:r>
              <w:t>"Samenvatting in het Nederlands."</w:t>
            </w:r>
          </w:p>
          <w:p w:rsidR="00FE1128" w:rsidRDefault="00FE1128" w:rsidP="00FE1128">
            <w:pPr>
              <w:keepNext/>
            </w:pPr>
            <w:r>
              <w:t>€€€€,</w:t>
            </w:r>
          </w:p>
          <w:p w:rsidR="00FE1128" w:rsidRDefault="00FE1128" w:rsidP="00FE1128">
            <w:pPr>
              <w:keepNext/>
            </w:pPr>
            <w:r>
              <w:t>"est": €€€€</w:t>
            </w:r>
          </w:p>
          <w:p w:rsidR="00FE1128" w:rsidRDefault="00FE1128" w:rsidP="00FE1128">
            <w:pPr>
              <w:keepNext/>
            </w:pPr>
            <w:r>
              <w:t>"Eesti keeles kokkuvõte."</w:t>
            </w:r>
          </w:p>
          <w:p w:rsidR="00FE1128" w:rsidRDefault="00FE1128" w:rsidP="00FE1128">
            <w:pPr>
              <w:keepNext/>
            </w:pPr>
            <w:r>
              <w:t>€€€€,</w:t>
            </w:r>
          </w:p>
          <w:p w:rsidR="00FE1128" w:rsidRDefault="00FE1128" w:rsidP="00FE1128">
            <w:pPr>
              <w:keepNext/>
            </w:pPr>
            <w:r>
              <w:t>},</w:t>
            </w:r>
          </w:p>
          <w:p w:rsidR="00FE1128" w:rsidRDefault="00FE1128" w:rsidP="00FE1128">
            <w:pPr>
              <w:keepNext/>
            </w:pPr>
            <w:r>
              <w:t>"keywords": {</w:t>
            </w:r>
          </w:p>
          <w:p w:rsidR="00FE1128" w:rsidRDefault="00FE1128" w:rsidP="00FE1128">
            <w:pPr>
              <w:keepNext/>
            </w:pPr>
            <w:r>
              <w:t>"eng": €€€€</w:t>
            </w:r>
          </w:p>
          <w:p w:rsidR="00FE1128" w:rsidRDefault="00FE1128" w:rsidP="00FE1128">
            <w:pPr>
              <w:keepNext/>
            </w:pPr>
            <w:r>
              <w:t>" Canvas Learning Management System, Docker containers, Performance tuning"</w:t>
            </w:r>
          </w:p>
          <w:p w:rsidR="00FE1128" w:rsidRDefault="00FE1128" w:rsidP="00FE1128">
            <w:pPr>
              <w:keepNext/>
            </w:pPr>
            <w:r>
              <w:t>€€€€,</w:t>
            </w:r>
          </w:p>
          <w:p w:rsidR="00FE1128" w:rsidRDefault="00FE1128" w:rsidP="00FE1128">
            <w:pPr>
              <w:keepNext/>
            </w:pPr>
            <w:r>
              <w:t>"swe": €€€€</w:t>
            </w:r>
          </w:p>
          <w:p w:rsidR="00FE1128" w:rsidRDefault="00FE1128" w:rsidP="00FE1128">
            <w:pPr>
              <w:keepNext/>
            </w:pPr>
            <w:r>
              <w:t>" Canvas Lärplattform, Dockerbehållare, Prestandajustering"</w:t>
            </w:r>
          </w:p>
          <w:p w:rsidR="00FE1128" w:rsidRDefault="00FE1128" w:rsidP="00FE1128">
            <w:pPr>
              <w:keepNext/>
            </w:pPr>
            <w:r>
              <w:t>€€€€,</w:t>
            </w:r>
          </w:p>
          <w:p w:rsidR="00FE1128" w:rsidRDefault="00FE1128" w:rsidP="00FE1128">
            <w:pPr>
              <w:keepNext/>
            </w:pPr>
            <w:r>
              <w:t>"fre": €€€€</w:t>
            </w:r>
          </w:p>
          <w:p w:rsidR="00FE1128" w:rsidRDefault="00FE1128" w:rsidP="00FE1128">
            <w:pPr>
              <w:keepNext/>
            </w:pPr>
            <w:r>
              <w:t>"5-6 mots-clés"</w:t>
            </w:r>
          </w:p>
          <w:p w:rsidR="00FE1128" w:rsidRDefault="00FE1128" w:rsidP="00FE1128">
            <w:pPr>
              <w:keepNext/>
            </w:pPr>
            <w:r>
              <w:t>€€€€,</w:t>
            </w:r>
          </w:p>
          <w:p w:rsidR="00FE1128" w:rsidRDefault="00FE1128" w:rsidP="00FE1128">
            <w:pPr>
              <w:keepNext/>
            </w:pPr>
            <w:r>
              <w:t>"spa": €€€€</w:t>
            </w:r>
          </w:p>
          <w:p w:rsidR="00FE1128" w:rsidRDefault="00FE1128" w:rsidP="00FE1128">
            <w:pPr>
              <w:keepNext/>
            </w:pPr>
            <w:r>
              <w:t>"5-6 Palabras claves"</w:t>
            </w:r>
          </w:p>
          <w:p w:rsidR="00FE1128" w:rsidRDefault="00FE1128" w:rsidP="00FE1128">
            <w:pPr>
              <w:keepNext/>
            </w:pPr>
            <w:r>
              <w:t>€€€€,</w:t>
            </w:r>
          </w:p>
          <w:p w:rsidR="00FE1128" w:rsidRDefault="00FE1128" w:rsidP="00FE1128">
            <w:pPr>
              <w:keepNext/>
            </w:pPr>
            <w:r>
              <w:t>"ita": €€€€</w:t>
            </w:r>
          </w:p>
          <w:p w:rsidR="00FE1128" w:rsidRDefault="00FE1128" w:rsidP="00FE1128">
            <w:pPr>
              <w:keepNext/>
            </w:pPr>
            <w:r>
              <w:t>"5-6 parole chiave"</w:t>
            </w:r>
          </w:p>
          <w:p w:rsidR="00FE1128" w:rsidRDefault="00FE1128" w:rsidP="00FE1128">
            <w:pPr>
              <w:keepNext/>
            </w:pPr>
            <w:r>
              <w:t>€€€€,</w:t>
            </w:r>
          </w:p>
          <w:p w:rsidR="00FE1128" w:rsidRDefault="00FE1128" w:rsidP="00FE1128">
            <w:pPr>
              <w:keepNext/>
            </w:pPr>
            <w:r>
              <w:t>"nor": €€€€</w:t>
            </w:r>
          </w:p>
          <w:p w:rsidR="00FE1128" w:rsidRDefault="00FE1128" w:rsidP="00FE1128">
            <w:pPr>
              <w:keepNext/>
            </w:pPr>
            <w:r>
              <w:t>"5-6 nøkkelord"</w:t>
            </w:r>
          </w:p>
          <w:p w:rsidR="00FE1128" w:rsidRDefault="00FE1128" w:rsidP="00FE1128">
            <w:pPr>
              <w:keepNext/>
            </w:pPr>
            <w:r>
              <w:t>€€€€,</w:t>
            </w:r>
          </w:p>
          <w:p w:rsidR="00FE1128" w:rsidRDefault="00FE1128" w:rsidP="00FE1128">
            <w:pPr>
              <w:keepNext/>
            </w:pPr>
            <w:r>
              <w:t>"ger": €€€€</w:t>
            </w:r>
          </w:p>
          <w:p w:rsidR="00FE1128" w:rsidRDefault="00FE1128" w:rsidP="00FE1128">
            <w:pPr>
              <w:keepNext/>
            </w:pPr>
            <w:r>
              <w:t>"5-6 Schlüsselwörter"</w:t>
            </w:r>
          </w:p>
          <w:p w:rsidR="00FE1128" w:rsidRDefault="00FE1128" w:rsidP="00FE1128">
            <w:pPr>
              <w:keepNext/>
            </w:pPr>
            <w:r>
              <w:t>€€€€,</w:t>
            </w:r>
          </w:p>
          <w:p w:rsidR="00FE1128" w:rsidRDefault="00FE1128" w:rsidP="00FE1128">
            <w:pPr>
              <w:keepNext/>
            </w:pPr>
            <w:r>
              <w:t>"dan": €€€€</w:t>
            </w:r>
          </w:p>
          <w:p w:rsidR="00FE1128" w:rsidRDefault="00FE1128" w:rsidP="00FE1128">
            <w:pPr>
              <w:keepNext/>
            </w:pPr>
            <w:r>
              <w:t>"5-6 Søgeord"</w:t>
            </w:r>
          </w:p>
          <w:p w:rsidR="00FE1128" w:rsidRDefault="00FE1128" w:rsidP="00FE1128">
            <w:pPr>
              <w:keepNext/>
            </w:pPr>
            <w:r>
              <w:t>€€€€,</w:t>
            </w:r>
          </w:p>
          <w:p w:rsidR="00FE1128" w:rsidRDefault="00FE1128" w:rsidP="00FE1128">
            <w:pPr>
              <w:keepNext/>
            </w:pPr>
            <w:r>
              <w:t>"dut": €€€€</w:t>
            </w:r>
          </w:p>
          <w:p w:rsidR="00FE1128" w:rsidRDefault="00FE1128" w:rsidP="00FE1128">
            <w:pPr>
              <w:keepNext/>
            </w:pPr>
            <w:r>
              <w:t>"5-6 trefwoorden"</w:t>
            </w:r>
          </w:p>
          <w:p w:rsidR="00FE1128" w:rsidRDefault="00FE1128" w:rsidP="00FE1128">
            <w:pPr>
              <w:keepNext/>
            </w:pPr>
            <w:r>
              <w:t>€€€€,</w:t>
            </w:r>
          </w:p>
          <w:p w:rsidR="00FE1128" w:rsidRDefault="00FE1128" w:rsidP="00FE1128">
            <w:pPr>
              <w:keepNext/>
            </w:pPr>
            <w:r>
              <w:t>"est": €€€€</w:t>
            </w:r>
          </w:p>
          <w:p w:rsidR="00FE1128" w:rsidRDefault="00FE1128" w:rsidP="00FE1128">
            <w:pPr>
              <w:keepNext/>
            </w:pPr>
            <w:r>
              <w:t>"5-6 Märksõnad"</w:t>
            </w:r>
          </w:p>
          <w:p w:rsidR="00FE1128" w:rsidRDefault="00FE1128" w:rsidP="00FE1128">
            <w:pPr>
              <w:keepNext/>
            </w:pPr>
            <w:r>
              <w:t>€€€€,</w:t>
            </w:r>
          </w:p>
          <w:p w:rsidR="00FE1128" w:rsidRDefault="00FE1128" w:rsidP="00FE1128">
            <w:pPr>
              <w:keepNext/>
            </w:pPr>
            <w:r>
              <w:t>}</w:t>
            </w:r>
          </w:p>
          <w:p w:rsidR="00356718" w:rsidRDefault="00FE1128" w:rsidP="00FE1128">
            <w:pPr>
              <w:keepNext/>
            </w:pPr>
            <w:r>
              <w:t>}</w:t>
            </w:r>
          </w:p>
        </w:tc>
      </w:tr>
    </w:tbl>
    <w:p w:rsidR="00FD4AF4" w:rsidRDefault="00FD4AF4" w:rsidP="007B14FA">
      <w:pPr>
        <w:pStyle w:val="BodyText"/>
      </w:pPr>
      <w:r>
        <w:lastRenderedPageBreak/>
        <w:br w:type="page"/>
      </w:r>
    </w:p>
    <w:p w:rsidR="00356718" w:rsidRDefault="007B14FA" w:rsidP="007B14FA">
      <w:pPr>
        <w:pStyle w:val="BodyText"/>
      </w:pPr>
      <w:r>
        <w:lastRenderedPageBreak/>
        <w:t xml:space="preserve">The Overeleaf </w:t>
      </w:r>
      <w:proofErr w:type="gramStart"/>
      <w:r>
        <w:t>project used to workout the string reading an</w:t>
      </w:r>
      <w:r w:rsidR="00FD4AF4">
        <w:t>d</w:t>
      </w:r>
      <w:r>
        <w:t xml:space="preserve"> tokenize</w:t>
      </w:r>
      <w:proofErr w:type="gramEnd"/>
      <w:r>
        <w:t xml:space="preserve"> is at </w:t>
      </w:r>
      <w:hyperlink r:id="rId85" w:history="1">
        <w:r w:rsidRPr="00280972">
          <w:rPr>
            <w:rStyle w:val="Hyperlink"/>
          </w:rPr>
          <w:t>https://www.overleaf.com/read/mqtrxrdcssmg</w:t>
        </w:r>
      </w:hyperlink>
      <w:r>
        <w:t xml:space="preserve"> while the “KTH thesis template for 1st and 2nd cycle degree projects with JSON output” can be found at </w:t>
      </w:r>
      <w:hyperlink r:id="rId86" w:history="1">
        <w:r w:rsidRPr="00280972">
          <w:rPr>
            <w:rStyle w:val="Hyperlink"/>
          </w:rPr>
          <w:t>https://www.overleaf.com/read/gxhwkywbtgsn</w:t>
        </w:r>
      </w:hyperlink>
      <w:r>
        <w:t>.</w:t>
      </w:r>
    </w:p>
    <w:p w:rsidR="00356718" w:rsidRDefault="00356718" w:rsidP="00356718">
      <w:pPr>
        <w:pStyle w:val="BodyText"/>
        <w:rPr>
          <w:rStyle w:val="BodyTextChar"/>
        </w:rPr>
      </w:pPr>
      <w:r>
        <w:t xml:space="preserve">The reason for adding the reservation “(almost)” in the </w:t>
      </w:r>
      <w:r w:rsidR="007B14FA">
        <w:t>earlier</w:t>
      </w:r>
      <w:r>
        <w:t xml:space="preserve"> paragraph was that this file is not directly readable by my programs that could accept the pseudo JSON that I produced with earlier programs. Some of the problems are that the opponents’ name string contains “\&amp;”, i.e. it is "A. B. Normal \&amp; A. X. E. Normalè" and this is not acceptable to python’s </w:t>
      </w:r>
      <w:r w:rsidRPr="00356718">
        <w:rPr>
          <w:rStyle w:val="HTMLCode"/>
        </w:rPr>
        <w:t>json.loads{}</w:t>
      </w:r>
      <w:r>
        <w:t xml:space="preserve"> </w:t>
      </w:r>
      <w:r>
        <w:rPr>
          <w:rStyle w:val="BodyTextChar"/>
        </w:rPr>
        <w:t xml:space="preserve">function; thus, this has to be rewritten. Additionally, the abstracts contain the raw LaTeX and thus can include acronyms that need spelled out. This means that the same transformations used in </w:t>
      </w:r>
      <w:r w:rsidRPr="00356718">
        <w:rPr>
          <w:rStyle w:val="HTMLCode"/>
        </w:rPr>
        <w:t>extract_pseudo_JSON-from_PDF.py</w:t>
      </w:r>
      <w:r>
        <w:rPr>
          <w:rStyle w:val="BodyTextChar"/>
        </w:rPr>
        <w:t xml:space="preserve"> need to be implemented in a new program to clean up the pseudo JSON.</w:t>
      </w:r>
      <w:r w:rsidR="00FE1128">
        <w:rPr>
          <w:rStyle w:val="BodyTextChar"/>
        </w:rPr>
        <w:t xml:space="preserve"> The new program is named: </w:t>
      </w:r>
      <w:r w:rsidR="00FE1128" w:rsidRPr="00FE1128">
        <w:rPr>
          <w:rStyle w:val="HTMLCode"/>
        </w:rPr>
        <w:t>cleanup_pseudo_JSON-from_</w:t>
      </w:r>
      <w:proofErr w:type="gramStart"/>
      <w:r w:rsidR="00FE1128" w:rsidRPr="00FE1128">
        <w:rPr>
          <w:rStyle w:val="HTMLCode"/>
        </w:rPr>
        <w:t>LaTeX.py</w:t>
      </w:r>
      <w:r w:rsidR="00FE1128">
        <w:rPr>
          <w:rStyle w:val="BodyTextChar"/>
        </w:rPr>
        <w:t xml:space="preserve"> .</w:t>
      </w:r>
      <w:proofErr w:type="gramEnd"/>
    </w:p>
    <w:p w:rsidR="00FE1128" w:rsidRDefault="00FE1128" w:rsidP="004A36A4">
      <w:pPr>
        <w:pStyle w:val="Tablecaption"/>
      </w:pPr>
      <w:bookmarkStart w:id="275" w:name="_Toc99295415"/>
      <w:r>
        <w:t xml:space="preserve">Table </w:t>
      </w:r>
      <w:fldSimple w:instr=" SEQ Table \* ARABIC ">
        <w:r w:rsidR="009F2778">
          <w:rPr>
            <w:noProof/>
          </w:rPr>
          <w:t>3</w:t>
        </w:r>
      </w:fldSimple>
      <w:r w:rsidR="00874459">
        <w:t>:</w:t>
      </w:r>
      <w:r w:rsidR="00874459" w:rsidRPr="00CE0E27">
        <w:t xml:space="preserve"> </w:t>
      </w:r>
      <w:r w:rsidR="00874459">
        <w:tab/>
      </w:r>
      <w:r>
        <w:t xml:space="preserve">Resut after cleanup for the contents of the earlier </w:t>
      </w:r>
      <w:r w:rsidRPr="00FE1128">
        <w:rPr>
          <w:rStyle w:val="HTMLCode"/>
        </w:rPr>
        <w:t>fordiva.json</w:t>
      </w:r>
      <w:r>
        <w:t xml:space="preserve"> file, called </w:t>
      </w:r>
      <w:r w:rsidRPr="00FE1128">
        <w:rPr>
          <w:rStyle w:val="HTMLCode"/>
        </w:rPr>
        <w:t>fordiva-cleaned</w:t>
      </w:r>
      <w:bookmarkEnd w:id="275"/>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356718">
            <w:pPr>
              <w:pStyle w:val="BodyText"/>
              <w:ind w:firstLine="0"/>
              <w:rPr>
                <w:rStyle w:val="BodyTextChar"/>
              </w:rPr>
            </w:pPr>
            <w:r w:rsidRPr="00FE1128">
              <w:rPr>
                <w:rStyle w:val="BodyTextChar"/>
              </w:rPr>
              <w:t>{"Author1": {"Last name": "Student", "First name": "Fake A.", "Local User Id": "u100001", "E-mail": "a@kth.se", "organisation": {"L1": "School of Electrical Engineering and Computer Science"}}, "Author2": {"Last name": "Student", "First name": "Fake B.", "Local User Id": "u100002", "E-mail": "b@kth.se", "organisation": {"L1": "School of Architecture and the Built Environment"}}, "Cycle": "1", "Course code": "IA150X", "Credits": "15.0", "Degree1": {"Educational program": "", "programcode": "TCOMK", "Degree":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L2": "Computer Science"}}, "Supervisor2": {"Last name": "Supervisor", "First name": "Another Busy", "Local User Id": "u100003", "E-mail": "sb@kth.se", "organisation": {"L1": "School of Architecture and the Built Environment", "L2": "Architecture"}},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L2": "Computer Science"}}, "Cooperation": {"Partner_name": "Företaget AB"}, "National Subject Categories": "10201, 10206", "Other information": {"Year": "2021", "Number of pages": "xxxv,35"}, "Series": {"Title of series": "TRITA-EECS-EX", "No. in series": "2021:00"}, "Opponents": {"Name": "A. B. Normal &amp;amp; A. X. E. Normalè"}, "Presentation": {"Date": "2021-03-15 13:00", "Language": "eng", "Room": "via Zoom https://kth-se.zoom.us/j/ddddddddddd", "Address": "Isafjordsgatan 22 (Kistagången 16)", "City": "Stockholm"}, "Number of lang instances": "10", "abstracts": {"eng": "&lt;p&gt;Write an abstract that is about &lt;i&gt;250 and 350 words&lt;/i&gt; (1/2 A4-page)  with the following components: &lt;/p&gt;&lt;p&gt;&lt;ul&gt;&lt;li&gt;What is the topic area? (optional) Introduces the subject area for the project</w:t>
            </w:r>
            <w:proofErr w:type="gramStart"/>
            <w:r w:rsidRPr="00FE1128">
              <w:rPr>
                <w:rStyle w:val="BodyTextChar"/>
              </w:rPr>
              <w:t>.&lt;</w:t>
            </w:r>
            <w:proofErr w:type="gramEnd"/>
            <w:r w:rsidRPr="00FE1128">
              <w:rPr>
                <w:rStyle w:val="BodyTextChar"/>
              </w:rPr>
              <w:t>/li&gt;&lt;li&gt;Short problem statement&lt;/li&gt;&lt;li&gt;Why was this problem worth a Bachelor's/Master’s thesis project? (i.e., why is the problem both significant and of a suitable degree of difficulty for a Bachelor's/Master’s thesis project? Why has no one else solved it yet?)&lt;/li&gt;&lt;li&gt;How did you solve the problem? What was your method/insight</w:t>
            </w:r>
            <w:proofErr w:type="gramStart"/>
            <w:r w:rsidRPr="00FE1128">
              <w:rPr>
                <w:rStyle w:val="BodyTextChar"/>
              </w:rPr>
              <w:t>?&lt;</w:t>
            </w:r>
            <w:proofErr w:type="gramEnd"/>
            <w:r w:rsidRPr="00FE1128">
              <w:rPr>
                <w:rStyle w:val="BodyTextChar"/>
              </w:rPr>
              <w:t xml:space="preserve">/li&gt;&lt;li&gt;Results/Conclusions/Consequences/Impact: What are your key results/ conclusions? What will others do </w:t>
            </w:r>
            <w:proofErr w:type="gramStart"/>
            <w:r w:rsidRPr="00FE1128">
              <w:rPr>
                <w:rStyle w:val="BodyTextChar"/>
              </w:rPr>
              <w:t>based</w:t>
            </w:r>
            <w:proofErr w:type="gramEnd"/>
            <w:r w:rsidRPr="00FE1128">
              <w:rPr>
                <w:rStyle w:val="BodyTextChar"/>
              </w:rPr>
              <w:t xml:space="preserve"> upon your results? What can be done now that you have finished - that could not be done before your thesis project was completed?&lt;/li&gt;&lt;/ul&gt;&lt;/p&gt;&lt;p&gt;For testing the following lines were added.&lt;BR&gt;Choice of typeface with \\textit, \\textbf, and \\texttt:  &lt;i&gt;x&lt;/i&gt;, &lt;strong&gt;x&lt;/strong&gt;, and &lt;tt&gt;x&lt;/tt&gt;&lt;/p&gt;&lt;p&gt;Text superscripts and subscripts with \\textsubscript and \\textsuperscript: A&lt;sub&gt;x&lt;/sub&gt; and A&lt;sup&gt;x&lt;/sup&gt;&lt;/p&gt;&lt;p&gt;Some useful symbols: \\textregistered, \\texttrademark, and \\textcopyright. For example, copyright symbol: \\textcopyright Maguire 2021, and some superscripts: \\textsuperscript\\{99m\\}Tc, A\\textsuperscript\</w:t>
            </w:r>
            <w:proofErr w:type="gramStart"/>
            <w:r w:rsidRPr="00FE1128">
              <w:rPr>
                <w:rStyle w:val="BodyTextChar"/>
              </w:rPr>
              <w:t>\{</w:t>
            </w:r>
            <w:proofErr w:type="gramEnd"/>
            <w:r w:rsidRPr="00FE1128">
              <w:rPr>
                <w:rStyle w:val="BodyTextChar"/>
              </w:rPr>
              <w:t xml:space="preserve">*\\}, A\\textsuperscript\\{\\textregistered\\}, and A\\texttrademark : &amp;copy; Maguire 2021, and some superscripts: &lt;sup&gt;99m&lt;/sup&gt;Tc, A&lt;sup&gt;*&lt;/sup&gt;, A&lt;sup&gt;&amp;reg;&lt;/sup&gt;, and A&amp;trade;. Another example: H\\textsubscript\\{2\\}O: H&lt;sub&gt;2&lt;/sub&gt;O&lt;/p&gt;&lt;p&gt;&lt;ol&gt;&lt;li&gt;The </w:t>
            </w:r>
            <w:r w:rsidRPr="00FE1128">
              <w:rPr>
                <w:rStyle w:val="BodyTextChar"/>
              </w:rPr>
              <w:lastRenderedPageBreak/>
              <w:t xml:space="preserve">first item is a simple &lt;strong&gt;strong&lt;/strong&gt; statement&lt;/li&gt;&lt;li&gt;The second item is a simple statement&lt;/li&gt;&lt;li&gt;The third item is an &lt;i&gt;italicized&lt;/i&gt; statement&lt;/li&gt;&lt;/ol&gt;&lt;/p&gt;&lt;p&gt;Yet more text can be added.&lt;/p&gt;&lt;p&gt;The following </w:t>
            </w:r>
            <w:r w:rsidR="009F2778">
              <w:rPr>
                <w:sz w:val="20"/>
              </w:rPr>
              <w:t>commands</w:t>
            </w:r>
            <w:r w:rsidR="009F2778" w:rsidRPr="006F6BAF">
              <w:rPr>
                <w:sz w:val="20"/>
              </w:rPr>
              <w:t xml:space="preserve"> </w:t>
            </w:r>
            <w:r w:rsidRPr="00FE1128">
              <w:rPr>
                <w:rStyle w:val="BodyTextChar"/>
              </w:rPr>
              <w:t xml:space="preserve">can be used: \\eg, \\Eg, \\ie, \\Ie, \\etc, and \\etal: e.g., E.g., i.e., I.e., etc., and et al.&lt;/p&gt;&lt;p&gt;The following </w:t>
            </w:r>
            <w:r w:rsidR="009F2778">
              <w:rPr>
                <w:sz w:val="20"/>
              </w:rPr>
              <w:t>commands</w:t>
            </w:r>
            <w:r w:rsidR="009F2778" w:rsidRPr="006F6BAF">
              <w:rPr>
                <w:sz w:val="20"/>
              </w:rPr>
              <w:t xml:space="preserve"> </w:t>
            </w:r>
            <w:r w:rsidRPr="00FE1128">
              <w:rPr>
                <w:rStyle w:val="BodyTextChar"/>
              </w:rPr>
              <w:t>for numbering with lower case roman numerals: \\first, \\second, \\third, \\fourth, \\fifth, \\sixth, \\seventh, and \\eighth: (i) , (ii) , (iii) , (iv) , (v) , (vi) , (vii) , and (viii) .&lt;/p&gt;&lt;p&gt;Equations using \\textbackslash( xxxx \\textbackslash) or \\textbackslash[ xxxx \\textbackslash] can be used in the abstract. For example: \\( (C_5O_2H_8)_n \\)&lt;BR&gt;or \\[ \\int_{a}^{b} x^2 \\,dx \\]&lt;/p&gt;&lt;p&gt;The above showed even more text and equations.&lt;/p&gt;", "swe": "&lt;p&gt;Denna avhandling undersöker problemet   ... &lt;/p&gt;", "fre": "&lt;p&gt;Résumé en français.&lt;/p&gt;", "spa": "&lt;p&gt;Résumé en espagnol.&lt;/p&gt;", "ita": "&lt;p&gt;Sommario in italiano.&lt;/p&gt;", "nor": "&lt;p&gt;Sammendrag på norsk.&lt;/p&gt;", "ger": "&lt;p&gt;Zusammenfassung in Deutsch.&lt;/p&gt;", "dan": "&lt;p&gt;Abstrakt på dansk.&lt;/p&gt;", "dut": "&lt;p&gt;Samenvatting in het Nederlands.&lt;/p&gt;", "est": "&lt;p&gt;Eesti keeles kokkuvõte.&lt;/p&gt;"}, "keywords": {"eng": "Canvas Learning Management System, Docker containers, Performance tuning", "swe": "Canvas Lärplattform, Dockerbehållare, Prestandajustering", "fre": "5-6 mots-clés", "spa": "5-6 Palabras claves", "ita": "5-6 parole chiave", "nor": "5-6 nøkkelord", "ger": "5-6 Schlüsselwörter", "dan": "5-6 Søgeord", "dut": "5-6 trefwoorden", "est": "5-6 Märksõnad"}}</w:t>
            </w:r>
          </w:p>
        </w:tc>
      </w:tr>
    </w:tbl>
    <w:p w:rsidR="00FD4AF4" w:rsidRDefault="00FD4AF4" w:rsidP="00356718">
      <w:pPr>
        <w:pStyle w:val="BodyText"/>
        <w:rPr>
          <w:rStyle w:val="BodyTextChar"/>
        </w:rPr>
      </w:pPr>
      <w:r>
        <w:rPr>
          <w:rStyle w:val="BodyTextChar"/>
        </w:rPr>
        <w:lastRenderedPageBreak/>
        <w:br w:type="page"/>
      </w:r>
    </w:p>
    <w:p w:rsidR="00FE1128" w:rsidRDefault="00FE1128" w:rsidP="00356718">
      <w:pPr>
        <w:pStyle w:val="BodyText"/>
        <w:rPr>
          <w:rStyle w:val="BodyTextChar"/>
        </w:rPr>
      </w:pPr>
      <w:r>
        <w:rPr>
          <w:rStyle w:val="BodyTextChar"/>
        </w:rPr>
        <w:lastRenderedPageBreak/>
        <w:t>Executing the command:</w:t>
      </w:r>
    </w:p>
    <w:p w:rsidR="00FE1128" w:rsidRPr="00356718" w:rsidRDefault="00FE1128" w:rsidP="00FE1128">
      <w:pPr>
        <w:pStyle w:val="Computerexample"/>
        <w:rPr>
          <w:rStyle w:val="BodyTextChar"/>
        </w:rPr>
      </w:pPr>
      <w:r w:rsidRPr="00FE1128">
        <w:rPr>
          <w:rStyle w:val="BodyTextChar"/>
        </w:rPr>
        <w:t>./JSON_to_calendar.py -c 11 --config config-test.json --json fordiva-cleaned.json --nocortina</w:t>
      </w:r>
    </w:p>
    <w:p w:rsidR="00356718" w:rsidRDefault="00FE1128" w:rsidP="00FE1128">
      <w:pPr>
        <w:pStyle w:val="BodyText"/>
        <w:ind w:firstLine="0"/>
      </w:pPr>
      <w:proofErr w:type="gramStart"/>
      <w:r>
        <w:t>will</w:t>
      </w:r>
      <w:proofErr w:type="gramEnd"/>
      <w:r>
        <w:t xml:space="preserve"> produce the cource announcement shown in </w:t>
      </w:r>
      <w:r w:rsidR="00FD4AF4">
        <w:fldChar w:fldCharType="begin"/>
      </w:r>
      <w:r w:rsidR="00FD4AF4">
        <w:instrText xml:space="preserve"> REF _Ref78543099 \h </w:instrText>
      </w:r>
      <w:r w:rsidR="00FD4AF4">
        <w:fldChar w:fldCharType="separate"/>
      </w:r>
      <w:r w:rsidR="009F2778">
        <w:t xml:space="preserve">Figure </w:t>
      </w:r>
      <w:r w:rsidR="009F2778">
        <w:rPr>
          <w:noProof/>
        </w:rPr>
        <w:t>109</w:t>
      </w:r>
      <w:r w:rsidR="00FD4AF4">
        <w:fldChar w:fldCharType="end"/>
      </w:r>
      <w:r>
        <w:t>.</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FE1128">
            <w:pPr>
              <w:pStyle w:val="BodyText"/>
              <w:keepNext/>
              <w:ind w:firstLine="0"/>
            </w:pPr>
            <w:r>
              <w:rPr>
                <w:noProof/>
              </w:rPr>
              <w:drawing>
                <wp:inline distT="0" distB="0" distL="0" distR="0" wp14:anchorId="5984FD49" wp14:editId="5DF5C63D">
                  <wp:extent cx="5761355" cy="69627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Screenshot_20210730_124302.png"/>
                          <pic:cNvPicPr/>
                        </pic:nvPicPr>
                        <pic:blipFill>
                          <a:blip r:embed="rId87">
                            <a:extLst>
                              <a:ext uri="{28A0092B-C50C-407E-A947-70E740481C1C}">
                                <a14:useLocalDpi xmlns:a14="http://schemas.microsoft.com/office/drawing/2010/main" val="0"/>
                              </a:ext>
                            </a:extLst>
                          </a:blip>
                          <a:stretch>
                            <a:fillRect/>
                          </a:stretch>
                        </pic:blipFill>
                        <pic:spPr>
                          <a:xfrm>
                            <a:off x="0" y="0"/>
                            <a:ext cx="5761355" cy="6962775"/>
                          </a:xfrm>
                          <a:prstGeom prst="rect">
                            <a:avLst/>
                          </a:prstGeom>
                        </pic:spPr>
                      </pic:pic>
                    </a:graphicData>
                  </a:graphic>
                </wp:inline>
              </w:drawing>
            </w:r>
          </w:p>
        </w:tc>
      </w:tr>
    </w:tbl>
    <w:p w:rsidR="00FE1128" w:rsidRDefault="00FE1128" w:rsidP="00920AD2">
      <w:pPr>
        <w:pStyle w:val="Caption"/>
      </w:pPr>
      <w:bookmarkStart w:id="276" w:name="_Ref78543099"/>
      <w:bookmarkStart w:id="277" w:name="_Toc99295412"/>
      <w:r>
        <w:t xml:space="preserve">Figure </w:t>
      </w:r>
      <w:fldSimple w:instr=" SEQ Figure \* ARABIC ">
        <w:r w:rsidR="009F2778">
          <w:rPr>
            <w:noProof/>
          </w:rPr>
          <w:t>109</w:t>
        </w:r>
      </w:fldSimple>
      <w:bookmarkEnd w:id="276"/>
      <w:r w:rsidR="00874459">
        <w:t>:</w:t>
      </w:r>
      <w:r w:rsidR="00874459" w:rsidRPr="00CE0E27">
        <w:t xml:space="preserve"> </w:t>
      </w:r>
      <w:r w:rsidR="00874459">
        <w:tab/>
      </w:r>
      <w:r>
        <w:t>Resulting announcement</w:t>
      </w:r>
      <w:bookmarkEnd w:id="277"/>
    </w:p>
    <w:p w:rsidR="00FE1128" w:rsidRDefault="00FE1128" w:rsidP="00FE1128">
      <w:pPr>
        <w:pStyle w:val="BodyText"/>
        <w:ind w:firstLine="0"/>
      </w:pPr>
      <w:r>
        <w:t xml:space="preserve">This contrived example shows that a LaTeX abstract of the form shown in </w:t>
      </w:r>
      <w:r w:rsidR="00C54B0A">
        <w:fldChar w:fldCharType="begin"/>
      </w:r>
      <w:r w:rsidR="00C54B0A">
        <w:instrText xml:space="preserve"> REF _Ref78541726 \h </w:instrText>
      </w:r>
      <w:r w:rsidR="00C54B0A">
        <w:fldChar w:fldCharType="separate"/>
      </w:r>
      <w:r w:rsidR="009F2778">
        <w:t xml:space="preserve">Table </w:t>
      </w:r>
      <w:r w:rsidR="009F2778">
        <w:rPr>
          <w:noProof/>
        </w:rPr>
        <w:t>4</w:t>
      </w:r>
      <w:r w:rsidR="00C54B0A">
        <w:fldChar w:fldCharType="end"/>
      </w:r>
      <w:r w:rsidR="00C54B0A">
        <w:t xml:space="preserve"> </w:t>
      </w:r>
      <w:r>
        <w:t>can be handled.</w:t>
      </w:r>
      <w:r w:rsidR="00C54B0A">
        <w:t xml:space="preserve"> While more testing should be done, this shows that it is possible to directly extract the pseudo JSON from the LaTeX without having to parse and process the PDF file; however, you still have to compile the LaTeX and produce the PDF file in order to produce the </w:t>
      </w:r>
      <w:r w:rsidR="00C54B0A" w:rsidRPr="00C54B0A">
        <w:rPr>
          <w:rStyle w:val="HTMLCode"/>
        </w:rPr>
        <w:t>fordiva.json</w:t>
      </w:r>
      <w:r w:rsidR="00C54B0A">
        <w:t xml:space="preserve"> file.</w:t>
      </w:r>
    </w:p>
    <w:p w:rsidR="00C54B0A" w:rsidRPr="00C54B0A" w:rsidRDefault="00C54B0A" w:rsidP="00FE1128">
      <w:pPr>
        <w:pStyle w:val="BodyText"/>
        <w:ind w:firstLine="0"/>
      </w:pPr>
      <w:r>
        <w:lastRenderedPageBreak/>
        <w:t xml:space="preserve">Note that the </w:t>
      </w:r>
      <w:r w:rsidRPr="00FE1128">
        <w:rPr>
          <w:rStyle w:val="HTMLCode"/>
        </w:rPr>
        <w:t>cleanup_pseudo_JSON-from_LaTeX.py</w:t>
      </w:r>
      <w:r>
        <w:rPr>
          <w:rStyle w:val="HTMLCode"/>
        </w:rPr>
        <w:t xml:space="preserve"> </w:t>
      </w:r>
      <w:r w:rsidRPr="00C54B0A">
        <w:t xml:space="preserve">program does simple text substitution and </w:t>
      </w:r>
      <w:r w:rsidRPr="00FD4AF4">
        <w:rPr>
          <w:b/>
        </w:rPr>
        <w:t>cannot</w:t>
      </w:r>
      <w:r w:rsidRPr="00C54B0A">
        <w:t xml:space="preserve"> handle nested LaTeX commands.</w:t>
      </w:r>
    </w:p>
    <w:p w:rsidR="00FE1128" w:rsidRDefault="00FE1128" w:rsidP="00920AD2">
      <w:pPr>
        <w:pStyle w:val="Caption"/>
      </w:pPr>
      <w:bookmarkStart w:id="278" w:name="_Ref78541726"/>
      <w:bookmarkStart w:id="279" w:name="_Toc99295416"/>
      <w:r>
        <w:t xml:space="preserve">Table </w:t>
      </w:r>
      <w:fldSimple w:instr=" SEQ Table \* ARABIC ">
        <w:r w:rsidR="009F2778">
          <w:rPr>
            <w:noProof/>
          </w:rPr>
          <w:t>4</w:t>
        </w:r>
      </w:fldSimple>
      <w:bookmarkEnd w:id="278"/>
      <w:r w:rsidR="00874459">
        <w:t>:</w:t>
      </w:r>
      <w:r w:rsidR="00874459" w:rsidRPr="00CE0E27">
        <w:t xml:space="preserve"> </w:t>
      </w:r>
      <w:r w:rsidR="00874459">
        <w:tab/>
      </w:r>
      <w:r>
        <w:t>Source LaTeX (</w:t>
      </w:r>
      <w:r w:rsidR="00C54B0A">
        <w:t xml:space="preserve">from </w:t>
      </w:r>
      <w:r>
        <w:t>inside the scontents of the abstract</w:t>
      </w:r>
      <w:bookmarkEnd w:id="279"/>
      <w:r w:rsidR="009F2778">
        <w:t>)</w:t>
      </w:r>
      <w:bookmarkStart w:id="280" w:name="_GoBack"/>
      <w:bookmarkEnd w:id="280"/>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C54B0A">
            <w:pPr>
              <w:pStyle w:val="Tablcellssmall"/>
            </w:pPr>
            <w:r>
              <w:t>Write an abstract that is about \textit{250 and 350 words} (1/2 A4-page)  with the following components: % key parts of the abstract</w:t>
            </w:r>
          </w:p>
          <w:p w:rsidR="00FE1128" w:rsidRDefault="00FE1128" w:rsidP="00C54B0A">
            <w:pPr>
              <w:pStyle w:val="Tablcellssmall"/>
            </w:pPr>
            <w:r>
              <w:t>\begin{itemize}</w:t>
            </w:r>
          </w:p>
          <w:p w:rsidR="00FE1128" w:rsidRDefault="00FE1128" w:rsidP="00C54B0A">
            <w:pPr>
              <w:pStyle w:val="Tablcellssmall"/>
            </w:pPr>
            <w:r>
              <w:t xml:space="preserve">  \item What is the topic area? (optional) Introduces the subject area for the project.</w:t>
            </w:r>
          </w:p>
          <w:p w:rsidR="00FE1128" w:rsidRDefault="00FE1128" w:rsidP="00C54B0A">
            <w:pPr>
              <w:pStyle w:val="Tablcellssmall"/>
            </w:pPr>
            <w:r>
              <w:t xml:space="preserve">  \item Short problem statement</w:t>
            </w:r>
          </w:p>
          <w:p w:rsidR="00FE1128" w:rsidRDefault="00FE1128" w:rsidP="00C54B0A">
            <w:pPr>
              <w:pStyle w:val="Tablcellssmall"/>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C54B0A">
            <w:pPr>
              <w:pStyle w:val="Tablcellssmall"/>
            </w:pPr>
            <w:r>
              <w:t xml:space="preserve">  \item How did you solve the problem? What was your method/insight?</w:t>
            </w:r>
          </w:p>
          <w:p w:rsidR="00FE1128" w:rsidRDefault="00FE1128" w:rsidP="00C54B0A">
            <w:pPr>
              <w:pStyle w:val="Tablcellssmall"/>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C54B0A">
            <w:pPr>
              <w:pStyle w:val="Tablcellssmall"/>
            </w:pPr>
            <w:r>
              <w:t>\end{itemize}</w:t>
            </w:r>
          </w:p>
          <w:p w:rsidR="00FE1128" w:rsidRDefault="00FE1128" w:rsidP="00C54B0A">
            <w:pPr>
              <w:pStyle w:val="Tablcellssmall"/>
            </w:pPr>
          </w:p>
          <w:p w:rsidR="00FE1128" w:rsidRDefault="00FE1128" w:rsidP="00C54B0A">
            <w:pPr>
              <w:pStyle w:val="Tablcellssmall"/>
            </w:pPr>
            <w:r>
              <w:t>For testing the following lines were added.</w:t>
            </w:r>
          </w:p>
          <w:p w:rsidR="00FE1128" w:rsidRDefault="00FE1128" w:rsidP="00C54B0A">
            <w:pPr>
              <w:pStyle w:val="Tablcellssmall"/>
            </w:pPr>
            <w:r>
              <w:t>Choice of typeface with \textbackslash textit, \textbackslash textbf, and \textbackslash texttt:  \textit{x}, \textbf{x}, and \texttt{x}</w:t>
            </w:r>
          </w:p>
          <w:p w:rsidR="00FE1128" w:rsidRDefault="00FE1128" w:rsidP="00C54B0A">
            <w:pPr>
              <w:pStyle w:val="Tablcellssmall"/>
            </w:pPr>
          </w:p>
          <w:p w:rsidR="00FE1128" w:rsidRDefault="00FE1128" w:rsidP="00C54B0A">
            <w:pPr>
              <w:pStyle w:val="Tablcellssmall"/>
            </w:pPr>
            <w:r>
              <w:t>Text superscripts and subscripts with \textbackslash textsubscript and \textbackslash textsuperscript: A\textsubscript{x} and A\textsuperscript{x}</w:t>
            </w:r>
          </w:p>
          <w:p w:rsidR="00FE1128" w:rsidRDefault="00FE1128" w:rsidP="00C54B0A">
            <w:pPr>
              <w:pStyle w:val="Tablcellssmall"/>
            </w:pPr>
          </w:p>
          <w:p w:rsidR="00FE1128" w:rsidRDefault="00FE1128" w:rsidP="00C54B0A">
            <w:pPr>
              <w:pStyle w:val="Tablcellssmall"/>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C54B0A">
            <w:pPr>
              <w:pStyle w:val="Tablcellssmall"/>
            </w:pPr>
          </w:p>
          <w:p w:rsidR="00FE1128" w:rsidRDefault="00FE1128" w:rsidP="00C54B0A">
            <w:pPr>
              <w:pStyle w:val="Tablcellssmall"/>
            </w:pPr>
            <w:r>
              <w:t>\begin{enumerate}</w:t>
            </w:r>
          </w:p>
          <w:p w:rsidR="00FE1128" w:rsidRDefault="00FE1128" w:rsidP="00C54B0A">
            <w:pPr>
              <w:pStyle w:val="Tablcellssmall"/>
            </w:pPr>
            <w:r>
              <w:t xml:space="preserve">  \item The first item is a simple \textbf{strong} statement</w:t>
            </w:r>
          </w:p>
          <w:p w:rsidR="00FE1128" w:rsidRDefault="00FE1128" w:rsidP="00C54B0A">
            <w:pPr>
              <w:pStyle w:val="Tablcellssmall"/>
            </w:pPr>
            <w:r>
              <w:t xml:space="preserve">  \item The second item is a simple statement</w:t>
            </w:r>
          </w:p>
          <w:p w:rsidR="00FE1128" w:rsidRDefault="00FE1128" w:rsidP="00C54B0A">
            <w:pPr>
              <w:pStyle w:val="Tablcellssmall"/>
            </w:pPr>
            <w:r>
              <w:t xml:space="preserve">  \item The third item is an \textit{italicized} statement</w:t>
            </w:r>
          </w:p>
          <w:p w:rsidR="00FE1128" w:rsidRDefault="00FE1128" w:rsidP="00C54B0A">
            <w:pPr>
              <w:pStyle w:val="Tablcellssmall"/>
            </w:pPr>
            <w:r>
              <w:t>\end{enumerate}</w:t>
            </w:r>
          </w:p>
          <w:p w:rsidR="00FE1128" w:rsidRDefault="00FE1128" w:rsidP="00C54B0A">
            <w:pPr>
              <w:pStyle w:val="Tablcellssmall"/>
            </w:pPr>
          </w:p>
          <w:p w:rsidR="00FE1128" w:rsidRDefault="00FE1128" w:rsidP="00C54B0A">
            <w:pPr>
              <w:pStyle w:val="Tablcellssmall"/>
            </w:pPr>
            <w:r>
              <w:t>Yet more text can be added.</w:t>
            </w:r>
          </w:p>
          <w:p w:rsidR="00FE1128" w:rsidRDefault="00FE1128" w:rsidP="00C54B0A">
            <w:pPr>
              <w:pStyle w:val="Tablcellssmall"/>
            </w:pPr>
          </w:p>
          <w:p w:rsidR="00FE1128" w:rsidRDefault="00FE1128" w:rsidP="00C54B0A">
            <w:pPr>
              <w:pStyle w:val="Tablcellssmall"/>
            </w:pPr>
            <w:r>
              <w:t xml:space="preserve">The following </w:t>
            </w:r>
            <w:r w:rsidR="009F2778">
              <w:rPr>
                <w:sz w:val="20"/>
              </w:rPr>
              <w:t>commands</w:t>
            </w:r>
            <w:r w:rsidR="009F2778" w:rsidRPr="006F6BAF">
              <w:rPr>
                <w:sz w:val="20"/>
              </w:rPr>
              <w:t xml:space="preserve"> </w:t>
            </w:r>
            <w:r>
              <w:t>can be used: \textbackslash eg, \textbackslash Eg, \textbackslash ie, \textbackslash Ie, \textbackslash etc, and \textbackslash etal: \eg, \Eg, \ie, \Ie, \etc, and \etal</w:t>
            </w:r>
          </w:p>
          <w:p w:rsidR="00FE1128" w:rsidRDefault="00FE1128" w:rsidP="00C54B0A">
            <w:pPr>
              <w:pStyle w:val="Tablcellssmall"/>
            </w:pPr>
          </w:p>
          <w:p w:rsidR="00FE1128" w:rsidRDefault="00FE1128" w:rsidP="00C54B0A">
            <w:pPr>
              <w:pStyle w:val="Tablcellssmall"/>
            </w:pPr>
            <w:r>
              <w:t xml:space="preserve">The following </w:t>
            </w:r>
            <w:r w:rsidR="009F2778">
              <w:rPr>
                <w:sz w:val="20"/>
              </w:rPr>
              <w:t>commands</w:t>
            </w:r>
            <w:r w:rsidR="009F2778" w:rsidRPr="006F6BAF">
              <w:rPr>
                <w:sz w:val="20"/>
              </w:rPr>
              <w:t xml:space="preserve"> </w:t>
            </w:r>
            <w:r>
              <w:t xml:space="preserve">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C54B0A">
            <w:pPr>
              <w:pStyle w:val="Tablcellssmall"/>
            </w:pPr>
          </w:p>
          <w:p w:rsidR="00FE1128" w:rsidRDefault="00FE1128" w:rsidP="00C54B0A">
            <w:pPr>
              <w:pStyle w:val="Tablcellssmall"/>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C54B0A">
            <w:pPr>
              <w:pStyle w:val="Tablcellssmall"/>
            </w:pPr>
            <w:r>
              <w:t>or \[ \int_{a}^{b} x^2 \,dx \]</w:t>
            </w:r>
          </w:p>
          <w:p w:rsidR="00FE1128" w:rsidRDefault="00FE1128" w:rsidP="00C54B0A">
            <w:pPr>
              <w:pStyle w:val="Tablcellssmall"/>
            </w:pPr>
          </w:p>
          <w:p w:rsidR="00FE1128" w:rsidRDefault="00FE1128" w:rsidP="00C54B0A">
            <w:pPr>
              <w:pStyle w:val="Tablcellssmall"/>
            </w:pPr>
            <w:r>
              <w:t>The above showed even more text and equations.</w:t>
            </w:r>
          </w:p>
        </w:tc>
      </w:tr>
    </w:tbl>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88"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0F5D" w:rsidRDefault="002A0F5D" w:rsidP="00444F69">
      <w:pPr>
        <w:spacing w:after="0" w:line="240" w:lineRule="auto"/>
      </w:pPr>
      <w:r>
        <w:separator/>
      </w:r>
    </w:p>
  </w:endnote>
  <w:endnote w:type="continuationSeparator" w:id="0">
    <w:p w:rsidR="002A0F5D" w:rsidRDefault="002A0F5D"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2A0F5D" w:rsidRDefault="002A0F5D">
        <w:pPr>
          <w:pStyle w:val="Footer"/>
          <w:jc w:val="center"/>
        </w:pPr>
        <w:r>
          <w:fldChar w:fldCharType="begin"/>
        </w:r>
        <w:r>
          <w:instrText xml:space="preserve"> PAGE   \* MERGEFORMAT </w:instrText>
        </w:r>
        <w:r>
          <w:fldChar w:fldCharType="separate"/>
        </w:r>
        <w:r w:rsidR="009F2778">
          <w:rPr>
            <w:noProof/>
          </w:rPr>
          <w:t>97</w:t>
        </w:r>
        <w:r>
          <w:rPr>
            <w:noProof/>
          </w:rPr>
          <w:fldChar w:fldCharType="end"/>
        </w:r>
      </w:p>
    </w:sdtContent>
  </w:sdt>
  <w:p w:rsidR="002A0F5D" w:rsidRDefault="002A0F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0F5D" w:rsidRDefault="002A0F5D" w:rsidP="00444F69">
      <w:pPr>
        <w:spacing w:after="0" w:line="240" w:lineRule="auto"/>
      </w:pPr>
      <w:r>
        <w:separator/>
      </w:r>
    </w:p>
  </w:footnote>
  <w:footnote w:type="continuationSeparator" w:id="0">
    <w:p w:rsidR="002A0F5D" w:rsidRDefault="002A0F5D" w:rsidP="00444F69">
      <w:pPr>
        <w:spacing w:after="0" w:line="240" w:lineRule="auto"/>
      </w:pPr>
      <w:r>
        <w:continuationSeparator/>
      </w:r>
    </w:p>
  </w:footnote>
  <w:footnote w:id="1">
    <w:p w:rsidR="002A0F5D" w:rsidRDefault="002A0F5D">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2A0F5D" w:rsidRDefault="002A0F5D">
      <w:pPr>
        <w:pStyle w:val="FootnoteText"/>
      </w:pPr>
      <w:r>
        <w:rPr>
          <w:rStyle w:val="FootnoteReference"/>
        </w:rPr>
        <w:footnoteRef/>
      </w:r>
      <w:r>
        <w:t xml:space="preserve"> Sometimes the supervisor is referred to as an advisor.</w:t>
      </w:r>
    </w:p>
  </w:footnote>
  <w:footnote w:id="3">
    <w:p w:rsidR="002A0F5D" w:rsidRDefault="002A0F5D">
      <w:pPr>
        <w:pStyle w:val="FootnoteText"/>
      </w:pPr>
      <w:r>
        <w:rPr>
          <w:rStyle w:val="FootnoteReference"/>
        </w:rPr>
        <w:footnoteRef/>
      </w:r>
      <w:r>
        <w:t xml:space="preserve"> The particular exam that a student is going to apply for affects the thesis cover in a complex way. </w:t>
      </w:r>
      <w:proofErr w:type="gramStart"/>
      <w:r>
        <w:t xml:space="preserve">For a gallery of covers see </w:t>
      </w:r>
      <w:hyperlink r:id="rId3" w:history="1">
        <w:r w:rsidRPr="00800201">
          <w:rPr>
            <w:rStyle w:val="Hyperlink"/>
          </w:rPr>
          <w:t>https://canvas.kth.se/courses/11/pages/templates-for-1st-and-2nd-cycle-theses-some-templates</w:t>
        </w:r>
      </w:hyperlink>
      <w:r>
        <w:t xml:space="preserve"> and in Overleaf at </w:t>
      </w:r>
      <w:hyperlink r:id="rId4" w:history="1">
        <w:r w:rsidRPr="00800201">
          <w:rPr>
            <w:rStyle w:val="Hyperlink"/>
          </w:rPr>
          <w:t>https://www.overleaf.com/read/fmpsjbjcfhpj</w:t>
        </w:r>
      </w:hyperlink>
      <w:r>
        <w:t>.</w:t>
      </w:r>
      <w:proofErr w:type="gramEnd"/>
      <w:r>
        <w:t xml:space="preserve"> </w:t>
      </w:r>
    </w:p>
  </w:footnote>
  <w:footnote w:id="4">
    <w:p w:rsidR="002A0F5D" w:rsidRDefault="002A0F5D">
      <w:pPr>
        <w:pStyle w:val="FootnoteText"/>
      </w:pPr>
      <w:r>
        <w:rPr>
          <w:rStyle w:val="FootnoteReference"/>
        </w:rPr>
        <w:footnoteRef/>
      </w:r>
      <w:r>
        <w:t xml:space="preserve"> I would like to acknowledge the permission of </w:t>
      </w:r>
      <w:r w:rsidRPr="00D54B74">
        <w:t>Oscar Rosquist</w:t>
      </w:r>
      <w:r>
        <w:t xml:space="preserve"> for the permission to use his thesis as an example in my documentation.</w:t>
      </w:r>
    </w:p>
  </w:footnote>
  <w:footnote w:id="5">
    <w:p w:rsidR="002A0F5D" w:rsidRDefault="002A0F5D">
      <w:pPr>
        <w:pStyle w:val="FootnoteText"/>
      </w:pPr>
      <w:r>
        <w:rPr>
          <w:rStyle w:val="FootnoteReference"/>
        </w:rPr>
        <w:footnoteRef/>
      </w:r>
      <w:r>
        <w:t xml:space="preserve"> Note that you will need to download the student’s acronyms.tex file from their project to have their list of acronyms.</w:t>
      </w:r>
    </w:p>
  </w:footnote>
  <w:footnote w:id="6">
    <w:p w:rsidR="002A0F5D" w:rsidRPr="00560113" w:rsidRDefault="002A0F5D" w:rsidP="00560113">
      <w:pPr>
        <w:pStyle w:val="BodyText"/>
        <w:rPr>
          <w:sz w:val="20"/>
        </w:rPr>
      </w:pPr>
      <w:r>
        <w:rPr>
          <w:rStyle w:val="FootnoteReference"/>
        </w:rPr>
        <w:footnoteRef/>
      </w:r>
      <w:r>
        <w:t xml:space="preserve"> </w:t>
      </w:r>
      <w:r w:rsidRPr="006F6BAF">
        <w:rPr>
          <w:sz w:val="20"/>
        </w:rPr>
        <w:t>The template used to make the examples in this document is at:</w:t>
      </w:r>
      <w:r>
        <w:rPr>
          <w:sz w:val="20"/>
        </w:rPr>
        <w:t xml:space="preserve"> </w:t>
      </w:r>
      <w:hyperlink r:id="rId5" w:history="1">
        <w:r w:rsidRPr="00560113">
          <w:rPr>
            <w:rStyle w:val="Hyperlink"/>
            <w:sz w:val="16"/>
          </w:rPr>
          <w:t>https://www.overleaf.com/read/xmrfhcchgnvq</w:t>
        </w:r>
      </w:hyperlink>
    </w:p>
  </w:footnote>
  <w:footnote w:id="7">
    <w:p w:rsidR="002A0F5D" w:rsidRDefault="002A0F5D">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8">
    <w:p w:rsidR="002A0F5D" w:rsidRDefault="002A0F5D">
      <w:pPr>
        <w:pStyle w:val="FootnoteText"/>
      </w:pPr>
      <w:r>
        <w:rPr>
          <w:rStyle w:val="FootnoteReference"/>
        </w:rPr>
        <w:footnoteRef/>
      </w:r>
      <w:r>
        <w:t xml:space="preserve"> </w:t>
      </w:r>
      <w:hyperlink r:id="rId6" w:history="1">
        <w:r w:rsidRPr="00180CDA">
          <w:rPr>
            <w:rStyle w:val="Hyperlink"/>
          </w:rPr>
          <w:t>https://www.readspeaker.com/education/learning-management-systems/</w:t>
        </w:r>
      </w:hyperlink>
      <w:r>
        <w:t xml:space="preserve"> </w:t>
      </w:r>
    </w:p>
  </w:footnote>
  <w:footnote w:id="9">
    <w:p w:rsidR="002A0F5D" w:rsidRDefault="002A0F5D" w:rsidP="00E933CD">
      <w:pPr>
        <w:pStyle w:val="BodyText"/>
      </w:pPr>
      <w:r>
        <w:rPr>
          <w:rStyle w:val="FootnoteReference"/>
        </w:rPr>
        <w:footnoteRef/>
      </w:r>
      <w:r>
        <w:t xml:space="preserve"> The insight for this is from Enrico Gregorio - egreg's posing of 26 April 2016 at  </w:t>
      </w:r>
      <w:hyperlink r:id="rId7" w:history="1">
        <w:r w:rsidRPr="006E71CB">
          <w:rPr>
            <w:rStyle w:val="Hyperlink"/>
          </w:rPr>
          <w:t>https://tex.stackexchange.com/questions/306484/how-do-i-perform-an-expandable-string-comparis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F5D" w:rsidRDefault="002A0F5D" w:rsidP="00491038">
    <w:pPr>
      <w:pStyle w:val="Header"/>
      <w:tabs>
        <w:tab w:val="clear" w:pos="4680"/>
        <w:tab w:val="clear" w:pos="9360"/>
        <w:tab w:val="right" w:pos="9072"/>
      </w:tabs>
    </w:pPr>
    <w:r>
      <w:t>2022-03-26</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D7E2572"/>
    <w:lvl w:ilvl="0">
      <w:start w:val="1"/>
      <w:numFmt w:val="decimal"/>
      <w:lvlText w:val="%1."/>
      <w:lvlJc w:val="left"/>
      <w:pPr>
        <w:tabs>
          <w:tab w:val="num" w:pos="1492"/>
        </w:tabs>
        <w:ind w:left="1492" w:hanging="360"/>
      </w:pPr>
    </w:lvl>
  </w:abstractNum>
  <w:abstractNum w:abstractNumId="1">
    <w:nsid w:val="FFFFFF7D"/>
    <w:multiLevelType w:val="singleLevel"/>
    <w:tmpl w:val="00A4FFE2"/>
    <w:lvl w:ilvl="0">
      <w:start w:val="1"/>
      <w:numFmt w:val="decimal"/>
      <w:lvlText w:val="%1."/>
      <w:lvlJc w:val="left"/>
      <w:pPr>
        <w:tabs>
          <w:tab w:val="num" w:pos="1209"/>
        </w:tabs>
        <w:ind w:left="1209" w:hanging="360"/>
      </w:pPr>
    </w:lvl>
  </w:abstractNum>
  <w:abstractNum w:abstractNumId="2">
    <w:nsid w:val="FFFFFF7E"/>
    <w:multiLevelType w:val="singleLevel"/>
    <w:tmpl w:val="D0CCB730"/>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D6F2B11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422746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4D0830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a0FALC2ZPUtAAAA"/>
  </w:docVars>
  <w:rsids>
    <w:rsidRoot w:val="00B45792"/>
    <w:rsid w:val="00002323"/>
    <w:rsid w:val="00006116"/>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44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2BF"/>
    <w:rsid w:val="00264DD4"/>
    <w:rsid w:val="0029401A"/>
    <w:rsid w:val="002A0F5D"/>
    <w:rsid w:val="002A6968"/>
    <w:rsid w:val="002D089A"/>
    <w:rsid w:val="002D47B9"/>
    <w:rsid w:val="002D6522"/>
    <w:rsid w:val="002E49C8"/>
    <w:rsid w:val="002F1647"/>
    <w:rsid w:val="00304D23"/>
    <w:rsid w:val="0031435B"/>
    <w:rsid w:val="003316E0"/>
    <w:rsid w:val="003474DA"/>
    <w:rsid w:val="0035556C"/>
    <w:rsid w:val="00356718"/>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735B2"/>
    <w:rsid w:val="00486078"/>
    <w:rsid w:val="0049055E"/>
    <w:rsid w:val="00490CEE"/>
    <w:rsid w:val="00491038"/>
    <w:rsid w:val="00496823"/>
    <w:rsid w:val="004A2AFB"/>
    <w:rsid w:val="004A36A4"/>
    <w:rsid w:val="004B5152"/>
    <w:rsid w:val="004B6312"/>
    <w:rsid w:val="004C0D2F"/>
    <w:rsid w:val="004C2EEA"/>
    <w:rsid w:val="004C33B0"/>
    <w:rsid w:val="004C3E86"/>
    <w:rsid w:val="004E7FB9"/>
    <w:rsid w:val="004F59D3"/>
    <w:rsid w:val="004F788B"/>
    <w:rsid w:val="00504AD1"/>
    <w:rsid w:val="00506269"/>
    <w:rsid w:val="005074B4"/>
    <w:rsid w:val="00513959"/>
    <w:rsid w:val="00517AE2"/>
    <w:rsid w:val="00517CA5"/>
    <w:rsid w:val="00527878"/>
    <w:rsid w:val="005344EF"/>
    <w:rsid w:val="005504D8"/>
    <w:rsid w:val="00560113"/>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3FDE"/>
    <w:rsid w:val="00624CFF"/>
    <w:rsid w:val="00630A07"/>
    <w:rsid w:val="00640A93"/>
    <w:rsid w:val="00642947"/>
    <w:rsid w:val="006463F5"/>
    <w:rsid w:val="00647606"/>
    <w:rsid w:val="0065046E"/>
    <w:rsid w:val="00653FF9"/>
    <w:rsid w:val="006552F0"/>
    <w:rsid w:val="00663933"/>
    <w:rsid w:val="006661FC"/>
    <w:rsid w:val="006675E6"/>
    <w:rsid w:val="006766C9"/>
    <w:rsid w:val="006C4F38"/>
    <w:rsid w:val="006C52A8"/>
    <w:rsid w:val="006D1ACE"/>
    <w:rsid w:val="006D3F5D"/>
    <w:rsid w:val="006E773D"/>
    <w:rsid w:val="006F3F46"/>
    <w:rsid w:val="006F6BAF"/>
    <w:rsid w:val="00706CDF"/>
    <w:rsid w:val="00712044"/>
    <w:rsid w:val="00722023"/>
    <w:rsid w:val="00735024"/>
    <w:rsid w:val="00745240"/>
    <w:rsid w:val="007463FE"/>
    <w:rsid w:val="0074765C"/>
    <w:rsid w:val="0076130C"/>
    <w:rsid w:val="00764649"/>
    <w:rsid w:val="00780792"/>
    <w:rsid w:val="0078084D"/>
    <w:rsid w:val="00780B48"/>
    <w:rsid w:val="007815B8"/>
    <w:rsid w:val="00790D33"/>
    <w:rsid w:val="007948A0"/>
    <w:rsid w:val="007A5200"/>
    <w:rsid w:val="007A52C8"/>
    <w:rsid w:val="007B14FA"/>
    <w:rsid w:val="007B4940"/>
    <w:rsid w:val="007B59BE"/>
    <w:rsid w:val="007B5C7D"/>
    <w:rsid w:val="007C6CE5"/>
    <w:rsid w:val="007D0190"/>
    <w:rsid w:val="007D231B"/>
    <w:rsid w:val="007D71D3"/>
    <w:rsid w:val="007E2322"/>
    <w:rsid w:val="007E7DCD"/>
    <w:rsid w:val="007F2545"/>
    <w:rsid w:val="007F3A7F"/>
    <w:rsid w:val="007F5472"/>
    <w:rsid w:val="008133F0"/>
    <w:rsid w:val="00817143"/>
    <w:rsid w:val="008244BD"/>
    <w:rsid w:val="008257CB"/>
    <w:rsid w:val="0082750F"/>
    <w:rsid w:val="0083286E"/>
    <w:rsid w:val="008526BB"/>
    <w:rsid w:val="00854737"/>
    <w:rsid w:val="00874459"/>
    <w:rsid w:val="00875A58"/>
    <w:rsid w:val="00885A39"/>
    <w:rsid w:val="008A0B4B"/>
    <w:rsid w:val="008A1603"/>
    <w:rsid w:val="008A2470"/>
    <w:rsid w:val="008A7789"/>
    <w:rsid w:val="008B1358"/>
    <w:rsid w:val="008D4DD5"/>
    <w:rsid w:val="008E2352"/>
    <w:rsid w:val="008E3944"/>
    <w:rsid w:val="009053CB"/>
    <w:rsid w:val="00912FF8"/>
    <w:rsid w:val="00914DAA"/>
    <w:rsid w:val="00920AD2"/>
    <w:rsid w:val="00922552"/>
    <w:rsid w:val="00924F8F"/>
    <w:rsid w:val="009751E0"/>
    <w:rsid w:val="0097579F"/>
    <w:rsid w:val="00981961"/>
    <w:rsid w:val="00984D29"/>
    <w:rsid w:val="00993113"/>
    <w:rsid w:val="009A28BE"/>
    <w:rsid w:val="009B6D4D"/>
    <w:rsid w:val="009B7266"/>
    <w:rsid w:val="009B757B"/>
    <w:rsid w:val="009C6982"/>
    <w:rsid w:val="009C749D"/>
    <w:rsid w:val="009D1C0F"/>
    <w:rsid w:val="009E1910"/>
    <w:rsid w:val="009E2F4D"/>
    <w:rsid w:val="009E53FA"/>
    <w:rsid w:val="009E7DA0"/>
    <w:rsid w:val="009F2778"/>
    <w:rsid w:val="009F6AEE"/>
    <w:rsid w:val="009F6CC0"/>
    <w:rsid w:val="00A0027C"/>
    <w:rsid w:val="00A02D83"/>
    <w:rsid w:val="00A118F0"/>
    <w:rsid w:val="00A17711"/>
    <w:rsid w:val="00A17E6C"/>
    <w:rsid w:val="00A21D60"/>
    <w:rsid w:val="00A23174"/>
    <w:rsid w:val="00A26112"/>
    <w:rsid w:val="00A26A8B"/>
    <w:rsid w:val="00A27C3C"/>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13C09"/>
    <w:rsid w:val="00B322E6"/>
    <w:rsid w:val="00B45792"/>
    <w:rsid w:val="00B55D1F"/>
    <w:rsid w:val="00B60EA0"/>
    <w:rsid w:val="00B75E71"/>
    <w:rsid w:val="00B8484B"/>
    <w:rsid w:val="00B96F9D"/>
    <w:rsid w:val="00BA217F"/>
    <w:rsid w:val="00BA2EFA"/>
    <w:rsid w:val="00BB2C79"/>
    <w:rsid w:val="00BC3F54"/>
    <w:rsid w:val="00BD024A"/>
    <w:rsid w:val="00BD3D1A"/>
    <w:rsid w:val="00BE40A0"/>
    <w:rsid w:val="00BF0C6E"/>
    <w:rsid w:val="00BF2EB0"/>
    <w:rsid w:val="00BF5D59"/>
    <w:rsid w:val="00C00CF3"/>
    <w:rsid w:val="00C03F96"/>
    <w:rsid w:val="00C0481D"/>
    <w:rsid w:val="00C13825"/>
    <w:rsid w:val="00C13BDA"/>
    <w:rsid w:val="00C143A9"/>
    <w:rsid w:val="00C143E5"/>
    <w:rsid w:val="00C17995"/>
    <w:rsid w:val="00C22A2F"/>
    <w:rsid w:val="00C33FC5"/>
    <w:rsid w:val="00C40EE2"/>
    <w:rsid w:val="00C416C9"/>
    <w:rsid w:val="00C46061"/>
    <w:rsid w:val="00C51464"/>
    <w:rsid w:val="00C54B0A"/>
    <w:rsid w:val="00C6203C"/>
    <w:rsid w:val="00C63688"/>
    <w:rsid w:val="00C71738"/>
    <w:rsid w:val="00C75F2E"/>
    <w:rsid w:val="00CA6E29"/>
    <w:rsid w:val="00CB6829"/>
    <w:rsid w:val="00CC08EA"/>
    <w:rsid w:val="00CC5AC7"/>
    <w:rsid w:val="00CC6C08"/>
    <w:rsid w:val="00CD24D7"/>
    <w:rsid w:val="00CD36FF"/>
    <w:rsid w:val="00CD66B7"/>
    <w:rsid w:val="00CE0E2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75E68"/>
    <w:rsid w:val="00D83A0A"/>
    <w:rsid w:val="00D91B4B"/>
    <w:rsid w:val="00DA497B"/>
    <w:rsid w:val="00DA4BC0"/>
    <w:rsid w:val="00DA546A"/>
    <w:rsid w:val="00DB619E"/>
    <w:rsid w:val="00DC1AFA"/>
    <w:rsid w:val="00DC1F1D"/>
    <w:rsid w:val="00DD4E93"/>
    <w:rsid w:val="00E0605B"/>
    <w:rsid w:val="00E116A4"/>
    <w:rsid w:val="00E1194C"/>
    <w:rsid w:val="00E17056"/>
    <w:rsid w:val="00E2223A"/>
    <w:rsid w:val="00E3033C"/>
    <w:rsid w:val="00E30672"/>
    <w:rsid w:val="00E33FB6"/>
    <w:rsid w:val="00E40509"/>
    <w:rsid w:val="00E4153C"/>
    <w:rsid w:val="00E44A2F"/>
    <w:rsid w:val="00E74378"/>
    <w:rsid w:val="00E7534B"/>
    <w:rsid w:val="00E8307F"/>
    <w:rsid w:val="00E834C2"/>
    <w:rsid w:val="00E83DFB"/>
    <w:rsid w:val="00E87BEA"/>
    <w:rsid w:val="00E933CD"/>
    <w:rsid w:val="00EA22D2"/>
    <w:rsid w:val="00EA28FC"/>
    <w:rsid w:val="00EB4302"/>
    <w:rsid w:val="00EB5FDC"/>
    <w:rsid w:val="00EC20C5"/>
    <w:rsid w:val="00EC738B"/>
    <w:rsid w:val="00EE18AF"/>
    <w:rsid w:val="00EE1B3B"/>
    <w:rsid w:val="00EF6E91"/>
    <w:rsid w:val="00F03D7E"/>
    <w:rsid w:val="00F03ECC"/>
    <w:rsid w:val="00F11B26"/>
    <w:rsid w:val="00F216A9"/>
    <w:rsid w:val="00F26B55"/>
    <w:rsid w:val="00F274A7"/>
    <w:rsid w:val="00F30CA5"/>
    <w:rsid w:val="00F31E65"/>
    <w:rsid w:val="00F41CDD"/>
    <w:rsid w:val="00F43665"/>
    <w:rsid w:val="00F532F3"/>
    <w:rsid w:val="00F55389"/>
    <w:rsid w:val="00F553CA"/>
    <w:rsid w:val="00F567F7"/>
    <w:rsid w:val="00F86838"/>
    <w:rsid w:val="00F9269C"/>
    <w:rsid w:val="00F95EA6"/>
    <w:rsid w:val="00FA01A1"/>
    <w:rsid w:val="00FA2FE8"/>
    <w:rsid w:val="00FA37A5"/>
    <w:rsid w:val="00FB042E"/>
    <w:rsid w:val="00FB3C71"/>
    <w:rsid w:val="00FC5085"/>
    <w:rsid w:val="00FD0B51"/>
    <w:rsid w:val="00FD4AF4"/>
    <w:rsid w:val="00FD52EE"/>
    <w:rsid w:val="00FE1128"/>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0AD2"/>
    <w:pPr>
      <w:tabs>
        <w:tab w:val="left" w:pos="993"/>
      </w:tabs>
    </w:pPr>
    <w:rPr>
      <w:sz w:val="20"/>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A0027C"/>
    <w:pPr>
      <w:spacing w:before="120"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A0027C"/>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560113"/>
    <w:pPr>
      <w:tabs>
        <w:tab w:val="left" w:pos="1275"/>
        <w:tab w:val="right" w:leader="dot" w:pos="8080"/>
      </w:tabs>
      <w:spacing w:after="60" w:line="240" w:lineRule="auto"/>
      <w:ind w:left="1276" w:right="426" w:hanging="1055"/>
    </w:pPr>
  </w:style>
  <w:style w:type="paragraph" w:styleId="TableofFigures">
    <w:name w:val="table of figures"/>
    <w:basedOn w:val="Normal"/>
    <w:next w:val="Normal"/>
    <w:uiPriority w:val="99"/>
    <w:unhideWhenUsed/>
    <w:rsid w:val="004A36A4"/>
    <w:pPr>
      <w:tabs>
        <w:tab w:val="left" w:pos="1134"/>
        <w:tab w:val="right" w:leader="dot" w:pos="8930"/>
      </w:tabs>
      <w:spacing w:after="0" w:line="240" w:lineRule="auto"/>
      <w:ind w:left="1134" w:right="426" w:hanging="1134"/>
    </w:pPr>
    <w:rPr>
      <w:noProof/>
    </w:r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6D1ACE"/>
    <w:pPr>
      <w:tabs>
        <w:tab w:val="left" w:pos="1320"/>
        <w:tab w:val="right" w:pos="8080"/>
        <w:tab w:val="right" w:leader="dot" w:pos="9063"/>
      </w:tabs>
      <w:spacing w:after="40" w:line="240" w:lineRule="auto"/>
      <w:ind w:left="1275" w:right="143" w:hanging="833"/>
    </w:pPr>
    <w:rPr>
      <w:noProof/>
    </w:r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 w:type="paragraph" w:customStyle="1" w:styleId="Tablecaption">
    <w:name w:val="Table caption"/>
    <w:basedOn w:val="Caption"/>
    <w:qFormat/>
    <w:rsid w:val="004A36A4"/>
    <w:pPr>
      <w:keepNex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0AD2"/>
    <w:pPr>
      <w:tabs>
        <w:tab w:val="left" w:pos="993"/>
      </w:tabs>
    </w:pPr>
    <w:rPr>
      <w:sz w:val="20"/>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A0027C"/>
    <w:pPr>
      <w:spacing w:before="120"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A0027C"/>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560113"/>
    <w:pPr>
      <w:tabs>
        <w:tab w:val="left" w:pos="1275"/>
        <w:tab w:val="right" w:leader="dot" w:pos="8080"/>
      </w:tabs>
      <w:spacing w:after="60" w:line="240" w:lineRule="auto"/>
      <w:ind w:left="1276" w:right="426" w:hanging="1055"/>
    </w:pPr>
  </w:style>
  <w:style w:type="paragraph" w:styleId="TableofFigures">
    <w:name w:val="table of figures"/>
    <w:basedOn w:val="Normal"/>
    <w:next w:val="Normal"/>
    <w:uiPriority w:val="99"/>
    <w:unhideWhenUsed/>
    <w:rsid w:val="004A36A4"/>
    <w:pPr>
      <w:tabs>
        <w:tab w:val="left" w:pos="1134"/>
        <w:tab w:val="right" w:leader="dot" w:pos="8930"/>
      </w:tabs>
      <w:spacing w:after="0" w:line="240" w:lineRule="auto"/>
      <w:ind w:left="1134" w:right="426" w:hanging="1134"/>
    </w:pPr>
    <w:rPr>
      <w:noProof/>
    </w:r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6D1ACE"/>
    <w:pPr>
      <w:tabs>
        <w:tab w:val="left" w:pos="1320"/>
        <w:tab w:val="right" w:pos="8080"/>
        <w:tab w:val="right" w:leader="dot" w:pos="9063"/>
      </w:tabs>
      <w:spacing w:after="40" w:line="240" w:lineRule="auto"/>
      <w:ind w:left="1275" w:right="143" w:hanging="833"/>
    </w:pPr>
    <w:rPr>
      <w:noProof/>
    </w:r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 w:type="paragraph" w:customStyle="1" w:styleId="Tablecaption">
    <w:name w:val="Table caption"/>
    <w:basedOn w:val="Caption"/>
    <w:qFormat/>
    <w:rsid w:val="004A36A4"/>
    <w:pPr>
      <w:keepNex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s://www.overleaf.com/read/qxvttmmqbgdt" TargetMode="External"/><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2.png"/><Relationship Id="rId68" Type="http://schemas.openxmlformats.org/officeDocument/2006/relationships/image" Target="media/image46.png"/><Relationship Id="rId84" Type="http://schemas.openxmlformats.org/officeDocument/2006/relationships/hyperlink" Target="file:///\\Insert\Keywords" TargetMode="External"/><Relationship Id="rId89"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38.png"/><Relationship Id="rId74" Type="http://schemas.openxmlformats.org/officeDocument/2006/relationships/image" Target="media/image48.png"/><Relationship Id="rId79" Type="http://schemas.openxmlformats.org/officeDocument/2006/relationships/hyperlink" Target="mailto:wkchung@kth.se" TargetMode="External"/><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kth.test.diva-portal.org/dream/import/importList.jsf" TargetMode="External"/><Relationship Id="rId48" Type="http://schemas.openxmlformats.org/officeDocument/2006/relationships/image" Target="media/image30.png"/><Relationship Id="rId56" Type="http://schemas.openxmlformats.org/officeDocument/2006/relationships/hyperlink" Target="https://wiki.epc.ub.uu.se/pages/viewpage.action?pageId=27466001" TargetMode="External"/><Relationship Id="rId64" Type="http://schemas.openxmlformats.org/officeDocument/2006/relationships/image" Target="media/image43.png"/><Relationship Id="rId69" Type="http://schemas.openxmlformats.org/officeDocument/2006/relationships/hyperlink" Target="https://community.canvaslms.com/t5/Canvas-Releases/Canvas-Release-Notes-2021-02-20/ta-p/434781" TargetMode="External"/><Relationship Id="rId77" Type="http://schemas.openxmlformats.org/officeDocument/2006/relationships/hyperlink" Target="https://github.com/gqmaguirejr/Canvas-tools" TargetMode="Externa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47.png"/><Relationship Id="rId80" Type="http://schemas.openxmlformats.org/officeDocument/2006/relationships/hyperlink" Target="mailto:hoyce@kth.se" TargetMode="External"/><Relationship Id="rId85" Type="http://schemas.openxmlformats.org/officeDocument/2006/relationships/hyperlink" Target="https://www.overleaf.com/read/mqtrxrdcssmg"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hyperlink" Target="https://kth.test.diva-portal.org/dream/import/importList.jsf" TargetMode="External"/><Relationship Id="rId67" Type="http://schemas.openxmlformats.org/officeDocument/2006/relationships/image" Target="media/image45.png"/><Relationship Id="rId20" Type="http://schemas.openxmlformats.org/officeDocument/2006/relationships/hyperlink" Target="https://canvas.kth.se/courses/11/pages/making-a-config-dot-json-file-to-make-life-simpler" TargetMode="Externa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1.png"/><Relationship Id="rId70" Type="http://schemas.openxmlformats.org/officeDocument/2006/relationships/hyperlink" Target="https://share.getcloudapp.com/jkuPOKRD" TargetMode="External"/><Relationship Id="rId75" Type="http://schemas.openxmlformats.org/officeDocument/2006/relationships/image" Target="media/image49.png"/><Relationship Id="rId83" Type="http://schemas.openxmlformats.org/officeDocument/2006/relationships/hyperlink" Target="https://gits-15.sys.kth.se/maguire/ladok3" TargetMode="External"/><Relationship Id="rId88"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scb.se/contentassets/10054f2ef27c437884e8cde0d38b9cc4/oversattningsnyckel-forskningsamnen.pdf"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hyperlink" Target="https://wiki.epc.ub.uu.se/display/divainfo/Externt+samarbete" TargetMode="Externa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39.png"/><Relationship Id="rId65" Type="http://schemas.openxmlformats.org/officeDocument/2006/relationships/hyperlink" Target="https://www.overleaf.com/read/qsyddnhhvkgr" TargetMode="External"/><Relationship Id="rId73" Type="http://schemas.openxmlformats.org/officeDocument/2006/relationships/hyperlink" Target="mailto:wkchung@kth.se" TargetMode="External"/><Relationship Id="rId78" Type="http://schemas.openxmlformats.org/officeDocument/2006/relationships/hyperlink" Target="mailto:lawesson@kth.se" TargetMode="External"/><Relationship Id="rId81" Type="http://schemas.openxmlformats.org/officeDocument/2006/relationships/image" Target="media/image51.png"/><Relationship Id="rId86" Type="http://schemas.openxmlformats.org/officeDocument/2006/relationships/hyperlink" Target="https://www.overleaf.com/read/gxhwkywbtgsn"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s://intra.kth.se/en/administration/kommunikation/mallar/avhandlingarochexamensarbeten/skapa-ett-omslag-till-ditt-exjobb-1.479838" TargetMode="Externa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hyperlink" Target="https://community.canvaslms.com/t5/forums/postpage/board-id/ideas/search-before-post-mode/true"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www.scb.se/contentassets/3a12f556522d4bdc887c4838a37c7ec7/standard-for-svensk-indelning--av-forskningsamnen-2011-uppdaterad-aug-2016.pdf" TargetMode="External"/><Relationship Id="rId40" Type="http://schemas.openxmlformats.org/officeDocument/2006/relationships/hyperlink" Target="https://github.com/novoid/LaTeX-KOMA-template" TargetMode="External"/><Relationship Id="rId45" Type="http://schemas.openxmlformats.org/officeDocument/2006/relationships/image" Target="media/image27.png"/><Relationship Id="rId66" Type="http://schemas.openxmlformats.org/officeDocument/2006/relationships/image" Target="media/image44.png"/><Relationship Id="rId87" Type="http://schemas.openxmlformats.org/officeDocument/2006/relationships/image" Target="media/image52.png"/><Relationship Id="rId61" Type="http://schemas.openxmlformats.org/officeDocument/2006/relationships/image" Target="media/image40.png"/><Relationship Id="rId82" Type="http://schemas.openxmlformats.org/officeDocument/2006/relationships/hyperlink" Target="mailto:oscarros@kth.se" TargetMode="External"/><Relationship Id="rId19" Type="http://schemas.openxmlformats.org/officeDocument/2006/relationships/hyperlink" Target="https://github.com/gqmaguirejr/E-learni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anvas.kth.se/courses/11/pages/templates-for-1st-and-2nd-cycle-theses-some-templates" TargetMode="External"/><Relationship Id="rId7" Type="http://schemas.openxmlformats.org/officeDocument/2006/relationships/hyperlink" Target="https://tex.stackexchange.com/questions/306484/how-do-i-perform-an-expandable-string-comparison"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 Id="rId6" Type="http://schemas.openxmlformats.org/officeDocument/2006/relationships/hyperlink" Target="https://www.readspeaker.com/education/learning-management-systems/" TargetMode="External"/><Relationship Id="rId5" Type="http://schemas.openxmlformats.org/officeDocument/2006/relationships/hyperlink" Target="https://www.overleaf.com/read/xmrfhcchgnvq" TargetMode="External"/><Relationship Id="rId4" Type="http://schemas.openxmlformats.org/officeDocument/2006/relationships/hyperlink" Target="https://www.overleaf.com/read/fmpsjbjcfhp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8AEEE-37D7-4803-B531-6B08220BB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2</TotalTime>
  <Pages>97</Pages>
  <Words>26683</Words>
  <Characters>152098</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107</cp:revision>
  <cp:lastPrinted>2022-03-26T16:39:00Z</cp:lastPrinted>
  <dcterms:created xsi:type="dcterms:W3CDTF">2021-06-06T14:47:00Z</dcterms:created>
  <dcterms:modified xsi:type="dcterms:W3CDTF">2022-03-2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